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860F4" w14:textId="0FBA41E9" w:rsidR="00F81738" w:rsidRPr="00BE196F" w:rsidRDefault="00BC0EA9" w:rsidP="00BE1E4C">
      <w:pPr>
        <w:pStyle w:val="NoSpacing"/>
        <w:spacing w:line="360" w:lineRule="auto"/>
      </w:pPr>
      <w:r w:rsidRPr="00BE196F">
        <w:rPr>
          <w:noProof/>
          <w:lang w:val="af-ZA" w:eastAsia="af-ZA"/>
        </w:rPr>
        <w:drawing>
          <wp:inline distT="0" distB="0" distL="0" distR="0" wp14:anchorId="777F44B5" wp14:editId="68558F2B">
            <wp:extent cx="5733415" cy="2153285"/>
            <wp:effectExtent l="0" t="0" r="635" b="0"/>
            <wp:docPr id="4" name="Picture 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733415" cy="2153285"/>
                    </a:xfrm>
                    <a:prstGeom prst="rect">
                      <a:avLst/>
                    </a:prstGeom>
                  </pic:spPr>
                </pic:pic>
              </a:graphicData>
            </a:graphic>
          </wp:inline>
        </w:drawing>
      </w:r>
    </w:p>
    <w:p w14:paraId="1E3C3F78" w14:textId="60CCD28A" w:rsidR="00F81738" w:rsidRPr="00BE196F" w:rsidRDefault="00F81738" w:rsidP="00BE1E4C">
      <w:pPr>
        <w:spacing w:line="360" w:lineRule="auto"/>
        <w:rPr>
          <w:b/>
          <w:sz w:val="28"/>
          <w:szCs w:val="28"/>
        </w:rPr>
      </w:pPr>
    </w:p>
    <w:p w14:paraId="085B955F" w14:textId="77777777" w:rsidR="00F81738" w:rsidRPr="00BE196F" w:rsidRDefault="00F81738" w:rsidP="00BE1E4C">
      <w:pPr>
        <w:spacing w:line="360" w:lineRule="auto"/>
        <w:rPr>
          <w:b/>
          <w:sz w:val="28"/>
          <w:szCs w:val="28"/>
        </w:rPr>
      </w:pPr>
    </w:p>
    <w:p w14:paraId="3C7E0885" w14:textId="7DDED305" w:rsidR="00F81738" w:rsidRPr="00BE196F" w:rsidRDefault="00F81738" w:rsidP="00BE1E4C">
      <w:pPr>
        <w:spacing w:line="360" w:lineRule="auto"/>
        <w:rPr>
          <w:b/>
          <w:sz w:val="28"/>
          <w:szCs w:val="28"/>
        </w:rPr>
      </w:pPr>
    </w:p>
    <w:p w14:paraId="4A19BA32" w14:textId="77777777" w:rsidR="00F81738" w:rsidRPr="00BE196F" w:rsidRDefault="00F81738" w:rsidP="00BE1E4C">
      <w:pPr>
        <w:spacing w:line="360" w:lineRule="auto"/>
        <w:rPr>
          <w:b/>
          <w:sz w:val="28"/>
          <w:szCs w:val="28"/>
        </w:rPr>
      </w:pPr>
    </w:p>
    <w:p w14:paraId="5808EEDF" w14:textId="77777777" w:rsidR="00F81738" w:rsidRPr="00BE196F" w:rsidRDefault="00F81738" w:rsidP="00BE1E4C">
      <w:pPr>
        <w:spacing w:line="360" w:lineRule="auto"/>
        <w:rPr>
          <w:b/>
          <w:sz w:val="28"/>
          <w:szCs w:val="28"/>
        </w:rPr>
      </w:pPr>
    </w:p>
    <w:p w14:paraId="69C0D1A0" w14:textId="1E6FC550" w:rsidR="00F81738" w:rsidRPr="00BE196F" w:rsidRDefault="00F81738" w:rsidP="00BE1E4C">
      <w:pPr>
        <w:spacing w:line="360" w:lineRule="auto"/>
        <w:rPr>
          <w:b/>
          <w:sz w:val="28"/>
          <w:szCs w:val="28"/>
        </w:rPr>
      </w:pPr>
    </w:p>
    <w:p w14:paraId="2536E78E" w14:textId="77777777" w:rsidR="00F81738" w:rsidRPr="00BE196F" w:rsidRDefault="00F81738" w:rsidP="00BE1E4C">
      <w:pPr>
        <w:spacing w:line="360" w:lineRule="auto"/>
        <w:rPr>
          <w:b/>
          <w:sz w:val="28"/>
          <w:szCs w:val="28"/>
        </w:rPr>
      </w:pPr>
    </w:p>
    <w:p w14:paraId="465DF2CD" w14:textId="66C081C2" w:rsidR="00F81738" w:rsidRPr="00BE196F" w:rsidRDefault="00F81738" w:rsidP="00BE1E4C">
      <w:pPr>
        <w:spacing w:line="360" w:lineRule="auto"/>
        <w:jc w:val="right"/>
        <w:rPr>
          <w:b/>
          <w:sz w:val="28"/>
          <w:szCs w:val="28"/>
        </w:rPr>
      </w:pPr>
    </w:p>
    <w:p w14:paraId="1D386F80" w14:textId="77777777" w:rsidR="00F81738" w:rsidRPr="00BE196F" w:rsidRDefault="00F81738" w:rsidP="00BE1E4C">
      <w:pPr>
        <w:spacing w:line="360" w:lineRule="auto"/>
        <w:rPr>
          <w:b/>
          <w:sz w:val="28"/>
          <w:szCs w:val="28"/>
        </w:rPr>
      </w:pPr>
    </w:p>
    <w:p w14:paraId="191A50DA" w14:textId="1EAF077E" w:rsidR="00F81738" w:rsidRPr="00BE196F" w:rsidRDefault="00F81738" w:rsidP="00BE1E4C">
      <w:pPr>
        <w:spacing w:line="360" w:lineRule="auto"/>
        <w:rPr>
          <w:b/>
          <w:sz w:val="28"/>
          <w:szCs w:val="28"/>
        </w:rPr>
      </w:pPr>
    </w:p>
    <w:p w14:paraId="0E6B0514" w14:textId="3AAE7668" w:rsidR="00782F8E" w:rsidRPr="00BE196F" w:rsidRDefault="00782F8E" w:rsidP="00BE1E4C">
      <w:pPr>
        <w:spacing w:line="360" w:lineRule="auto"/>
        <w:rPr>
          <w:b/>
          <w:sz w:val="28"/>
          <w:szCs w:val="28"/>
        </w:rPr>
      </w:pPr>
    </w:p>
    <w:p w14:paraId="520138B7" w14:textId="13E9A285" w:rsidR="00782F8E" w:rsidRPr="00BE196F" w:rsidRDefault="00782F8E" w:rsidP="00BE1E4C">
      <w:pPr>
        <w:spacing w:line="360" w:lineRule="auto"/>
        <w:rPr>
          <w:b/>
          <w:sz w:val="28"/>
          <w:szCs w:val="28"/>
        </w:rPr>
      </w:pPr>
    </w:p>
    <w:p w14:paraId="050C7A39" w14:textId="4AB98F22" w:rsidR="00782F8E" w:rsidRPr="00BE196F" w:rsidRDefault="00782F8E" w:rsidP="00BE1E4C">
      <w:pPr>
        <w:spacing w:line="360" w:lineRule="auto"/>
        <w:rPr>
          <w:b/>
          <w:sz w:val="28"/>
          <w:szCs w:val="28"/>
        </w:rPr>
      </w:pPr>
    </w:p>
    <w:p w14:paraId="4BB4EE8E" w14:textId="77777777" w:rsidR="00782F8E" w:rsidRPr="00BE196F" w:rsidRDefault="00782F8E" w:rsidP="00BE1E4C">
      <w:pPr>
        <w:spacing w:line="360" w:lineRule="auto"/>
        <w:rPr>
          <w:b/>
          <w:sz w:val="28"/>
          <w:szCs w:val="28"/>
        </w:rPr>
      </w:pPr>
    </w:p>
    <w:p w14:paraId="219C7C63" w14:textId="6D8D5284" w:rsidR="00F81738" w:rsidRPr="00BE196F" w:rsidRDefault="00F81738" w:rsidP="00BE1E4C">
      <w:pPr>
        <w:spacing w:line="360" w:lineRule="auto"/>
        <w:rPr>
          <w:b/>
          <w:sz w:val="28"/>
          <w:szCs w:val="28"/>
        </w:rPr>
      </w:pPr>
    </w:p>
    <w:p w14:paraId="6575CBEF" w14:textId="724C2CB2" w:rsidR="001D09AA" w:rsidRPr="00BE196F" w:rsidRDefault="001D09AA" w:rsidP="00BE1E4C">
      <w:pPr>
        <w:spacing w:line="360" w:lineRule="auto"/>
        <w:rPr>
          <w:b/>
          <w:sz w:val="28"/>
          <w:szCs w:val="28"/>
        </w:rPr>
      </w:pPr>
    </w:p>
    <w:p w14:paraId="4C28FC62" w14:textId="023ECDF7" w:rsidR="001D09AA" w:rsidRPr="00BE196F" w:rsidRDefault="008E5843" w:rsidP="00BE1E4C">
      <w:pPr>
        <w:spacing w:line="360" w:lineRule="auto"/>
        <w:rPr>
          <w:b/>
          <w:sz w:val="28"/>
          <w:szCs w:val="28"/>
        </w:rPr>
      </w:pPr>
      <w:r w:rsidRPr="00BE196F">
        <w:rPr>
          <w:b/>
          <w:noProof/>
          <w:sz w:val="28"/>
          <w:szCs w:val="28"/>
          <w:lang w:val="af-ZA" w:eastAsia="af-ZA"/>
        </w:rPr>
        <w:drawing>
          <wp:anchor distT="0" distB="0" distL="114300" distR="114300" simplePos="0" relativeHeight="251658240" behindDoc="0" locked="0" layoutInCell="1" allowOverlap="1" wp14:anchorId="707C6855" wp14:editId="0AE917EB">
            <wp:simplePos x="0" y="0"/>
            <wp:positionH relativeFrom="column">
              <wp:posOffset>4038600</wp:posOffset>
            </wp:positionH>
            <wp:positionV relativeFrom="paragraph">
              <wp:posOffset>10795</wp:posOffset>
            </wp:positionV>
            <wp:extent cx="2133600" cy="21336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extLst>
                        <a:ext uri="{28A0092B-C50C-407E-A947-70E740481C1C}">
                          <a14:useLocalDpi xmlns:a14="http://schemas.microsoft.com/office/drawing/2010/main" val="0"/>
                        </a:ext>
                      </a:extLst>
                    </a:blip>
                    <a:srcRect/>
                    <a:stretch>
                      <a:fillRect/>
                    </a:stretch>
                  </pic:blipFill>
                  <pic:spPr>
                    <a:xfrm>
                      <a:off x="0" y="0"/>
                      <a:ext cx="2133600" cy="2133600"/>
                    </a:xfrm>
                    <a:prstGeom prst="rect">
                      <a:avLst/>
                    </a:prstGeom>
                    <a:ln/>
                  </pic:spPr>
                </pic:pic>
              </a:graphicData>
            </a:graphic>
            <wp14:sizeRelH relativeFrom="page">
              <wp14:pctWidth>0</wp14:pctWidth>
            </wp14:sizeRelH>
            <wp14:sizeRelV relativeFrom="page">
              <wp14:pctHeight>0</wp14:pctHeight>
            </wp14:sizeRelV>
          </wp:anchor>
        </w:drawing>
      </w:r>
    </w:p>
    <w:p w14:paraId="1EA28B39" w14:textId="5B5BFCF5" w:rsidR="001D09AA" w:rsidRPr="00BE196F" w:rsidRDefault="001D09AA" w:rsidP="00BE1E4C">
      <w:pPr>
        <w:spacing w:line="360" w:lineRule="auto"/>
        <w:rPr>
          <w:b/>
          <w:sz w:val="28"/>
          <w:szCs w:val="28"/>
        </w:rPr>
      </w:pPr>
    </w:p>
    <w:p w14:paraId="5DF27216" w14:textId="390FA928" w:rsidR="001D09AA" w:rsidRPr="00BE196F" w:rsidRDefault="001D09AA" w:rsidP="00BE1E4C">
      <w:pPr>
        <w:spacing w:line="360" w:lineRule="auto"/>
        <w:rPr>
          <w:b/>
          <w:sz w:val="28"/>
          <w:szCs w:val="28"/>
        </w:rPr>
      </w:pPr>
    </w:p>
    <w:p w14:paraId="0B5C967E" w14:textId="1A2108AC" w:rsidR="00F81738" w:rsidRPr="00BE196F" w:rsidRDefault="00F81738" w:rsidP="00BE1E4C">
      <w:pPr>
        <w:spacing w:line="360" w:lineRule="auto"/>
        <w:rPr>
          <w:b/>
          <w:sz w:val="28"/>
          <w:szCs w:val="28"/>
        </w:rPr>
      </w:pPr>
    </w:p>
    <w:p w14:paraId="7A061FE9" w14:textId="77777777" w:rsidR="00F81738" w:rsidRPr="00BE196F" w:rsidRDefault="00F81738" w:rsidP="00BE1E4C">
      <w:pPr>
        <w:spacing w:line="360" w:lineRule="auto"/>
        <w:rPr>
          <w:b/>
          <w:sz w:val="28"/>
          <w:szCs w:val="28"/>
        </w:rPr>
      </w:pPr>
    </w:p>
    <w:sdt>
      <w:sdtPr>
        <w:rPr>
          <w:rFonts w:ascii="Arial" w:eastAsia="Arial" w:hAnsi="Arial" w:cs="Arial"/>
          <w:color w:val="auto"/>
          <w:sz w:val="22"/>
          <w:szCs w:val="22"/>
          <w:lang w:val="en-GB" w:eastAsia="en-ZA"/>
        </w:rPr>
        <w:id w:val="234759971"/>
        <w:docPartObj>
          <w:docPartGallery w:val="Table of Contents"/>
          <w:docPartUnique/>
        </w:docPartObj>
      </w:sdtPr>
      <w:sdtEndPr>
        <w:rPr>
          <w:b/>
          <w:bCs/>
          <w:noProof/>
        </w:rPr>
      </w:sdtEndPr>
      <w:sdtContent>
        <w:p w14:paraId="51C30203" w14:textId="0F1438A7" w:rsidR="00A46E7B" w:rsidRPr="00BE196F" w:rsidRDefault="00F217E3" w:rsidP="00FC0F90">
          <w:pPr>
            <w:pStyle w:val="TOCHeading"/>
            <w:numPr>
              <w:ilvl w:val="0"/>
              <w:numId w:val="0"/>
            </w:numPr>
            <w:spacing w:line="360" w:lineRule="auto"/>
            <w:ind w:left="432" w:hanging="432"/>
            <w:rPr>
              <w:rFonts w:ascii="Arial" w:hAnsi="Arial" w:cs="Arial"/>
              <w:b/>
              <w:bCs/>
              <w:sz w:val="28"/>
              <w:szCs w:val="28"/>
            </w:rPr>
          </w:pPr>
          <w:r w:rsidRPr="00BE196F">
            <w:rPr>
              <w:rFonts w:ascii="Arial" w:hAnsi="Arial" w:cs="Arial"/>
              <w:b/>
              <w:bCs/>
              <w:sz w:val="28"/>
              <w:szCs w:val="28"/>
            </w:rPr>
            <w:t>TABLE OF CONTENTS</w:t>
          </w:r>
        </w:p>
        <w:p w14:paraId="15CE245B" w14:textId="77777777" w:rsidR="00F217E3" w:rsidRPr="00BE196F" w:rsidRDefault="00F217E3" w:rsidP="00BE1E4C">
          <w:pPr>
            <w:spacing w:line="360" w:lineRule="auto"/>
            <w:rPr>
              <w:lang w:val="en-US" w:eastAsia="en-US"/>
            </w:rPr>
          </w:pPr>
        </w:p>
        <w:p w14:paraId="5EC228B8" w14:textId="1563BDFC" w:rsidR="00624AF9" w:rsidRDefault="00A46E7B">
          <w:pPr>
            <w:pStyle w:val="TOC1"/>
            <w:tabs>
              <w:tab w:val="left" w:pos="440"/>
              <w:tab w:val="right" w:leader="dot" w:pos="9019"/>
            </w:tabs>
            <w:rPr>
              <w:rFonts w:asciiTheme="minorHAnsi" w:eastAsiaTheme="minorEastAsia" w:hAnsiTheme="minorHAnsi" w:cstheme="minorBidi"/>
              <w:noProof/>
              <w:lang w:val="en-ZA"/>
            </w:rPr>
          </w:pPr>
          <w:r w:rsidRPr="00BE196F">
            <w:fldChar w:fldCharType="begin"/>
          </w:r>
          <w:r w:rsidRPr="00BE196F">
            <w:instrText xml:space="preserve"> TOC \o "1-3" \h \z \u </w:instrText>
          </w:r>
          <w:r w:rsidRPr="00BE196F">
            <w:fldChar w:fldCharType="separate"/>
          </w:r>
          <w:hyperlink w:anchor="_Toc105758919" w:history="1">
            <w:r w:rsidR="00624AF9" w:rsidRPr="00857A2D">
              <w:rPr>
                <w:rStyle w:val="Hyperlink"/>
                <w:b/>
                <w:noProof/>
              </w:rPr>
              <w:t>1.</w:t>
            </w:r>
            <w:r w:rsidR="00624AF9">
              <w:rPr>
                <w:rFonts w:asciiTheme="minorHAnsi" w:eastAsiaTheme="minorEastAsia" w:hAnsiTheme="minorHAnsi" w:cstheme="minorBidi"/>
                <w:noProof/>
                <w:lang w:val="en-ZA"/>
              </w:rPr>
              <w:tab/>
            </w:r>
            <w:r w:rsidR="00624AF9" w:rsidRPr="00857A2D">
              <w:rPr>
                <w:rStyle w:val="Hyperlink"/>
                <w:b/>
                <w:noProof/>
              </w:rPr>
              <w:t>EXECUTIVE SUMMARY</w:t>
            </w:r>
            <w:r w:rsidR="00624AF9">
              <w:rPr>
                <w:noProof/>
                <w:webHidden/>
              </w:rPr>
              <w:tab/>
            </w:r>
            <w:r w:rsidR="00624AF9">
              <w:rPr>
                <w:noProof/>
                <w:webHidden/>
              </w:rPr>
              <w:fldChar w:fldCharType="begin"/>
            </w:r>
            <w:r w:rsidR="00624AF9">
              <w:rPr>
                <w:noProof/>
                <w:webHidden/>
              </w:rPr>
              <w:instrText xml:space="preserve"> PAGEREF _Toc105758919 \h </w:instrText>
            </w:r>
            <w:r w:rsidR="00624AF9">
              <w:rPr>
                <w:noProof/>
                <w:webHidden/>
              </w:rPr>
            </w:r>
            <w:r w:rsidR="00624AF9">
              <w:rPr>
                <w:noProof/>
                <w:webHidden/>
              </w:rPr>
              <w:fldChar w:fldCharType="separate"/>
            </w:r>
            <w:r w:rsidR="00624AF9">
              <w:rPr>
                <w:noProof/>
                <w:webHidden/>
              </w:rPr>
              <w:t>5</w:t>
            </w:r>
            <w:r w:rsidR="00624AF9">
              <w:rPr>
                <w:noProof/>
                <w:webHidden/>
              </w:rPr>
              <w:fldChar w:fldCharType="end"/>
            </w:r>
          </w:hyperlink>
        </w:p>
        <w:p w14:paraId="59A0FF9F" w14:textId="7F1E91B4"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20" w:history="1">
            <w:r w:rsidRPr="00857A2D">
              <w:rPr>
                <w:rStyle w:val="Hyperlink"/>
                <w:noProof/>
              </w:rPr>
              <w:t>1.1</w:t>
            </w:r>
            <w:r>
              <w:rPr>
                <w:rFonts w:asciiTheme="minorHAnsi" w:eastAsiaTheme="minorEastAsia" w:hAnsiTheme="minorHAnsi" w:cstheme="minorBidi"/>
                <w:noProof/>
                <w:lang w:val="en-ZA"/>
              </w:rPr>
              <w:tab/>
            </w:r>
            <w:r w:rsidRPr="00857A2D">
              <w:rPr>
                <w:rStyle w:val="Hyperlink"/>
                <w:noProof/>
              </w:rPr>
              <w:t>FINANCIAL PROPOSAL</w:t>
            </w:r>
            <w:r>
              <w:rPr>
                <w:noProof/>
                <w:webHidden/>
              </w:rPr>
              <w:tab/>
            </w:r>
            <w:r>
              <w:rPr>
                <w:noProof/>
                <w:webHidden/>
              </w:rPr>
              <w:fldChar w:fldCharType="begin"/>
            </w:r>
            <w:r>
              <w:rPr>
                <w:noProof/>
                <w:webHidden/>
              </w:rPr>
              <w:instrText xml:space="preserve"> PAGEREF _Toc105758920 \h </w:instrText>
            </w:r>
            <w:r>
              <w:rPr>
                <w:noProof/>
                <w:webHidden/>
              </w:rPr>
            </w:r>
            <w:r>
              <w:rPr>
                <w:noProof/>
                <w:webHidden/>
              </w:rPr>
              <w:fldChar w:fldCharType="separate"/>
            </w:r>
            <w:r>
              <w:rPr>
                <w:noProof/>
                <w:webHidden/>
              </w:rPr>
              <w:t>6</w:t>
            </w:r>
            <w:r>
              <w:rPr>
                <w:noProof/>
                <w:webHidden/>
              </w:rPr>
              <w:fldChar w:fldCharType="end"/>
            </w:r>
          </w:hyperlink>
        </w:p>
        <w:p w14:paraId="107B5C5E" w14:textId="21AF7F4B"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21" w:history="1">
            <w:r w:rsidRPr="00857A2D">
              <w:rPr>
                <w:rStyle w:val="Hyperlink"/>
                <w:noProof/>
              </w:rPr>
              <w:t>1.2</w:t>
            </w:r>
            <w:r>
              <w:rPr>
                <w:rFonts w:asciiTheme="minorHAnsi" w:eastAsiaTheme="minorEastAsia" w:hAnsiTheme="minorHAnsi" w:cstheme="minorBidi"/>
                <w:noProof/>
                <w:lang w:val="en-ZA"/>
              </w:rPr>
              <w:tab/>
            </w:r>
            <w:r w:rsidRPr="00857A2D">
              <w:rPr>
                <w:rStyle w:val="Hyperlink"/>
                <w:noProof/>
              </w:rPr>
              <w:t>BROAD-BASED BLACK ECONOMIC EMPOWERMENT</w:t>
            </w:r>
            <w:r>
              <w:rPr>
                <w:noProof/>
                <w:webHidden/>
              </w:rPr>
              <w:tab/>
            </w:r>
            <w:r>
              <w:rPr>
                <w:noProof/>
                <w:webHidden/>
              </w:rPr>
              <w:fldChar w:fldCharType="begin"/>
            </w:r>
            <w:r>
              <w:rPr>
                <w:noProof/>
                <w:webHidden/>
              </w:rPr>
              <w:instrText xml:space="preserve"> PAGEREF _Toc105758921 \h </w:instrText>
            </w:r>
            <w:r>
              <w:rPr>
                <w:noProof/>
                <w:webHidden/>
              </w:rPr>
            </w:r>
            <w:r>
              <w:rPr>
                <w:noProof/>
                <w:webHidden/>
              </w:rPr>
              <w:fldChar w:fldCharType="separate"/>
            </w:r>
            <w:r>
              <w:rPr>
                <w:noProof/>
                <w:webHidden/>
              </w:rPr>
              <w:t>7</w:t>
            </w:r>
            <w:r>
              <w:rPr>
                <w:noProof/>
                <w:webHidden/>
              </w:rPr>
              <w:fldChar w:fldCharType="end"/>
            </w:r>
          </w:hyperlink>
        </w:p>
        <w:p w14:paraId="67934150" w14:textId="65D687F3"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2" w:history="1">
            <w:r w:rsidRPr="00857A2D">
              <w:rPr>
                <w:rStyle w:val="Hyperlink"/>
                <w:b/>
                <w:noProof/>
              </w:rPr>
              <w:t>2.</w:t>
            </w:r>
            <w:r>
              <w:rPr>
                <w:rFonts w:asciiTheme="minorHAnsi" w:eastAsiaTheme="minorEastAsia" w:hAnsiTheme="minorHAnsi" w:cstheme="minorBidi"/>
                <w:noProof/>
                <w:lang w:val="en-ZA"/>
              </w:rPr>
              <w:tab/>
            </w:r>
            <w:r w:rsidRPr="00857A2D">
              <w:rPr>
                <w:rStyle w:val="Hyperlink"/>
                <w:b/>
                <w:noProof/>
              </w:rPr>
              <w:t>BIDDER’S RESPONSE</w:t>
            </w:r>
            <w:r>
              <w:rPr>
                <w:noProof/>
                <w:webHidden/>
              </w:rPr>
              <w:tab/>
            </w:r>
            <w:r>
              <w:rPr>
                <w:noProof/>
                <w:webHidden/>
              </w:rPr>
              <w:fldChar w:fldCharType="begin"/>
            </w:r>
            <w:r>
              <w:rPr>
                <w:noProof/>
                <w:webHidden/>
              </w:rPr>
              <w:instrText xml:space="preserve"> PAGEREF _Toc105758922 \h </w:instrText>
            </w:r>
            <w:r>
              <w:rPr>
                <w:noProof/>
                <w:webHidden/>
              </w:rPr>
            </w:r>
            <w:r>
              <w:rPr>
                <w:noProof/>
                <w:webHidden/>
              </w:rPr>
              <w:fldChar w:fldCharType="separate"/>
            </w:r>
            <w:r>
              <w:rPr>
                <w:noProof/>
                <w:webHidden/>
              </w:rPr>
              <w:t>8</w:t>
            </w:r>
            <w:r>
              <w:rPr>
                <w:noProof/>
                <w:webHidden/>
              </w:rPr>
              <w:fldChar w:fldCharType="end"/>
            </w:r>
          </w:hyperlink>
        </w:p>
        <w:p w14:paraId="173D78A0" w14:textId="2A81BC8E"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3" w:history="1">
            <w:r w:rsidRPr="00857A2D">
              <w:rPr>
                <w:rStyle w:val="Hyperlink"/>
                <w:b/>
                <w:noProof/>
              </w:rPr>
              <w:t>3.</w:t>
            </w:r>
            <w:r>
              <w:rPr>
                <w:rFonts w:asciiTheme="minorHAnsi" w:eastAsiaTheme="minorEastAsia" w:hAnsiTheme="minorHAnsi" w:cstheme="minorBidi"/>
                <w:noProof/>
                <w:lang w:val="en-ZA"/>
              </w:rPr>
              <w:tab/>
            </w:r>
            <w:r w:rsidRPr="00857A2D">
              <w:rPr>
                <w:rStyle w:val="Hyperlink"/>
                <w:b/>
                <w:noProof/>
              </w:rPr>
              <w:t>ADVANTAGES OF USING NIGHTCORE MECH</w:t>
            </w:r>
            <w:r>
              <w:rPr>
                <w:noProof/>
                <w:webHidden/>
              </w:rPr>
              <w:tab/>
            </w:r>
            <w:r>
              <w:rPr>
                <w:noProof/>
                <w:webHidden/>
              </w:rPr>
              <w:fldChar w:fldCharType="begin"/>
            </w:r>
            <w:r>
              <w:rPr>
                <w:noProof/>
                <w:webHidden/>
              </w:rPr>
              <w:instrText xml:space="preserve"> PAGEREF _Toc105758923 \h </w:instrText>
            </w:r>
            <w:r>
              <w:rPr>
                <w:noProof/>
                <w:webHidden/>
              </w:rPr>
            </w:r>
            <w:r>
              <w:rPr>
                <w:noProof/>
                <w:webHidden/>
              </w:rPr>
              <w:fldChar w:fldCharType="separate"/>
            </w:r>
            <w:r>
              <w:rPr>
                <w:noProof/>
                <w:webHidden/>
              </w:rPr>
              <w:t>11</w:t>
            </w:r>
            <w:r>
              <w:rPr>
                <w:noProof/>
                <w:webHidden/>
              </w:rPr>
              <w:fldChar w:fldCharType="end"/>
            </w:r>
          </w:hyperlink>
        </w:p>
        <w:p w14:paraId="2C494E72" w14:textId="46B719FC"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4" w:history="1">
            <w:r w:rsidRPr="00857A2D">
              <w:rPr>
                <w:rStyle w:val="Hyperlink"/>
                <w:b/>
                <w:noProof/>
              </w:rPr>
              <w:t>4.</w:t>
            </w:r>
            <w:r>
              <w:rPr>
                <w:rFonts w:asciiTheme="minorHAnsi" w:eastAsiaTheme="minorEastAsia" w:hAnsiTheme="minorHAnsi" w:cstheme="minorBidi"/>
                <w:noProof/>
                <w:lang w:val="en-ZA"/>
              </w:rPr>
              <w:tab/>
            </w:r>
            <w:r w:rsidRPr="00857A2D">
              <w:rPr>
                <w:rStyle w:val="Hyperlink"/>
                <w:b/>
                <w:noProof/>
              </w:rPr>
              <w:t>BACKGROUND</w:t>
            </w:r>
            <w:r>
              <w:rPr>
                <w:noProof/>
                <w:webHidden/>
              </w:rPr>
              <w:tab/>
            </w:r>
            <w:r>
              <w:rPr>
                <w:noProof/>
                <w:webHidden/>
              </w:rPr>
              <w:fldChar w:fldCharType="begin"/>
            </w:r>
            <w:r>
              <w:rPr>
                <w:noProof/>
                <w:webHidden/>
              </w:rPr>
              <w:instrText xml:space="preserve"> PAGEREF _Toc105758924 \h </w:instrText>
            </w:r>
            <w:r>
              <w:rPr>
                <w:noProof/>
                <w:webHidden/>
              </w:rPr>
            </w:r>
            <w:r>
              <w:rPr>
                <w:noProof/>
                <w:webHidden/>
              </w:rPr>
              <w:fldChar w:fldCharType="separate"/>
            </w:r>
            <w:r>
              <w:rPr>
                <w:noProof/>
                <w:webHidden/>
              </w:rPr>
              <w:t>12</w:t>
            </w:r>
            <w:r>
              <w:rPr>
                <w:noProof/>
                <w:webHidden/>
              </w:rPr>
              <w:fldChar w:fldCharType="end"/>
            </w:r>
          </w:hyperlink>
        </w:p>
        <w:p w14:paraId="1353275C" w14:textId="1CD4511D"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5" w:history="1">
            <w:r w:rsidRPr="00857A2D">
              <w:rPr>
                <w:rStyle w:val="Hyperlink"/>
                <w:b/>
                <w:noProof/>
              </w:rPr>
              <w:t>5.</w:t>
            </w:r>
            <w:r>
              <w:rPr>
                <w:rFonts w:asciiTheme="minorHAnsi" w:eastAsiaTheme="minorEastAsia" w:hAnsiTheme="minorHAnsi" w:cstheme="minorBidi"/>
                <w:noProof/>
                <w:lang w:val="en-ZA"/>
              </w:rPr>
              <w:tab/>
            </w:r>
            <w:r w:rsidRPr="00857A2D">
              <w:rPr>
                <w:rStyle w:val="Hyperlink"/>
                <w:b/>
                <w:noProof/>
              </w:rPr>
              <w:t>PROJECT TEAM</w:t>
            </w:r>
            <w:r>
              <w:rPr>
                <w:noProof/>
                <w:webHidden/>
              </w:rPr>
              <w:tab/>
            </w:r>
            <w:r>
              <w:rPr>
                <w:noProof/>
                <w:webHidden/>
              </w:rPr>
              <w:fldChar w:fldCharType="begin"/>
            </w:r>
            <w:r>
              <w:rPr>
                <w:noProof/>
                <w:webHidden/>
              </w:rPr>
              <w:instrText xml:space="preserve"> PAGEREF _Toc105758925 \h </w:instrText>
            </w:r>
            <w:r>
              <w:rPr>
                <w:noProof/>
                <w:webHidden/>
              </w:rPr>
            </w:r>
            <w:r>
              <w:rPr>
                <w:noProof/>
                <w:webHidden/>
              </w:rPr>
              <w:fldChar w:fldCharType="separate"/>
            </w:r>
            <w:r>
              <w:rPr>
                <w:noProof/>
                <w:webHidden/>
              </w:rPr>
              <w:t>13</w:t>
            </w:r>
            <w:r>
              <w:rPr>
                <w:noProof/>
                <w:webHidden/>
              </w:rPr>
              <w:fldChar w:fldCharType="end"/>
            </w:r>
          </w:hyperlink>
        </w:p>
        <w:p w14:paraId="7819B3E2" w14:textId="6A0F134F"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6" w:history="1">
            <w:r w:rsidRPr="00857A2D">
              <w:rPr>
                <w:rStyle w:val="Hyperlink"/>
                <w:b/>
                <w:noProof/>
              </w:rPr>
              <w:t>6.</w:t>
            </w:r>
            <w:r>
              <w:rPr>
                <w:rFonts w:asciiTheme="minorHAnsi" w:eastAsiaTheme="minorEastAsia" w:hAnsiTheme="minorHAnsi" w:cstheme="minorBidi"/>
                <w:noProof/>
                <w:lang w:val="en-ZA"/>
              </w:rPr>
              <w:tab/>
            </w:r>
            <w:r w:rsidRPr="00857A2D">
              <w:rPr>
                <w:rStyle w:val="Hyperlink"/>
                <w:b/>
                <w:noProof/>
              </w:rPr>
              <w:t>UNDERSTANDING OF PROJECT BRIEF</w:t>
            </w:r>
            <w:r>
              <w:rPr>
                <w:noProof/>
                <w:webHidden/>
              </w:rPr>
              <w:tab/>
            </w:r>
            <w:r>
              <w:rPr>
                <w:noProof/>
                <w:webHidden/>
              </w:rPr>
              <w:fldChar w:fldCharType="begin"/>
            </w:r>
            <w:r>
              <w:rPr>
                <w:noProof/>
                <w:webHidden/>
              </w:rPr>
              <w:instrText xml:space="preserve"> PAGEREF _Toc105758926 \h </w:instrText>
            </w:r>
            <w:r>
              <w:rPr>
                <w:noProof/>
                <w:webHidden/>
              </w:rPr>
            </w:r>
            <w:r>
              <w:rPr>
                <w:noProof/>
                <w:webHidden/>
              </w:rPr>
              <w:fldChar w:fldCharType="separate"/>
            </w:r>
            <w:r>
              <w:rPr>
                <w:noProof/>
                <w:webHidden/>
              </w:rPr>
              <w:t>15</w:t>
            </w:r>
            <w:r>
              <w:rPr>
                <w:noProof/>
                <w:webHidden/>
              </w:rPr>
              <w:fldChar w:fldCharType="end"/>
            </w:r>
          </w:hyperlink>
        </w:p>
        <w:p w14:paraId="0D16DF8A" w14:textId="159ED6A3"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7" w:history="1">
            <w:r w:rsidRPr="00857A2D">
              <w:rPr>
                <w:rStyle w:val="Hyperlink"/>
                <w:b/>
                <w:noProof/>
              </w:rPr>
              <w:t>7.</w:t>
            </w:r>
            <w:r>
              <w:rPr>
                <w:rFonts w:asciiTheme="minorHAnsi" w:eastAsiaTheme="minorEastAsia" w:hAnsiTheme="minorHAnsi" w:cstheme="minorBidi"/>
                <w:noProof/>
                <w:lang w:val="en-ZA"/>
              </w:rPr>
              <w:tab/>
            </w:r>
            <w:r w:rsidRPr="00857A2D">
              <w:rPr>
                <w:rStyle w:val="Hyperlink"/>
                <w:b/>
                <w:noProof/>
              </w:rPr>
              <w:t>AIMS AND OBJECTIVES</w:t>
            </w:r>
            <w:r>
              <w:rPr>
                <w:noProof/>
                <w:webHidden/>
              </w:rPr>
              <w:tab/>
            </w:r>
            <w:r>
              <w:rPr>
                <w:noProof/>
                <w:webHidden/>
              </w:rPr>
              <w:fldChar w:fldCharType="begin"/>
            </w:r>
            <w:r>
              <w:rPr>
                <w:noProof/>
                <w:webHidden/>
              </w:rPr>
              <w:instrText xml:space="preserve"> PAGEREF _Toc105758927 \h </w:instrText>
            </w:r>
            <w:r>
              <w:rPr>
                <w:noProof/>
                <w:webHidden/>
              </w:rPr>
            </w:r>
            <w:r>
              <w:rPr>
                <w:noProof/>
                <w:webHidden/>
              </w:rPr>
              <w:fldChar w:fldCharType="separate"/>
            </w:r>
            <w:r>
              <w:rPr>
                <w:noProof/>
                <w:webHidden/>
              </w:rPr>
              <w:t>17</w:t>
            </w:r>
            <w:r>
              <w:rPr>
                <w:noProof/>
                <w:webHidden/>
              </w:rPr>
              <w:fldChar w:fldCharType="end"/>
            </w:r>
          </w:hyperlink>
        </w:p>
        <w:p w14:paraId="418A5D1E" w14:textId="37EA4BFA"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8" w:history="1">
            <w:r w:rsidRPr="00857A2D">
              <w:rPr>
                <w:rStyle w:val="Hyperlink"/>
                <w:b/>
                <w:noProof/>
              </w:rPr>
              <w:t>8.</w:t>
            </w:r>
            <w:r>
              <w:rPr>
                <w:rFonts w:asciiTheme="minorHAnsi" w:eastAsiaTheme="minorEastAsia" w:hAnsiTheme="minorHAnsi" w:cstheme="minorBidi"/>
                <w:noProof/>
                <w:lang w:val="en-ZA"/>
              </w:rPr>
              <w:tab/>
            </w:r>
            <w:r w:rsidRPr="00857A2D">
              <w:rPr>
                <w:rStyle w:val="Hyperlink"/>
                <w:b/>
                <w:noProof/>
              </w:rPr>
              <w:t>DELIVERABLES</w:t>
            </w:r>
            <w:r>
              <w:rPr>
                <w:noProof/>
                <w:webHidden/>
              </w:rPr>
              <w:tab/>
            </w:r>
            <w:r>
              <w:rPr>
                <w:noProof/>
                <w:webHidden/>
              </w:rPr>
              <w:fldChar w:fldCharType="begin"/>
            </w:r>
            <w:r>
              <w:rPr>
                <w:noProof/>
                <w:webHidden/>
              </w:rPr>
              <w:instrText xml:space="preserve"> PAGEREF _Toc105758928 \h </w:instrText>
            </w:r>
            <w:r>
              <w:rPr>
                <w:noProof/>
                <w:webHidden/>
              </w:rPr>
            </w:r>
            <w:r>
              <w:rPr>
                <w:noProof/>
                <w:webHidden/>
              </w:rPr>
              <w:fldChar w:fldCharType="separate"/>
            </w:r>
            <w:r>
              <w:rPr>
                <w:noProof/>
                <w:webHidden/>
              </w:rPr>
              <w:t>18</w:t>
            </w:r>
            <w:r>
              <w:rPr>
                <w:noProof/>
                <w:webHidden/>
              </w:rPr>
              <w:fldChar w:fldCharType="end"/>
            </w:r>
          </w:hyperlink>
        </w:p>
        <w:p w14:paraId="74231346" w14:textId="02D43138"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29" w:history="1">
            <w:r w:rsidRPr="00857A2D">
              <w:rPr>
                <w:rStyle w:val="Hyperlink"/>
                <w:b/>
                <w:noProof/>
              </w:rPr>
              <w:t>9.</w:t>
            </w:r>
            <w:r>
              <w:rPr>
                <w:rFonts w:asciiTheme="minorHAnsi" w:eastAsiaTheme="minorEastAsia" w:hAnsiTheme="minorHAnsi" w:cstheme="minorBidi"/>
                <w:noProof/>
                <w:lang w:val="en-ZA"/>
              </w:rPr>
              <w:tab/>
            </w:r>
            <w:r w:rsidRPr="00857A2D">
              <w:rPr>
                <w:rStyle w:val="Hyperlink"/>
                <w:b/>
                <w:noProof/>
              </w:rPr>
              <w:t>METHODOLOGIES</w:t>
            </w:r>
            <w:r>
              <w:rPr>
                <w:noProof/>
                <w:webHidden/>
              </w:rPr>
              <w:tab/>
            </w:r>
            <w:r>
              <w:rPr>
                <w:noProof/>
                <w:webHidden/>
              </w:rPr>
              <w:fldChar w:fldCharType="begin"/>
            </w:r>
            <w:r>
              <w:rPr>
                <w:noProof/>
                <w:webHidden/>
              </w:rPr>
              <w:instrText xml:space="preserve"> PAGEREF _Toc105758929 \h </w:instrText>
            </w:r>
            <w:r>
              <w:rPr>
                <w:noProof/>
                <w:webHidden/>
              </w:rPr>
            </w:r>
            <w:r>
              <w:rPr>
                <w:noProof/>
                <w:webHidden/>
              </w:rPr>
              <w:fldChar w:fldCharType="separate"/>
            </w:r>
            <w:r>
              <w:rPr>
                <w:noProof/>
                <w:webHidden/>
              </w:rPr>
              <w:t>19</w:t>
            </w:r>
            <w:r>
              <w:rPr>
                <w:noProof/>
                <w:webHidden/>
              </w:rPr>
              <w:fldChar w:fldCharType="end"/>
            </w:r>
          </w:hyperlink>
        </w:p>
        <w:p w14:paraId="00A75A4C" w14:textId="4A82F6CB"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30" w:history="1">
            <w:r w:rsidRPr="00857A2D">
              <w:rPr>
                <w:rStyle w:val="Hyperlink"/>
                <w:noProof/>
                <w:lang w:val="en-ZA"/>
              </w:rPr>
              <w:t>9.1</w:t>
            </w:r>
            <w:r>
              <w:rPr>
                <w:rFonts w:asciiTheme="minorHAnsi" w:eastAsiaTheme="minorEastAsia" w:hAnsiTheme="minorHAnsi" w:cstheme="minorBidi"/>
                <w:noProof/>
                <w:lang w:val="en-ZA"/>
              </w:rPr>
              <w:tab/>
            </w:r>
            <w:r w:rsidRPr="00857A2D">
              <w:rPr>
                <w:rStyle w:val="Hyperlink"/>
                <w:noProof/>
                <w:lang w:val="en-ZA"/>
              </w:rPr>
              <w:t xml:space="preserve">Design </w:t>
            </w:r>
            <w:r w:rsidRPr="00857A2D">
              <w:rPr>
                <w:rStyle w:val="Hyperlink"/>
                <w:noProof/>
              </w:rPr>
              <w:t>Methodology</w:t>
            </w:r>
            <w:r w:rsidRPr="00857A2D">
              <w:rPr>
                <w:rStyle w:val="Hyperlink"/>
                <w:noProof/>
                <w:lang w:val="en-ZA"/>
              </w:rPr>
              <w:t xml:space="preserve"> to be utilised</w:t>
            </w:r>
            <w:r>
              <w:rPr>
                <w:noProof/>
                <w:webHidden/>
              </w:rPr>
              <w:tab/>
            </w:r>
            <w:r>
              <w:rPr>
                <w:noProof/>
                <w:webHidden/>
              </w:rPr>
              <w:fldChar w:fldCharType="begin"/>
            </w:r>
            <w:r>
              <w:rPr>
                <w:noProof/>
                <w:webHidden/>
              </w:rPr>
              <w:instrText xml:space="preserve"> PAGEREF _Toc105758930 \h </w:instrText>
            </w:r>
            <w:r>
              <w:rPr>
                <w:noProof/>
                <w:webHidden/>
              </w:rPr>
            </w:r>
            <w:r>
              <w:rPr>
                <w:noProof/>
                <w:webHidden/>
              </w:rPr>
              <w:fldChar w:fldCharType="separate"/>
            </w:r>
            <w:r>
              <w:rPr>
                <w:noProof/>
                <w:webHidden/>
              </w:rPr>
              <w:t>19</w:t>
            </w:r>
            <w:r>
              <w:rPr>
                <w:noProof/>
                <w:webHidden/>
              </w:rPr>
              <w:fldChar w:fldCharType="end"/>
            </w:r>
          </w:hyperlink>
        </w:p>
        <w:p w14:paraId="2F3FBE72" w14:textId="4B22465D"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31" w:history="1">
            <w:r w:rsidRPr="00857A2D">
              <w:rPr>
                <w:rStyle w:val="Hyperlink"/>
                <w:noProof/>
                <w:lang w:val="en-ZA"/>
              </w:rPr>
              <w:t>9.2</w:t>
            </w:r>
            <w:r>
              <w:rPr>
                <w:rFonts w:asciiTheme="minorHAnsi" w:eastAsiaTheme="minorEastAsia" w:hAnsiTheme="minorHAnsi" w:cstheme="minorBidi"/>
                <w:noProof/>
                <w:lang w:val="en-ZA"/>
              </w:rPr>
              <w:tab/>
            </w:r>
            <w:r w:rsidRPr="00857A2D">
              <w:rPr>
                <w:rStyle w:val="Hyperlink"/>
                <w:noProof/>
                <w:lang w:val="en-ZA"/>
              </w:rPr>
              <w:t xml:space="preserve">A few </w:t>
            </w:r>
            <w:r w:rsidRPr="00857A2D">
              <w:rPr>
                <w:rStyle w:val="Hyperlink"/>
                <w:noProof/>
              </w:rPr>
              <w:t>reasons</w:t>
            </w:r>
            <w:r w:rsidRPr="00857A2D">
              <w:rPr>
                <w:rStyle w:val="Hyperlink"/>
                <w:noProof/>
                <w:lang w:val="en-ZA"/>
              </w:rPr>
              <w:t xml:space="preserve"> to use the Agile-Waterfall Hybrid model:</w:t>
            </w:r>
            <w:r>
              <w:rPr>
                <w:noProof/>
                <w:webHidden/>
              </w:rPr>
              <w:tab/>
            </w:r>
            <w:r>
              <w:rPr>
                <w:noProof/>
                <w:webHidden/>
              </w:rPr>
              <w:fldChar w:fldCharType="begin"/>
            </w:r>
            <w:r>
              <w:rPr>
                <w:noProof/>
                <w:webHidden/>
              </w:rPr>
              <w:instrText xml:space="preserve"> PAGEREF _Toc105758931 \h </w:instrText>
            </w:r>
            <w:r>
              <w:rPr>
                <w:noProof/>
                <w:webHidden/>
              </w:rPr>
            </w:r>
            <w:r>
              <w:rPr>
                <w:noProof/>
                <w:webHidden/>
              </w:rPr>
              <w:fldChar w:fldCharType="separate"/>
            </w:r>
            <w:r>
              <w:rPr>
                <w:noProof/>
                <w:webHidden/>
              </w:rPr>
              <w:t>19</w:t>
            </w:r>
            <w:r>
              <w:rPr>
                <w:noProof/>
                <w:webHidden/>
              </w:rPr>
              <w:fldChar w:fldCharType="end"/>
            </w:r>
          </w:hyperlink>
        </w:p>
        <w:p w14:paraId="3B79F508" w14:textId="5494C29B"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32" w:history="1">
            <w:r w:rsidRPr="00857A2D">
              <w:rPr>
                <w:rStyle w:val="Hyperlink"/>
                <w:noProof/>
                <w:lang w:val="en-ZA"/>
              </w:rPr>
              <w:t>9.3</w:t>
            </w:r>
            <w:r>
              <w:rPr>
                <w:rFonts w:asciiTheme="minorHAnsi" w:eastAsiaTheme="minorEastAsia" w:hAnsiTheme="minorHAnsi" w:cstheme="minorBidi"/>
                <w:noProof/>
                <w:lang w:val="en-ZA"/>
              </w:rPr>
              <w:tab/>
            </w:r>
            <w:r w:rsidRPr="00857A2D">
              <w:rPr>
                <w:rStyle w:val="Hyperlink"/>
                <w:noProof/>
                <w:lang w:val="en-ZA"/>
              </w:rPr>
              <w:t>Pros of a hybrid methodology model:</w:t>
            </w:r>
            <w:r>
              <w:rPr>
                <w:noProof/>
                <w:webHidden/>
              </w:rPr>
              <w:tab/>
            </w:r>
            <w:r>
              <w:rPr>
                <w:noProof/>
                <w:webHidden/>
              </w:rPr>
              <w:fldChar w:fldCharType="begin"/>
            </w:r>
            <w:r>
              <w:rPr>
                <w:noProof/>
                <w:webHidden/>
              </w:rPr>
              <w:instrText xml:space="preserve"> PAGEREF _Toc105758932 \h </w:instrText>
            </w:r>
            <w:r>
              <w:rPr>
                <w:noProof/>
                <w:webHidden/>
              </w:rPr>
            </w:r>
            <w:r>
              <w:rPr>
                <w:noProof/>
                <w:webHidden/>
              </w:rPr>
              <w:fldChar w:fldCharType="separate"/>
            </w:r>
            <w:r>
              <w:rPr>
                <w:noProof/>
                <w:webHidden/>
              </w:rPr>
              <w:t>19</w:t>
            </w:r>
            <w:r>
              <w:rPr>
                <w:noProof/>
                <w:webHidden/>
              </w:rPr>
              <w:fldChar w:fldCharType="end"/>
            </w:r>
          </w:hyperlink>
        </w:p>
        <w:p w14:paraId="50B9FC2D" w14:textId="0BCE49E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33" w:history="1">
            <w:r w:rsidRPr="00857A2D">
              <w:rPr>
                <w:rStyle w:val="Hyperlink"/>
                <w:noProof/>
                <w:lang w:val="en-ZA"/>
              </w:rPr>
              <w:t>9.4</w:t>
            </w:r>
            <w:r>
              <w:rPr>
                <w:rFonts w:asciiTheme="minorHAnsi" w:eastAsiaTheme="minorEastAsia" w:hAnsiTheme="minorHAnsi" w:cstheme="minorBidi"/>
                <w:noProof/>
                <w:lang w:val="en-ZA"/>
              </w:rPr>
              <w:tab/>
            </w:r>
            <w:r w:rsidRPr="00857A2D">
              <w:rPr>
                <w:rStyle w:val="Hyperlink"/>
                <w:noProof/>
                <w:lang w:val="en-ZA"/>
              </w:rPr>
              <w:t>Project Management Methodology to be utilised</w:t>
            </w:r>
            <w:r>
              <w:rPr>
                <w:noProof/>
                <w:webHidden/>
              </w:rPr>
              <w:tab/>
            </w:r>
            <w:r>
              <w:rPr>
                <w:noProof/>
                <w:webHidden/>
              </w:rPr>
              <w:fldChar w:fldCharType="begin"/>
            </w:r>
            <w:r>
              <w:rPr>
                <w:noProof/>
                <w:webHidden/>
              </w:rPr>
              <w:instrText xml:space="preserve"> PAGEREF _Toc105758933 \h </w:instrText>
            </w:r>
            <w:r>
              <w:rPr>
                <w:noProof/>
                <w:webHidden/>
              </w:rPr>
            </w:r>
            <w:r>
              <w:rPr>
                <w:noProof/>
                <w:webHidden/>
              </w:rPr>
              <w:fldChar w:fldCharType="separate"/>
            </w:r>
            <w:r>
              <w:rPr>
                <w:noProof/>
                <w:webHidden/>
              </w:rPr>
              <w:t>19</w:t>
            </w:r>
            <w:r>
              <w:rPr>
                <w:noProof/>
                <w:webHidden/>
              </w:rPr>
              <w:fldChar w:fldCharType="end"/>
            </w:r>
          </w:hyperlink>
        </w:p>
        <w:p w14:paraId="0A0C186D" w14:textId="53E78CD9"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34" w:history="1">
            <w:r w:rsidRPr="00857A2D">
              <w:rPr>
                <w:rStyle w:val="Hyperlink"/>
                <w:b/>
                <w:noProof/>
              </w:rPr>
              <w:t>10.</w:t>
            </w:r>
            <w:r>
              <w:rPr>
                <w:rFonts w:asciiTheme="minorHAnsi" w:eastAsiaTheme="minorEastAsia" w:hAnsiTheme="minorHAnsi" w:cstheme="minorBidi"/>
                <w:noProof/>
                <w:lang w:val="en-ZA"/>
              </w:rPr>
              <w:tab/>
            </w:r>
            <w:r w:rsidRPr="00857A2D">
              <w:rPr>
                <w:rStyle w:val="Hyperlink"/>
                <w:b/>
                <w:noProof/>
              </w:rPr>
              <w:t>PROJECT PLAN</w:t>
            </w:r>
            <w:r>
              <w:rPr>
                <w:noProof/>
                <w:webHidden/>
              </w:rPr>
              <w:tab/>
            </w:r>
            <w:r>
              <w:rPr>
                <w:noProof/>
                <w:webHidden/>
              </w:rPr>
              <w:fldChar w:fldCharType="begin"/>
            </w:r>
            <w:r>
              <w:rPr>
                <w:noProof/>
                <w:webHidden/>
              </w:rPr>
              <w:instrText xml:space="preserve"> PAGEREF _Toc105758934 \h </w:instrText>
            </w:r>
            <w:r>
              <w:rPr>
                <w:noProof/>
                <w:webHidden/>
              </w:rPr>
            </w:r>
            <w:r>
              <w:rPr>
                <w:noProof/>
                <w:webHidden/>
              </w:rPr>
              <w:fldChar w:fldCharType="separate"/>
            </w:r>
            <w:r>
              <w:rPr>
                <w:noProof/>
                <w:webHidden/>
              </w:rPr>
              <w:t>20</w:t>
            </w:r>
            <w:r>
              <w:rPr>
                <w:noProof/>
                <w:webHidden/>
              </w:rPr>
              <w:fldChar w:fldCharType="end"/>
            </w:r>
          </w:hyperlink>
        </w:p>
        <w:p w14:paraId="0D11CB6B" w14:textId="190F795B"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35" w:history="1">
            <w:r w:rsidRPr="00857A2D">
              <w:rPr>
                <w:rStyle w:val="Hyperlink"/>
                <w:b/>
                <w:noProof/>
              </w:rPr>
              <w:t>11.</w:t>
            </w:r>
            <w:r>
              <w:rPr>
                <w:rFonts w:asciiTheme="minorHAnsi" w:eastAsiaTheme="minorEastAsia" w:hAnsiTheme="minorHAnsi" w:cstheme="minorBidi"/>
                <w:noProof/>
                <w:lang w:val="en-ZA"/>
              </w:rPr>
              <w:tab/>
            </w:r>
            <w:r w:rsidRPr="00857A2D">
              <w:rPr>
                <w:rStyle w:val="Hyperlink"/>
                <w:b/>
                <w:noProof/>
              </w:rPr>
              <w:t>BUDGET</w:t>
            </w:r>
            <w:r>
              <w:rPr>
                <w:noProof/>
                <w:webHidden/>
              </w:rPr>
              <w:tab/>
            </w:r>
            <w:r>
              <w:rPr>
                <w:noProof/>
                <w:webHidden/>
              </w:rPr>
              <w:fldChar w:fldCharType="begin"/>
            </w:r>
            <w:r>
              <w:rPr>
                <w:noProof/>
                <w:webHidden/>
              </w:rPr>
              <w:instrText xml:space="preserve"> PAGEREF _Toc105758935 \h </w:instrText>
            </w:r>
            <w:r>
              <w:rPr>
                <w:noProof/>
                <w:webHidden/>
              </w:rPr>
            </w:r>
            <w:r>
              <w:rPr>
                <w:noProof/>
                <w:webHidden/>
              </w:rPr>
              <w:fldChar w:fldCharType="separate"/>
            </w:r>
            <w:r>
              <w:rPr>
                <w:noProof/>
                <w:webHidden/>
              </w:rPr>
              <w:t>21</w:t>
            </w:r>
            <w:r>
              <w:rPr>
                <w:noProof/>
                <w:webHidden/>
              </w:rPr>
              <w:fldChar w:fldCharType="end"/>
            </w:r>
          </w:hyperlink>
        </w:p>
        <w:p w14:paraId="7EB575B9" w14:textId="4AAFDA9F"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36" w:history="1">
            <w:r w:rsidRPr="00857A2D">
              <w:rPr>
                <w:rStyle w:val="Hyperlink"/>
                <w:b/>
                <w:noProof/>
              </w:rPr>
              <w:t>12.</w:t>
            </w:r>
            <w:r>
              <w:rPr>
                <w:rFonts w:asciiTheme="minorHAnsi" w:eastAsiaTheme="minorEastAsia" w:hAnsiTheme="minorHAnsi" w:cstheme="minorBidi"/>
                <w:noProof/>
                <w:lang w:val="en-ZA"/>
              </w:rPr>
              <w:tab/>
            </w:r>
            <w:r w:rsidRPr="00857A2D">
              <w:rPr>
                <w:rStyle w:val="Hyperlink"/>
                <w:b/>
                <w:noProof/>
              </w:rPr>
              <w:t>INVOICING SCHEDULE</w:t>
            </w:r>
            <w:r>
              <w:rPr>
                <w:noProof/>
                <w:webHidden/>
              </w:rPr>
              <w:tab/>
            </w:r>
            <w:r>
              <w:rPr>
                <w:noProof/>
                <w:webHidden/>
              </w:rPr>
              <w:fldChar w:fldCharType="begin"/>
            </w:r>
            <w:r>
              <w:rPr>
                <w:noProof/>
                <w:webHidden/>
              </w:rPr>
              <w:instrText xml:space="preserve"> PAGEREF _Toc105758936 \h </w:instrText>
            </w:r>
            <w:r>
              <w:rPr>
                <w:noProof/>
                <w:webHidden/>
              </w:rPr>
            </w:r>
            <w:r>
              <w:rPr>
                <w:noProof/>
                <w:webHidden/>
              </w:rPr>
              <w:fldChar w:fldCharType="separate"/>
            </w:r>
            <w:r>
              <w:rPr>
                <w:noProof/>
                <w:webHidden/>
              </w:rPr>
              <w:t>23</w:t>
            </w:r>
            <w:r>
              <w:rPr>
                <w:noProof/>
                <w:webHidden/>
              </w:rPr>
              <w:fldChar w:fldCharType="end"/>
            </w:r>
          </w:hyperlink>
        </w:p>
        <w:p w14:paraId="127240B5" w14:textId="472C6301" w:rsidR="00624AF9" w:rsidRDefault="00624AF9">
          <w:pPr>
            <w:pStyle w:val="TOC2"/>
            <w:tabs>
              <w:tab w:val="right" w:leader="dot" w:pos="9019"/>
            </w:tabs>
            <w:rPr>
              <w:rFonts w:asciiTheme="minorHAnsi" w:eastAsiaTheme="minorEastAsia" w:hAnsiTheme="minorHAnsi" w:cstheme="minorBidi"/>
              <w:noProof/>
              <w:lang w:val="en-ZA"/>
            </w:rPr>
          </w:pPr>
          <w:hyperlink w:anchor="_Toc105758937" w:history="1">
            <w:r w:rsidRPr="00857A2D">
              <w:rPr>
                <w:rStyle w:val="Hyperlink"/>
                <w:noProof/>
              </w:rPr>
              <w:t>12.1. Terms and Conditions</w:t>
            </w:r>
            <w:r>
              <w:rPr>
                <w:noProof/>
                <w:webHidden/>
              </w:rPr>
              <w:tab/>
            </w:r>
            <w:r>
              <w:rPr>
                <w:noProof/>
                <w:webHidden/>
              </w:rPr>
              <w:fldChar w:fldCharType="begin"/>
            </w:r>
            <w:r>
              <w:rPr>
                <w:noProof/>
                <w:webHidden/>
              </w:rPr>
              <w:instrText xml:space="preserve"> PAGEREF _Toc105758937 \h </w:instrText>
            </w:r>
            <w:r>
              <w:rPr>
                <w:noProof/>
                <w:webHidden/>
              </w:rPr>
            </w:r>
            <w:r>
              <w:rPr>
                <w:noProof/>
                <w:webHidden/>
              </w:rPr>
              <w:fldChar w:fldCharType="separate"/>
            </w:r>
            <w:r>
              <w:rPr>
                <w:noProof/>
                <w:webHidden/>
              </w:rPr>
              <w:t>24</w:t>
            </w:r>
            <w:r>
              <w:rPr>
                <w:noProof/>
                <w:webHidden/>
              </w:rPr>
              <w:fldChar w:fldCharType="end"/>
            </w:r>
          </w:hyperlink>
        </w:p>
        <w:p w14:paraId="44291507" w14:textId="775C04AA" w:rsidR="00624AF9" w:rsidRDefault="00624AF9">
          <w:pPr>
            <w:pStyle w:val="TOC2"/>
            <w:tabs>
              <w:tab w:val="right" w:leader="dot" w:pos="9019"/>
            </w:tabs>
            <w:rPr>
              <w:rFonts w:asciiTheme="minorHAnsi" w:eastAsiaTheme="minorEastAsia" w:hAnsiTheme="minorHAnsi" w:cstheme="minorBidi"/>
              <w:noProof/>
              <w:lang w:val="en-ZA"/>
            </w:rPr>
          </w:pPr>
          <w:hyperlink w:anchor="_Toc105758938" w:history="1">
            <w:r w:rsidRPr="00857A2D">
              <w:rPr>
                <w:rStyle w:val="Hyperlink"/>
                <w:noProof/>
              </w:rPr>
              <w:t>12.2. Purpose and Context</w:t>
            </w:r>
            <w:r>
              <w:rPr>
                <w:noProof/>
                <w:webHidden/>
              </w:rPr>
              <w:tab/>
            </w:r>
            <w:r>
              <w:rPr>
                <w:noProof/>
                <w:webHidden/>
              </w:rPr>
              <w:fldChar w:fldCharType="begin"/>
            </w:r>
            <w:r>
              <w:rPr>
                <w:noProof/>
                <w:webHidden/>
              </w:rPr>
              <w:instrText xml:space="preserve"> PAGEREF _Toc105758938 \h </w:instrText>
            </w:r>
            <w:r>
              <w:rPr>
                <w:noProof/>
                <w:webHidden/>
              </w:rPr>
            </w:r>
            <w:r>
              <w:rPr>
                <w:noProof/>
                <w:webHidden/>
              </w:rPr>
              <w:fldChar w:fldCharType="separate"/>
            </w:r>
            <w:r>
              <w:rPr>
                <w:noProof/>
                <w:webHidden/>
              </w:rPr>
              <w:t>24</w:t>
            </w:r>
            <w:r>
              <w:rPr>
                <w:noProof/>
                <w:webHidden/>
              </w:rPr>
              <w:fldChar w:fldCharType="end"/>
            </w:r>
          </w:hyperlink>
        </w:p>
        <w:p w14:paraId="77188D00" w14:textId="73678770" w:rsidR="00624AF9" w:rsidRDefault="00624AF9">
          <w:pPr>
            <w:pStyle w:val="TOC2"/>
            <w:tabs>
              <w:tab w:val="right" w:leader="dot" w:pos="9019"/>
            </w:tabs>
            <w:rPr>
              <w:rFonts w:asciiTheme="minorHAnsi" w:eastAsiaTheme="minorEastAsia" w:hAnsiTheme="minorHAnsi" w:cstheme="minorBidi"/>
              <w:noProof/>
              <w:lang w:val="en-ZA"/>
            </w:rPr>
          </w:pPr>
          <w:hyperlink w:anchor="_Toc105758939" w:history="1">
            <w:r w:rsidRPr="00857A2D">
              <w:rPr>
                <w:rStyle w:val="Hyperlink"/>
                <w:noProof/>
              </w:rPr>
              <w:t>12.3. Validity of Submission</w:t>
            </w:r>
            <w:r>
              <w:rPr>
                <w:noProof/>
                <w:webHidden/>
              </w:rPr>
              <w:tab/>
            </w:r>
            <w:r>
              <w:rPr>
                <w:noProof/>
                <w:webHidden/>
              </w:rPr>
              <w:fldChar w:fldCharType="begin"/>
            </w:r>
            <w:r>
              <w:rPr>
                <w:noProof/>
                <w:webHidden/>
              </w:rPr>
              <w:instrText xml:space="preserve"> PAGEREF _Toc105758939 \h </w:instrText>
            </w:r>
            <w:r>
              <w:rPr>
                <w:noProof/>
                <w:webHidden/>
              </w:rPr>
            </w:r>
            <w:r>
              <w:rPr>
                <w:noProof/>
                <w:webHidden/>
              </w:rPr>
              <w:fldChar w:fldCharType="separate"/>
            </w:r>
            <w:r>
              <w:rPr>
                <w:noProof/>
                <w:webHidden/>
              </w:rPr>
              <w:t>24</w:t>
            </w:r>
            <w:r>
              <w:rPr>
                <w:noProof/>
                <w:webHidden/>
              </w:rPr>
              <w:fldChar w:fldCharType="end"/>
            </w:r>
          </w:hyperlink>
        </w:p>
        <w:p w14:paraId="03E62294" w14:textId="1155C8BA" w:rsidR="00624AF9" w:rsidRDefault="00624AF9">
          <w:pPr>
            <w:pStyle w:val="TOC2"/>
            <w:tabs>
              <w:tab w:val="right" w:leader="dot" w:pos="9019"/>
            </w:tabs>
            <w:rPr>
              <w:rFonts w:asciiTheme="minorHAnsi" w:eastAsiaTheme="minorEastAsia" w:hAnsiTheme="minorHAnsi" w:cstheme="minorBidi"/>
              <w:noProof/>
              <w:lang w:val="en-ZA"/>
            </w:rPr>
          </w:pPr>
          <w:hyperlink w:anchor="_Toc105758940" w:history="1">
            <w:r w:rsidRPr="00857A2D">
              <w:rPr>
                <w:rStyle w:val="Hyperlink"/>
                <w:noProof/>
              </w:rPr>
              <w:t>12.4. Contractual Relationship</w:t>
            </w:r>
            <w:r>
              <w:rPr>
                <w:noProof/>
                <w:webHidden/>
              </w:rPr>
              <w:tab/>
            </w:r>
            <w:r>
              <w:rPr>
                <w:noProof/>
                <w:webHidden/>
              </w:rPr>
              <w:fldChar w:fldCharType="begin"/>
            </w:r>
            <w:r>
              <w:rPr>
                <w:noProof/>
                <w:webHidden/>
              </w:rPr>
              <w:instrText xml:space="preserve"> PAGEREF _Toc105758940 \h </w:instrText>
            </w:r>
            <w:r>
              <w:rPr>
                <w:noProof/>
                <w:webHidden/>
              </w:rPr>
            </w:r>
            <w:r>
              <w:rPr>
                <w:noProof/>
                <w:webHidden/>
              </w:rPr>
              <w:fldChar w:fldCharType="separate"/>
            </w:r>
            <w:r>
              <w:rPr>
                <w:noProof/>
                <w:webHidden/>
              </w:rPr>
              <w:t>24</w:t>
            </w:r>
            <w:r>
              <w:rPr>
                <w:noProof/>
                <w:webHidden/>
              </w:rPr>
              <w:fldChar w:fldCharType="end"/>
            </w:r>
          </w:hyperlink>
        </w:p>
        <w:p w14:paraId="2EC938B2" w14:textId="4E4D6BB0" w:rsidR="00624AF9" w:rsidRDefault="00624AF9">
          <w:pPr>
            <w:pStyle w:val="TOC2"/>
            <w:tabs>
              <w:tab w:val="right" w:leader="dot" w:pos="9019"/>
            </w:tabs>
            <w:rPr>
              <w:rFonts w:asciiTheme="minorHAnsi" w:eastAsiaTheme="minorEastAsia" w:hAnsiTheme="minorHAnsi" w:cstheme="minorBidi"/>
              <w:noProof/>
              <w:lang w:val="en-ZA"/>
            </w:rPr>
          </w:pPr>
          <w:hyperlink w:anchor="_Toc105758941" w:history="1">
            <w:r w:rsidRPr="00857A2D">
              <w:rPr>
                <w:rStyle w:val="Hyperlink"/>
                <w:noProof/>
              </w:rPr>
              <w:t>12.5. Duration</w:t>
            </w:r>
            <w:r>
              <w:rPr>
                <w:noProof/>
                <w:webHidden/>
              </w:rPr>
              <w:tab/>
            </w:r>
            <w:r>
              <w:rPr>
                <w:noProof/>
                <w:webHidden/>
              </w:rPr>
              <w:fldChar w:fldCharType="begin"/>
            </w:r>
            <w:r>
              <w:rPr>
                <w:noProof/>
                <w:webHidden/>
              </w:rPr>
              <w:instrText xml:space="preserve"> PAGEREF _Toc105758941 \h </w:instrText>
            </w:r>
            <w:r>
              <w:rPr>
                <w:noProof/>
                <w:webHidden/>
              </w:rPr>
            </w:r>
            <w:r>
              <w:rPr>
                <w:noProof/>
                <w:webHidden/>
              </w:rPr>
              <w:fldChar w:fldCharType="separate"/>
            </w:r>
            <w:r>
              <w:rPr>
                <w:noProof/>
                <w:webHidden/>
              </w:rPr>
              <w:t>24</w:t>
            </w:r>
            <w:r>
              <w:rPr>
                <w:noProof/>
                <w:webHidden/>
              </w:rPr>
              <w:fldChar w:fldCharType="end"/>
            </w:r>
          </w:hyperlink>
        </w:p>
        <w:p w14:paraId="7890CF97" w14:textId="1C4EBA66" w:rsidR="00624AF9" w:rsidRDefault="00624AF9">
          <w:pPr>
            <w:pStyle w:val="TOC2"/>
            <w:tabs>
              <w:tab w:val="right" w:leader="dot" w:pos="9019"/>
            </w:tabs>
            <w:rPr>
              <w:rFonts w:asciiTheme="minorHAnsi" w:eastAsiaTheme="minorEastAsia" w:hAnsiTheme="minorHAnsi" w:cstheme="minorBidi"/>
              <w:noProof/>
              <w:lang w:val="en-ZA"/>
            </w:rPr>
          </w:pPr>
          <w:hyperlink w:anchor="_Toc105758942" w:history="1">
            <w:r w:rsidRPr="00857A2D">
              <w:rPr>
                <w:rStyle w:val="Hyperlink"/>
                <w:noProof/>
              </w:rPr>
              <w:t>12.6. Client’s Responsibility</w:t>
            </w:r>
            <w:r>
              <w:rPr>
                <w:noProof/>
                <w:webHidden/>
              </w:rPr>
              <w:tab/>
            </w:r>
            <w:r>
              <w:rPr>
                <w:noProof/>
                <w:webHidden/>
              </w:rPr>
              <w:fldChar w:fldCharType="begin"/>
            </w:r>
            <w:r>
              <w:rPr>
                <w:noProof/>
                <w:webHidden/>
              </w:rPr>
              <w:instrText xml:space="preserve"> PAGEREF _Toc105758942 \h </w:instrText>
            </w:r>
            <w:r>
              <w:rPr>
                <w:noProof/>
                <w:webHidden/>
              </w:rPr>
            </w:r>
            <w:r>
              <w:rPr>
                <w:noProof/>
                <w:webHidden/>
              </w:rPr>
              <w:fldChar w:fldCharType="separate"/>
            </w:r>
            <w:r>
              <w:rPr>
                <w:noProof/>
                <w:webHidden/>
              </w:rPr>
              <w:t>25</w:t>
            </w:r>
            <w:r>
              <w:rPr>
                <w:noProof/>
                <w:webHidden/>
              </w:rPr>
              <w:fldChar w:fldCharType="end"/>
            </w:r>
          </w:hyperlink>
        </w:p>
        <w:p w14:paraId="6678C645" w14:textId="4DAEC270" w:rsidR="00624AF9" w:rsidRDefault="00624AF9">
          <w:pPr>
            <w:pStyle w:val="TOC2"/>
            <w:tabs>
              <w:tab w:val="right" w:leader="dot" w:pos="9019"/>
            </w:tabs>
            <w:rPr>
              <w:rFonts w:asciiTheme="minorHAnsi" w:eastAsiaTheme="minorEastAsia" w:hAnsiTheme="minorHAnsi" w:cstheme="minorBidi"/>
              <w:noProof/>
              <w:lang w:val="en-ZA"/>
            </w:rPr>
          </w:pPr>
          <w:hyperlink w:anchor="_Toc105758943" w:history="1">
            <w:r w:rsidRPr="00857A2D">
              <w:rPr>
                <w:rStyle w:val="Hyperlink"/>
                <w:noProof/>
              </w:rPr>
              <w:t>12.7. Invoicing and payment</w:t>
            </w:r>
            <w:r>
              <w:rPr>
                <w:noProof/>
                <w:webHidden/>
              </w:rPr>
              <w:tab/>
            </w:r>
            <w:r>
              <w:rPr>
                <w:noProof/>
                <w:webHidden/>
              </w:rPr>
              <w:fldChar w:fldCharType="begin"/>
            </w:r>
            <w:r>
              <w:rPr>
                <w:noProof/>
                <w:webHidden/>
              </w:rPr>
              <w:instrText xml:space="preserve"> PAGEREF _Toc105758943 \h </w:instrText>
            </w:r>
            <w:r>
              <w:rPr>
                <w:noProof/>
                <w:webHidden/>
              </w:rPr>
            </w:r>
            <w:r>
              <w:rPr>
                <w:noProof/>
                <w:webHidden/>
              </w:rPr>
              <w:fldChar w:fldCharType="separate"/>
            </w:r>
            <w:r>
              <w:rPr>
                <w:noProof/>
                <w:webHidden/>
              </w:rPr>
              <w:t>25</w:t>
            </w:r>
            <w:r>
              <w:rPr>
                <w:noProof/>
                <w:webHidden/>
              </w:rPr>
              <w:fldChar w:fldCharType="end"/>
            </w:r>
          </w:hyperlink>
        </w:p>
        <w:p w14:paraId="425B2CFE" w14:textId="064D78BE" w:rsidR="00624AF9" w:rsidRDefault="00624AF9">
          <w:pPr>
            <w:pStyle w:val="TOC2"/>
            <w:tabs>
              <w:tab w:val="right" w:leader="dot" w:pos="9019"/>
            </w:tabs>
            <w:rPr>
              <w:rFonts w:asciiTheme="minorHAnsi" w:eastAsiaTheme="minorEastAsia" w:hAnsiTheme="minorHAnsi" w:cstheme="minorBidi"/>
              <w:noProof/>
              <w:lang w:val="en-ZA"/>
            </w:rPr>
          </w:pPr>
          <w:hyperlink w:anchor="_Toc105758944" w:history="1">
            <w:r w:rsidRPr="00857A2D">
              <w:rPr>
                <w:rStyle w:val="Hyperlink"/>
                <w:noProof/>
              </w:rPr>
              <w:t>12.8. Risk</w:t>
            </w:r>
            <w:r>
              <w:rPr>
                <w:noProof/>
                <w:webHidden/>
              </w:rPr>
              <w:tab/>
            </w:r>
            <w:r>
              <w:rPr>
                <w:noProof/>
                <w:webHidden/>
              </w:rPr>
              <w:fldChar w:fldCharType="begin"/>
            </w:r>
            <w:r>
              <w:rPr>
                <w:noProof/>
                <w:webHidden/>
              </w:rPr>
              <w:instrText xml:space="preserve"> PAGEREF _Toc105758944 \h </w:instrText>
            </w:r>
            <w:r>
              <w:rPr>
                <w:noProof/>
                <w:webHidden/>
              </w:rPr>
            </w:r>
            <w:r>
              <w:rPr>
                <w:noProof/>
                <w:webHidden/>
              </w:rPr>
              <w:fldChar w:fldCharType="separate"/>
            </w:r>
            <w:r>
              <w:rPr>
                <w:noProof/>
                <w:webHidden/>
              </w:rPr>
              <w:t>25</w:t>
            </w:r>
            <w:r>
              <w:rPr>
                <w:noProof/>
                <w:webHidden/>
              </w:rPr>
              <w:fldChar w:fldCharType="end"/>
            </w:r>
          </w:hyperlink>
        </w:p>
        <w:p w14:paraId="3ED9E3A4" w14:textId="75306BCE" w:rsidR="00624AF9" w:rsidRDefault="00624AF9">
          <w:pPr>
            <w:pStyle w:val="TOC2"/>
            <w:tabs>
              <w:tab w:val="right" w:leader="dot" w:pos="9019"/>
            </w:tabs>
            <w:rPr>
              <w:rFonts w:asciiTheme="minorHAnsi" w:eastAsiaTheme="minorEastAsia" w:hAnsiTheme="minorHAnsi" w:cstheme="minorBidi"/>
              <w:noProof/>
              <w:lang w:val="en-ZA"/>
            </w:rPr>
          </w:pPr>
          <w:hyperlink w:anchor="_Toc105758945" w:history="1">
            <w:r w:rsidRPr="00857A2D">
              <w:rPr>
                <w:rStyle w:val="Hyperlink"/>
                <w:noProof/>
              </w:rPr>
              <w:t>12.9. Confidentiality and publication</w:t>
            </w:r>
            <w:r>
              <w:rPr>
                <w:noProof/>
                <w:webHidden/>
              </w:rPr>
              <w:tab/>
            </w:r>
            <w:r>
              <w:rPr>
                <w:noProof/>
                <w:webHidden/>
              </w:rPr>
              <w:fldChar w:fldCharType="begin"/>
            </w:r>
            <w:r>
              <w:rPr>
                <w:noProof/>
                <w:webHidden/>
              </w:rPr>
              <w:instrText xml:space="preserve"> PAGEREF _Toc105758945 \h </w:instrText>
            </w:r>
            <w:r>
              <w:rPr>
                <w:noProof/>
                <w:webHidden/>
              </w:rPr>
            </w:r>
            <w:r>
              <w:rPr>
                <w:noProof/>
                <w:webHidden/>
              </w:rPr>
              <w:fldChar w:fldCharType="separate"/>
            </w:r>
            <w:r>
              <w:rPr>
                <w:noProof/>
                <w:webHidden/>
              </w:rPr>
              <w:t>25</w:t>
            </w:r>
            <w:r>
              <w:rPr>
                <w:noProof/>
                <w:webHidden/>
              </w:rPr>
              <w:fldChar w:fldCharType="end"/>
            </w:r>
          </w:hyperlink>
        </w:p>
        <w:p w14:paraId="47FEDC79" w14:textId="3CC14E53" w:rsidR="00624AF9" w:rsidRDefault="00624AF9">
          <w:pPr>
            <w:pStyle w:val="TOC2"/>
            <w:tabs>
              <w:tab w:val="right" w:leader="dot" w:pos="9019"/>
            </w:tabs>
            <w:rPr>
              <w:rFonts w:asciiTheme="minorHAnsi" w:eastAsiaTheme="minorEastAsia" w:hAnsiTheme="minorHAnsi" w:cstheme="minorBidi"/>
              <w:noProof/>
              <w:lang w:val="en-ZA"/>
            </w:rPr>
          </w:pPr>
          <w:hyperlink w:anchor="_Toc105758946" w:history="1">
            <w:r w:rsidRPr="00857A2D">
              <w:rPr>
                <w:rStyle w:val="Hyperlink"/>
                <w:noProof/>
              </w:rPr>
              <w:t>12.10. Liability</w:t>
            </w:r>
            <w:r>
              <w:rPr>
                <w:noProof/>
                <w:webHidden/>
              </w:rPr>
              <w:tab/>
            </w:r>
            <w:r>
              <w:rPr>
                <w:noProof/>
                <w:webHidden/>
              </w:rPr>
              <w:fldChar w:fldCharType="begin"/>
            </w:r>
            <w:r>
              <w:rPr>
                <w:noProof/>
                <w:webHidden/>
              </w:rPr>
              <w:instrText xml:space="preserve"> PAGEREF _Toc105758946 \h </w:instrText>
            </w:r>
            <w:r>
              <w:rPr>
                <w:noProof/>
                <w:webHidden/>
              </w:rPr>
            </w:r>
            <w:r>
              <w:rPr>
                <w:noProof/>
                <w:webHidden/>
              </w:rPr>
              <w:fldChar w:fldCharType="separate"/>
            </w:r>
            <w:r>
              <w:rPr>
                <w:noProof/>
                <w:webHidden/>
              </w:rPr>
              <w:t>26</w:t>
            </w:r>
            <w:r>
              <w:rPr>
                <w:noProof/>
                <w:webHidden/>
              </w:rPr>
              <w:fldChar w:fldCharType="end"/>
            </w:r>
          </w:hyperlink>
        </w:p>
        <w:p w14:paraId="175CFC41" w14:textId="45FF6C96" w:rsidR="00624AF9" w:rsidRDefault="00624AF9">
          <w:pPr>
            <w:pStyle w:val="TOC2"/>
            <w:tabs>
              <w:tab w:val="right" w:leader="dot" w:pos="9019"/>
            </w:tabs>
            <w:rPr>
              <w:rFonts w:asciiTheme="minorHAnsi" w:eastAsiaTheme="minorEastAsia" w:hAnsiTheme="minorHAnsi" w:cstheme="minorBidi"/>
              <w:noProof/>
              <w:lang w:val="en-ZA"/>
            </w:rPr>
          </w:pPr>
          <w:hyperlink w:anchor="_Toc105758947" w:history="1">
            <w:r w:rsidRPr="00857A2D">
              <w:rPr>
                <w:rStyle w:val="Hyperlink"/>
                <w:noProof/>
              </w:rPr>
              <w:t>12.11. Intellectual property</w:t>
            </w:r>
            <w:r>
              <w:rPr>
                <w:noProof/>
                <w:webHidden/>
              </w:rPr>
              <w:tab/>
            </w:r>
            <w:r>
              <w:rPr>
                <w:noProof/>
                <w:webHidden/>
              </w:rPr>
              <w:fldChar w:fldCharType="begin"/>
            </w:r>
            <w:r>
              <w:rPr>
                <w:noProof/>
                <w:webHidden/>
              </w:rPr>
              <w:instrText xml:space="preserve"> PAGEREF _Toc105758947 \h </w:instrText>
            </w:r>
            <w:r>
              <w:rPr>
                <w:noProof/>
                <w:webHidden/>
              </w:rPr>
            </w:r>
            <w:r>
              <w:rPr>
                <w:noProof/>
                <w:webHidden/>
              </w:rPr>
              <w:fldChar w:fldCharType="separate"/>
            </w:r>
            <w:r>
              <w:rPr>
                <w:noProof/>
                <w:webHidden/>
              </w:rPr>
              <w:t>26</w:t>
            </w:r>
            <w:r>
              <w:rPr>
                <w:noProof/>
                <w:webHidden/>
              </w:rPr>
              <w:fldChar w:fldCharType="end"/>
            </w:r>
          </w:hyperlink>
        </w:p>
        <w:p w14:paraId="65460B79" w14:textId="031993A0" w:rsidR="00624AF9" w:rsidRDefault="00624AF9">
          <w:pPr>
            <w:pStyle w:val="TOC2"/>
            <w:tabs>
              <w:tab w:val="right" w:leader="dot" w:pos="9019"/>
            </w:tabs>
            <w:rPr>
              <w:rFonts w:asciiTheme="minorHAnsi" w:eastAsiaTheme="minorEastAsia" w:hAnsiTheme="minorHAnsi" w:cstheme="minorBidi"/>
              <w:noProof/>
              <w:lang w:val="en-ZA"/>
            </w:rPr>
          </w:pPr>
          <w:hyperlink w:anchor="_Toc105758948" w:history="1">
            <w:r w:rsidRPr="00857A2D">
              <w:rPr>
                <w:rStyle w:val="Hyperlink"/>
                <w:noProof/>
              </w:rPr>
              <w:t>12.12. Breach</w:t>
            </w:r>
            <w:r>
              <w:rPr>
                <w:noProof/>
                <w:webHidden/>
              </w:rPr>
              <w:tab/>
            </w:r>
            <w:r>
              <w:rPr>
                <w:noProof/>
                <w:webHidden/>
              </w:rPr>
              <w:fldChar w:fldCharType="begin"/>
            </w:r>
            <w:r>
              <w:rPr>
                <w:noProof/>
                <w:webHidden/>
              </w:rPr>
              <w:instrText xml:space="preserve"> PAGEREF _Toc105758948 \h </w:instrText>
            </w:r>
            <w:r>
              <w:rPr>
                <w:noProof/>
                <w:webHidden/>
              </w:rPr>
            </w:r>
            <w:r>
              <w:rPr>
                <w:noProof/>
                <w:webHidden/>
              </w:rPr>
              <w:fldChar w:fldCharType="separate"/>
            </w:r>
            <w:r>
              <w:rPr>
                <w:noProof/>
                <w:webHidden/>
              </w:rPr>
              <w:t>26</w:t>
            </w:r>
            <w:r>
              <w:rPr>
                <w:noProof/>
                <w:webHidden/>
              </w:rPr>
              <w:fldChar w:fldCharType="end"/>
            </w:r>
          </w:hyperlink>
        </w:p>
        <w:p w14:paraId="4B331432" w14:textId="4DBC1201" w:rsidR="00624AF9" w:rsidRDefault="00624AF9">
          <w:pPr>
            <w:pStyle w:val="TOC2"/>
            <w:tabs>
              <w:tab w:val="right" w:leader="dot" w:pos="9019"/>
            </w:tabs>
            <w:rPr>
              <w:rFonts w:asciiTheme="minorHAnsi" w:eastAsiaTheme="minorEastAsia" w:hAnsiTheme="minorHAnsi" w:cstheme="minorBidi"/>
              <w:noProof/>
              <w:lang w:val="en-ZA"/>
            </w:rPr>
          </w:pPr>
          <w:hyperlink w:anchor="_Toc105758949" w:history="1">
            <w:r w:rsidRPr="00857A2D">
              <w:rPr>
                <w:rStyle w:val="Hyperlink"/>
                <w:noProof/>
              </w:rPr>
              <w:t>12.13. Termination</w:t>
            </w:r>
            <w:r>
              <w:rPr>
                <w:noProof/>
                <w:webHidden/>
              </w:rPr>
              <w:tab/>
            </w:r>
            <w:r>
              <w:rPr>
                <w:noProof/>
                <w:webHidden/>
              </w:rPr>
              <w:fldChar w:fldCharType="begin"/>
            </w:r>
            <w:r>
              <w:rPr>
                <w:noProof/>
                <w:webHidden/>
              </w:rPr>
              <w:instrText xml:space="preserve"> PAGEREF _Toc105758949 \h </w:instrText>
            </w:r>
            <w:r>
              <w:rPr>
                <w:noProof/>
                <w:webHidden/>
              </w:rPr>
            </w:r>
            <w:r>
              <w:rPr>
                <w:noProof/>
                <w:webHidden/>
              </w:rPr>
              <w:fldChar w:fldCharType="separate"/>
            </w:r>
            <w:r>
              <w:rPr>
                <w:noProof/>
                <w:webHidden/>
              </w:rPr>
              <w:t>26</w:t>
            </w:r>
            <w:r>
              <w:rPr>
                <w:noProof/>
                <w:webHidden/>
              </w:rPr>
              <w:fldChar w:fldCharType="end"/>
            </w:r>
          </w:hyperlink>
        </w:p>
        <w:p w14:paraId="019AA9F2" w14:textId="371A2FCE" w:rsidR="00624AF9" w:rsidRDefault="00624AF9">
          <w:pPr>
            <w:pStyle w:val="TOC2"/>
            <w:tabs>
              <w:tab w:val="right" w:leader="dot" w:pos="9019"/>
            </w:tabs>
            <w:rPr>
              <w:rFonts w:asciiTheme="minorHAnsi" w:eastAsiaTheme="minorEastAsia" w:hAnsiTheme="minorHAnsi" w:cstheme="minorBidi"/>
              <w:noProof/>
              <w:lang w:val="en-ZA"/>
            </w:rPr>
          </w:pPr>
          <w:hyperlink w:anchor="_Toc105758950" w:history="1">
            <w:r w:rsidRPr="00857A2D">
              <w:rPr>
                <w:rStyle w:val="Hyperlink"/>
                <w:noProof/>
              </w:rPr>
              <w:t>12.13. Waiver</w:t>
            </w:r>
            <w:r>
              <w:rPr>
                <w:noProof/>
                <w:webHidden/>
              </w:rPr>
              <w:tab/>
            </w:r>
            <w:r>
              <w:rPr>
                <w:noProof/>
                <w:webHidden/>
              </w:rPr>
              <w:fldChar w:fldCharType="begin"/>
            </w:r>
            <w:r>
              <w:rPr>
                <w:noProof/>
                <w:webHidden/>
              </w:rPr>
              <w:instrText xml:space="preserve"> PAGEREF _Toc105758950 \h </w:instrText>
            </w:r>
            <w:r>
              <w:rPr>
                <w:noProof/>
                <w:webHidden/>
              </w:rPr>
            </w:r>
            <w:r>
              <w:rPr>
                <w:noProof/>
                <w:webHidden/>
              </w:rPr>
              <w:fldChar w:fldCharType="separate"/>
            </w:r>
            <w:r>
              <w:rPr>
                <w:noProof/>
                <w:webHidden/>
              </w:rPr>
              <w:t>26</w:t>
            </w:r>
            <w:r>
              <w:rPr>
                <w:noProof/>
                <w:webHidden/>
              </w:rPr>
              <w:fldChar w:fldCharType="end"/>
            </w:r>
          </w:hyperlink>
        </w:p>
        <w:p w14:paraId="25764BFC" w14:textId="2242B5F5" w:rsidR="00624AF9" w:rsidRDefault="00624AF9">
          <w:pPr>
            <w:pStyle w:val="TOC2"/>
            <w:tabs>
              <w:tab w:val="right" w:leader="dot" w:pos="9019"/>
            </w:tabs>
            <w:rPr>
              <w:rFonts w:asciiTheme="minorHAnsi" w:eastAsiaTheme="minorEastAsia" w:hAnsiTheme="minorHAnsi" w:cstheme="minorBidi"/>
              <w:noProof/>
              <w:lang w:val="en-ZA"/>
            </w:rPr>
          </w:pPr>
          <w:hyperlink w:anchor="_Toc105758951" w:history="1">
            <w:r w:rsidRPr="00857A2D">
              <w:rPr>
                <w:rStyle w:val="Hyperlink"/>
                <w:noProof/>
              </w:rPr>
              <w:t>12.14. Total Agreement and Amendments</w:t>
            </w:r>
            <w:r>
              <w:rPr>
                <w:noProof/>
                <w:webHidden/>
              </w:rPr>
              <w:tab/>
            </w:r>
            <w:r>
              <w:rPr>
                <w:noProof/>
                <w:webHidden/>
              </w:rPr>
              <w:fldChar w:fldCharType="begin"/>
            </w:r>
            <w:r>
              <w:rPr>
                <w:noProof/>
                <w:webHidden/>
              </w:rPr>
              <w:instrText xml:space="preserve"> PAGEREF _Toc105758951 \h </w:instrText>
            </w:r>
            <w:r>
              <w:rPr>
                <w:noProof/>
                <w:webHidden/>
              </w:rPr>
            </w:r>
            <w:r>
              <w:rPr>
                <w:noProof/>
                <w:webHidden/>
              </w:rPr>
              <w:fldChar w:fldCharType="separate"/>
            </w:r>
            <w:r>
              <w:rPr>
                <w:noProof/>
                <w:webHidden/>
              </w:rPr>
              <w:t>27</w:t>
            </w:r>
            <w:r>
              <w:rPr>
                <w:noProof/>
                <w:webHidden/>
              </w:rPr>
              <w:fldChar w:fldCharType="end"/>
            </w:r>
          </w:hyperlink>
        </w:p>
        <w:p w14:paraId="464DB653" w14:textId="058216AC" w:rsidR="00624AF9" w:rsidRDefault="00624AF9">
          <w:pPr>
            <w:pStyle w:val="TOC2"/>
            <w:tabs>
              <w:tab w:val="right" w:leader="dot" w:pos="9019"/>
            </w:tabs>
            <w:rPr>
              <w:rFonts w:asciiTheme="minorHAnsi" w:eastAsiaTheme="minorEastAsia" w:hAnsiTheme="minorHAnsi" w:cstheme="minorBidi"/>
              <w:noProof/>
              <w:lang w:val="en-ZA"/>
            </w:rPr>
          </w:pPr>
          <w:hyperlink w:anchor="_Toc105758952" w:history="1">
            <w:r w:rsidRPr="00857A2D">
              <w:rPr>
                <w:rStyle w:val="Hyperlink"/>
                <w:noProof/>
              </w:rPr>
              <w:t>12.15. Governing Law</w:t>
            </w:r>
            <w:r>
              <w:rPr>
                <w:noProof/>
                <w:webHidden/>
              </w:rPr>
              <w:tab/>
            </w:r>
            <w:r>
              <w:rPr>
                <w:noProof/>
                <w:webHidden/>
              </w:rPr>
              <w:fldChar w:fldCharType="begin"/>
            </w:r>
            <w:r>
              <w:rPr>
                <w:noProof/>
                <w:webHidden/>
              </w:rPr>
              <w:instrText xml:space="preserve"> PAGEREF _Toc105758952 \h </w:instrText>
            </w:r>
            <w:r>
              <w:rPr>
                <w:noProof/>
                <w:webHidden/>
              </w:rPr>
            </w:r>
            <w:r>
              <w:rPr>
                <w:noProof/>
                <w:webHidden/>
              </w:rPr>
              <w:fldChar w:fldCharType="separate"/>
            </w:r>
            <w:r>
              <w:rPr>
                <w:noProof/>
                <w:webHidden/>
              </w:rPr>
              <w:t>27</w:t>
            </w:r>
            <w:r>
              <w:rPr>
                <w:noProof/>
                <w:webHidden/>
              </w:rPr>
              <w:fldChar w:fldCharType="end"/>
            </w:r>
          </w:hyperlink>
        </w:p>
        <w:p w14:paraId="2E5860D6" w14:textId="26C5711F" w:rsidR="00624AF9" w:rsidRDefault="00624AF9">
          <w:pPr>
            <w:pStyle w:val="TOC2"/>
            <w:tabs>
              <w:tab w:val="right" w:leader="dot" w:pos="9019"/>
            </w:tabs>
            <w:rPr>
              <w:rFonts w:asciiTheme="minorHAnsi" w:eastAsiaTheme="minorEastAsia" w:hAnsiTheme="minorHAnsi" w:cstheme="minorBidi"/>
              <w:noProof/>
              <w:lang w:val="en-ZA"/>
            </w:rPr>
          </w:pPr>
          <w:hyperlink w:anchor="_Toc105758953" w:history="1">
            <w:r w:rsidRPr="00857A2D">
              <w:rPr>
                <w:rStyle w:val="Hyperlink"/>
                <w:noProof/>
              </w:rPr>
              <w:t>12.16. Domicilia Citande et Exencutandi and Notice</w:t>
            </w:r>
            <w:r>
              <w:rPr>
                <w:noProof/>
                <w:webHidden/>
              </w:rPr>
              <w:tab/>
            </w:r>
            <w:r>
              <w:rPr>
                <w:noProof/>
                <w:webHidden/>
              </w:rPr>
              <w:fldChar w:fldCharType="begin"/>
            </w:r>
            <w:r>
              <w:rPr>
                <w:noProof/>
                <w:webHidden/>
              </w:rPr>
              <w:instrText xml:space="preserve"> PAGEREF _Toc105758953 \h </w:instrText>
            </w:r>
            <w:r>
              <w:rPr>
                <w:noProof/>
                <w:webHidden/>
              </w:rPr>
            </w:r>
            <w:r>
              <w:rPr>
                <w:noProof/>
                <w:webHidden/>
              </w:rPr>
              <w:fldChar w:fldCharType="separate"/>
            </w:r>
            <w:r>
              <w:rPr>
                <w:noProof/>
                <w:webHidden/>
              </w:rPr>
              <w:t>27</w:t>
            </w:r>
            <w:r>
              <w:rPr>
                <w:noProof/>
                <w:webHidden/>
              </w:rPr>
              <w:fldChar w:fldCharType="end"/>
            </w:r>
          </w:hyperlink>
        </w:p>
        <w:p w14:paraId="0F87C943" w14:textId="48847730" w:rsidR="00624AF9" w:rsidRDefault="00624AF9">
          <w:pPr>
            <w:pStyle w:val="TOC2"/>
            <w:tabs>
              <w:tab w:val="right" w:leader="dot" w:pos="9019"/>
            </w:tabs>
            <w:rPr>
              <w:rFonts w:asciiTheme="minorHAnsi" w:eastAsiaTheme="minorEastAsia" w:hAnsiTheme="minorHAnsi" w:cstheme="minorBidi"/>
              <w:noProof/>
              <w:lang w:val="en-ZA"/>
            </w:rPr>
          </w:pPr>
          <w:hyperlink w:anchor="_Toc105758954" w:history="1">
            <w:r w:rsidRPr="00857A2D">
              <w:rPr>
                <w:rStyle w:val="Hyperlink"/>
                <w:noProof/>
              </w:rPr>
              <w:t>12.17. Precedence</w:t>
            </w:r>
            <w:r>
              <w:rPr>
                <w:noProof/>
                <w:webHidden/>
              </w:rPr>
              <w:tab/>
            </w:r>
            <w:r>
              <w:rPr>
                <w:noProof/>
                <w:webHidden/>
              </w:rPr>
              <w:fldChar w:fldCharType="begin"/>
            </w:r>
            <w:r>
              <w:rPr>
                <w:noProof/>
                <w:webHidden/>
              </w:rPr>
              <w:instrText xml:space="preserve"> PAGEREF _Toc105758954 \h </w:instrText>
            </w:r>
            <w:r>
              <w:rPr>
                <w:noProof/>
                <w:webHidden/>
              </w:rPr>
            </w:r>
            <w:r>
              <w:rPr>
                <w:noProof/>
                <w:webHidden/>
              </w:rPr>
              <w:fldChar w:fldCharType="separate"/>
            </w:r>
            <w:r>
              <w:rPr>
                <w:noProof/>
                <w:webHidden/>
              </w:rPr>
              <w:t>27</w:t>
            </w:r>
            <w:r>
              <w:rPr>
                <w:noProof/>
                <w:webHidden/>
              </w:rPr>
              <w:fldChar w:fldCharType="end"/>
            </w:r>
          </w:hyperlink>
        </w:p>
        <w:p w14:paraId="6740C8CF" w14:textId="7E4B5428"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55" w:history="1">
            <w:r w:rsidRPr="00857A2D">
              <w:rPr>
                <w:rStyle w:val="Hyperlink"/>
                <w:b/>
                <w:noProof/>
              </w:rPr>
              <w:t>13.</w:t>
            </w:r>
            <w:r>
              <w:rPr>
                <w:rFonts w:asciiTheme="minorHAnsi" w:eastAsiaTheme="minorEastAsia" w:hAnsiTheme="minorHAnsi" w:cstheme="minorBidi"/>
                <w:noProof/>
                <w:lang w:val="en-ZA"/>
              </w:rPr>
              <w:tab/>
            </w:r>
            <w:r w:rsidRPr="00857A2D">
              <w:rPr>
                <w:rStyle w:val="Hyperlink"/>
                <w:b/>
                <w:noProof/>
              </w:rPr>
              <w:t>RELEVANT EXPERIENCE</w:t>
            </w:r>
            <w:r>
              <w:rPr>
                <w:noProof/>
                <w:webHidden/>
              </w:rPr>
              <w:tab/>
            </w:r>
            <w:r>
              <w:rPr>
                <w:noProof/>
                <w:webHidden/>
              </w:rPr>
              <w:fldChar w:fldCharType="begin"/>
            </w:r>
            <w:r>
              <w:rPr>
                <w:noProof/>
                <w:webHidden/>
              </w:rPr>
              <w:instrText xml:space="preserve"> PAGEREF _Toc105758955 \h </w:instrText>
            </w:r>
            <w:r>
              <w:rPr>
                <w:noProof/>
                <w:webHidden/>
              </w:rPr>
            </w:r>
            <w:r>
              <w:rPr>
                <w:noProof/>
                <w:webHidden/>
              </w:rPr>
              <w:fldChar w:fldCharType="separate"/>
            </w:r>
            <w:r>
              <w:rPr>
                <w:noProof/>
                <w:webHidden/>
              </w:rPr>
              <w:t>27</w:t>
            </w:r>
            <w:r>
              <w:rPr>
                <w:noProof/>
                <w:webHidden/>
              </w:rPr>
              <w:fldChar w:fldCharType="end"/>
            </w:r>
          </w:hyperlink>
        </w:p>
        <w:p w14:paraId="3B649341" w14:textId="1370340C"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56" w:history="1">
            <w:r w:rsidRPr="00857A2D">
              <w:rPr>
                <w:rStyle w:val="Hyperlink"/>
                <w:b/>
                <w:noProof/>
              </w:rPr>
              <w:t>14.</w:t>
            </w:r>
            <w:r>
              <w:rPr>
                <w:rFonts w:asciiTheme="minorHAnsi" w:eastAsiaTheme="minorEastAsia" w:hAnsiTheme="minorHAnsi" w:cstheme="minorBidi"/>
                <w:noProof/>
                <w:lang w:val="en-ZA"/>
              </w:rPr>
              <w:tab/>
            </w:r>
            <w:r w:rsidRPr="00857A2D">
              <w:rPr>
                <w:rStyle w:val="Hyperlink"/>
                <w:b/>
                <w:noProof/>
              </w:rPr>
              <w:t>CONTACT DETAILS OF BIDDER</w:t>
            </w:r>
            <w:r>
              <w:rPr>
                <w:noProof/>
                <w:webHidden/>
              </w:rPr>
              <w:tab/>
            </w:r>
            <w:r>
              <w:rPr>
                <w:noProof/>
                <w:webHidden/>
              </w:rPr>
              <w:fldChar w:fldCharType="begin"/>
            </w:r>
            <w:r>
              <w:rPr>
                <w:noProof/>
                <w:webHidden/>
              </w:rPr>
              <w:instrText xml:space="preserve"> PAGEREF _Toc105758956 \h </w:instrText>
            </w:r>
            <w:r>
              <w:rPr>
                <w:noProof/>
                <w:webHidden/>
              </w:rPr>
            </w:r>
            <w:r>
              <w:rPr>
                <w:noProof/>
                <w:webHidden/>
              </w:rPr>
              <w:fldChar w:fldCharType="separate"/>
            </w:r>
            <w:r>
              <w:rPr>
                <w:noProof/>
                <w:webHidden/>
              </w:rPr>
              <w:t>28</w:t>
            </w:r>
            <w:r>
              <w:rPr>
                <w:noProof/>
                <w:webHidden/>
              </w:rPr>
              <w:fldChar w:fldCharType="end"/>
            </w:r>
          </w:hyperlink>
        </w:p>
        <w:p w14:paraId="1C71E73A" w14:textId="43ADE77B"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57" w:history="1">
            <w:r w:rsidRPr="00857A2D">
              <w:rPr>
                <w:rStyle w:val="Hyperlink"/>
                <w:b/>
                <w:noProof/>
              </w:rPr>
              <w:t>15</w:t>
            </w:r>
            <w:r>
              <w:rPr>
                <w:rFonts w:asciiTheme="minorHAnsi" w:eastAsiaTheme="minorEastAsia" w:hAnsiTheme="minorHAnsi" w:cstheme="minorBidi"/>
                <w:noProof/>
                <w:lang w:val="en-ZA"/>
              </w:rPr>
              <w:tab/>
            </w:r>
            <w:r w:rsidRPr="00857A2D">
              <w:rPr>
                <w:rStyle w:val="Hyperlink"/>
                <w:b/>
                <w:noProof/>
              </w:rPr>
              <w:t>ANNEXURE A - CURRICULUM VITAE OF PROJECT MANAGEMENT TEAM</w:t>
            </w:r>
            <w:r>
              <w:rPr>
                <w:noProof/>
                <w:webHidden/>
              </w:rPr>
              <w:tab/>
            </w:r>
            <w:r>
              <w:rPr>
                <w:noProof/>
                <w:webHidden/>
              </w:rPr>
              <w:fldChar w:fldCharType="begin"/>
            </w:r>
            <w:r>
              <w:rPr>
                <w:noProof/>
                <w:webHidden/>
              </w:rPr>
              <w:instrText xml:space="preserve"> PAGEREF _Toc105758957 \h </w:instrText>
            </w:r>
            <w:r>
              <w:rPr>
                <w:noProof/>
                <w:webHidden/>
              </w:rPr>
            </w:r>
            <w:r>
              <w:rPr>
                <w:noProof/>
                <w:webHidden/>
              </w:rPr>
              <w:fldChar w:fldCharType="separate"/>
            </w:r>
            <w:r>
              <w:rPr>
                <w:noProof/>
                <w:webHidden/>
              </w:rPr>
              <w:t>29</w:t>
            </w:r>
            <w:r>
              <w:rPr>
                <w:noProof/>
                <w:webHidden/>
              </w:rPr>
              <w:fldChar w:fldCharType="end"/>
            </w:r>
          </w:hyperlink>
        </w:p>
        <w:p w14:paraId="58C061E7" w14:textId="1EFB87FF"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8958" w:history="1">
            <w:r w:rsidRPr="00857A2D">
              <w:rPr>
                <w:rStyle w:val="Hyperlink"/>
                <w:b/>
                <w:bCs/>
                <w:noProof/>
              </w:rPr>
              <w:t>16</w:t>
            </w:r>
            <w:r>
              <w:rPr>
                <w:rFonts w:asciiTheme="minorHAnsi" w:eastAsiaTheme="minorEastAsia" w:hAnsiTheme="minorHAnsi" w:cstheme="minorBidi"/>
                <w:noProof/>
                <w:lang w:val="en-ZA"/>
              </w:rPr>
              <w:tab/>
            </w:r>
            <w:r w:rsidRPr="00857A2D">
              <w:rPr>
                <w:rStyle w:val="Hyperlink"/>
                <w:b/>
                <w:bCs/>
                <w:noProof/>
              </w:rPr>
              <w:t>ANNEXURE B – PROJECT MANAGEMENT</w:t>
            </w:r>
            <w:r>
              <w:rPr>
                <w:noProof/>
                <w:webHidden/>
              </w:rPr>
              <w:tab/>
            </w:r>
            <w:r>
              <w:rPr>
                <w:noProof/>
                <w:webHidden/>
              </w:rPr>
              <w:fldChar w:fldCharType="begin"/>
            </w:r>
            <w:r>
              <w:rPr>
                <w:noProof/>
                <w:webHidden/>
              </w:rPr>
              <w:instrText xml:space="preserve"> PAGEREF _Toc105758958 \h </w:instrText>
            </w:r>
            <w:r>
              <w:rPr>
                <w:noProof/>
                <w:webHidden/>
              </w:rPr>
            </w:r>
            <w:r>
              <w:rPr>
                <w:noProof/>
                <w:webHidden/>
              </w:rPr>
              <w:fldChar w:fldCharType="separate"/>
            </w:r>
            <w:r>
              <w:rPr>
                <w:noProof/>
                <w:webHidden/>
              </w:rPr>
              <w:t>30</w:t>
            </w:r>
            <w:r>
              <w:rPr>
                <w:noProof/>
                <w:webHidden/>
              </w:rPr>
              <w:fldChar w:fldCharType="end"/>
            </w:r>
          </w:hyperlink>
        </w:p>
        <w:p w14:paraId="6778BFD8" w14:textId="47B37912"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59" w:history="1">
            <w:r w:rsidRPr="00857A2D">
              <w:rPr>
                <w:rStyle w:val="Hyperlink"/>
                <w:b/>
                <w:bCs/>
                <w:noProof/>
              </w:rPr>
              <w:t>1.</w:t>
            </w:r>
            <w:r>
              <w:rPr>
                <w:rFonts w:asciiTheme="minorHAnsi" w:eastAsiaTheme="minorEastAsia" w:hAnsiTheme="minorHAnsi" w:cstheme="minorBidi"/>
                <w:noProof/>
                <w:lang w:val="en-ZA"/>
              </w:rPr>
              <w:tab/>
            </w:r>
            <w:r w:rsidRPr="00857A2D">
              <w:rPr>
                <w:rStyle w:val="Hyperlink"/>
                <w:b/>
                <w:bCs/>
                <w:noProof/>
              </w:rPr>
              <w:t>Work Breakdown Structure</w:t>
            </w:r>
            <w:r>
              <w:rPr>
                <w:noProof/>
                <w:webHidden/>
              </w:rPr>
              <w:tab/>
            </w:r>
            <w:r>
              <w:rPr>
                <w:noProof/>
                <w:webHidden/>
              </w:rPr>
              <w:fldChar w:fldCharType="begin"/>
            </w:r>
            <w:r>
              <w:rPr>
                <w:noProof/>
                <w:webHidden/>
              </w:rPr>
              <w:instrText xml:space="preserve"> PAGEREF _Toc105758959 \h </w:instrText>
            </w:r>
            <w:r>
              <w:rPr>
                <w:noProof/>
                <w:webHidden/>
              </w:rPr>
            </w:r>
            <w:r>
              <w:rPr>
                <w:noProof/>
                <w:webHidden/>
              </w:rPr>
              <w:fldChar w:fldCharType="separate"/>
            </w:r>
            <w:r>
              <w:rPr>
                <w:noProof/>
                <w:webHidden/>
              </w:rPr>
              <w:t>30</w:t>
            </w:r>
            <w:r>
              <w:rPr>
                <w:noProof/>
                <w:webHidden/>
              </w:rPr>
              <w:fldChar w:fldCharType="end"/>
            </w:r>
          </w:hyperlink>
        </w:p>
        <w:p w14:paraId="1E64B503" w14:textId="6EDDDA75"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60" w:history="1">
            <w:r w:rsidRPr="00857A2D">
              <w:rPr>
                <w:rStyle w:val="Hyperlink"/>
                <w:noProof/>
              </w:rPr>
              <w:t>1.1.</w:t>
            </w:r>
            <w:r>
              <w:rPr>
                <w:rFonts w:asciiTheme="minorHAnsi" w:eastAsiaTheme="minorEastAsia" w:hAnsiTheme="minorHAnsi" w:cstheme="minorBidi"/>
                <w:noProof/>
                <w:lang w:val="en-ZA"/>
              </w:rPr>
              <w:tab/>
            </w:r>
            <w:r w:rsidRPr="00857A2D">
              <w:rPr>
                <w:rStyle w:val="Hyperlink"/>
                <w:noProof/>
              </w:rPr>
              <w:t>Phases</w:t>
            </w:r>
            <w:r>
              <w:rPr>
                <w:noProof/>
                <w:webHidden/>
              </w:rPr>
              <w:tab/>
            </w:r>
            <w:r>
              <w:rPr>
                <w:noProof/>
                <w:webHidden/>
              </w:rPr>
              <w:fldChar w:fldCharType="begin"/>
            </w:r>
            <w:r>
              <w:rPr>
                <w:noProof/>
                <w:webHidden/>
              </w:rPr>
              <w:instrText xml:space="preserve"> PAGEREF _Toc105758960 \h </w:instrText>
            </w:r>
            <w:r>
              <w:rPr>
                <w:noProof/>
                <w:webHidden/>
              </w:rPr>
            </w:r>
            <w:r>
              <w:rPr>
                <w:noProof/>
                <w:webHidden/>
              </w:rPr>
              <w:fldChar w:fldCharType="separate"/>
            </w:r>
            <w:r>
              <w:rPr>
                <w:noProof/>
                <w:webHidden/>
              </w:rPr>
              <w:t>30</w:t>
            </w:r>
            <w:r>
              <w:rPr>
                <w:noProof/>
                <w:webHidden/>
              </w:rPr>
              <w:fldChar w:fldCharType="end"/>
            </w:r>
          </w:hyperlink>
        </w:p>
        <w:p w14:paraId="1880EB04" w14:textId="7E65B6ED"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61" w:history="1">
            <w:r w:rsidRPr="00857A2D">
              <w:rPr>
                <w:rStyle w:val="Hyperlink"/>
                <w:noProof/>
              </w:rPr>
              <w:t>1.2.</w:t>
            </w:r>
            <w:r>
              <w:rPr>
                <w:rFonts w:asciiTheme="minorHAnsi" w:eastAsiaTheme="minorEastAsia" w:hAnsiTheme="minorHAnsi" w:cstheme="minorBidi"/>
                <w:noProof/>
                <w:lang w:val="en-ZA"/>
              </w:rPr>
              <w:tab/>
            </w:r>
            <w:r w:rsidRPr="00857A2D">
              <w:rPr>
                <w:rStyle w:val="Hyperlink"/>
                <w:noProof/>
              </w:rPr>
              <w:t>Activities</w:t>
            </w:r>
            <w:r>
              <w:rPr>
                <w:noProof/>
                <w:webHidden/>
              </w:rPr>
              <w:tab/>
            </w:r>
            <w:r>
              <w:rPr>
                <w:noProof/>
                <w:webHidden/>
              </w:rPr>
              <w:fldChar w:fldCharType="begin"/>
            </w:r>
            <w:r>
              <w:rPr>
                <w:noProof/>
                <w:webHidden/>
              </w:rPr>
              <w:instrText xml:space="preserve"> PAGEREF _Toc105758961 \h </w:instrText>
            </w:r>
            <w:r>
              <w:rPr>
                <w:noProof/>
                <w:webHidden/>
              </w:rPr>
            </w:r>
            <w:r>
              <w:rPr>
                <w:noProof/>
                <w:webHidden/>
              </w:rPr>
              <w:fldChar w:fldCharType="separate"/>
            </w:r>
            <w:r>
              <w:rPr>
                <w:noProof/>
                <w:webHidden/>
              </w:rPr>
              <w:t>30</w:t>
            </w:r>
            <w:r>
              <w:rPr>
                <w:noProof/>
                <w:webHidden/>
              </w:rPr>
              <w:fldChar w:fldCharType="end"/>
            </w:r>
          </w:hyperlink>
        </w:p>
        <w:p w14:paraId="24C4B167" w14:textId="001B8E61"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2" w:history="1">
            <w:r w:rsidRPr="00857A2D">
              <w:rPr>
                <w:rStyle w:val="Hyperlink"/>
                <w:b/>
                <w:bCs/>
                <w:noProof/>
              </w:rPr>
              <w:t>1.2.1</w:t>
            </w:r>
            <w:r>
              <w:rPr>
                <w:rFonts w:asciiTheme="minorHAnsi" w:eastAsiaTheme="minorEastAsia" w:hAnsiTheme="minorHAnsi" w:cstheme="minorBidi"/>
                <w:noProof/>
                <w:lang w:val="en-ZA"/>
              </w:rPr>
              <w:tab/>
            </w:r>
            <w:r w:rsidRPr="00857A2D">
              <w:rPr>
                <w:rStyle w:val="Hyperlink"/>
                <w:b/>
                <w:bCs/>
                <w:noProof/>
              </w:rPr>
              <w:t>Initiation Phase</w:t>
            </w:r>
            <w:r>
              <w:rPr>
                <w:noProof/>
                <w:webHidden/>
              </w:rPr>
              <w:tab/>
            </w:r>
            <w:r>
              <w:rPr>
                <w:noProof/>
                <w:webHidden/>
              </w:rPr>
              <w:fldChar w:fldCharType="begin"/>
            </w:r>
            <w:r>
              <w:rPr>
                <w:noProof/>
                <w:webHidden/>
              </w:rPr>
              <w:instrText xml:space="preserve"> PAGEREF _Toc105758962 \h </w:instrText>
            </w:r>
            <w:r>
              <w:rPr>
                <w:noProof/>
                <w:webHidden/>
              </w:rPr>
            </w:r>
            <w:r>
              <w:rPr>
                <w:noProof/>
                <w:webHidden/>
              </w:rPr>
              <w:fldChar w:fldCharType="separate"/>
            </w:r>
            <w:r>
              <w:rPr>
                <w:noProof/>
                <w:webHidden/>
              </w:rPr>
              <w:t>30</w:t>
            </w:r>
            <w:r>
              <w:rPr>
                <w:noProof/>
                <w:webHidden/>
              </w:rPr>
              <w:fldChar w:fldCharType="end"/>
            </w:r>
          </w:hyperlink>
        </w:p>
        <w:p w14:paraId="28D671B2" w14:textId="106E49AF"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3" w:history="1">
            <w:r w:rsidRPr="00857A2D">
              <w:rPr>
                <w:rStyle w:val="Hyperlink"/>
                <w:b/>
                <w:bCs/>
                <w:noProof/>
              </w:rPr>
              <w:t>1.2.2</w:t>
            </w:r>
            <w:r>
              <w:rPr>
                <w:rFonts w:asciiTheme="minorHAnsi" w:eastAsiaTheme="minorEastAsia" w:hAnsiTheme="minorHAnsi" w:cstheme="minorBidi"/>
                <w:noProof/>
                <w:lang w:val="en-ZA"/>
              </w:rPr>
              <w:tab/>
            </w:r>
            <w:r w:rsidRPr="00857A2D">
              <w:rPr>
                <w:rStyle w:val="Hyperlink"/>
                <w:b/>
                <w:bCs/>
                <w:noProof/>
              </w:rPr>
              <w:t>Planning Phase</w:t>
            </w:r>
            <w:r>
              <w:rPr>
                <w:noProof/>
                <w:webHidden/>
              </w:rPr>
              <w:tab/>
            </w:r>
            <w:r>
              <w:rPr>
                <w:noProof/>
                <w:webHidden/>
              </w:rPr>
              <w:fldChar w:fldCharType="begin"/>
            </w:r>
            <w:r>
              <w:rPr>
                <w:noProof/>
                <w:webHidden/>
              </w:rPr>
              <w:instrText xml:space="preserve"> PAGEREF _Toc105758963 \h </w:instrText>
            </w:r>
            <w:r>
              <w:rPr>
                <w:noProof/>
                <w:webHidden/>
              </w:rPr>
            </w:r>
            <w:r>
              <w:rPr>
                <w:noProof/>
                <w:webHidden/>
              </w:rPr>
              <w:fldChar w:fldCharType="separate"/>
            </w:r>
            <w:r>
              <w:rPr>
                <w:noProof/>
                <w:webHidden/>
              </w:rPr>
              <w:t>31</w:t>
            </w:r>
            <w:r>
              <w:rPr>
                <w:noProof/>
                <w:webHidden/>
              </w:rPr>
              <w:fldChar w:fldCharType="end"/>
            </w:r>
          </w:hyperlink>
        </w:p>
        <w:p w14:paraId="45D472C2" w14:textId="09666575"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4" w:history="1">
            <w:r w:rsidRPr="00857A2D">
              <w:rPr>
                <w:rStyle w:val="Hyperlink"/>
                <w:b/>
                <w:bCs/>
                <w:noProof/>
              </w:rPr>
              <w:t>1.2.3</w:t>
            </w:r>
            <w:r>
              <w:rPr>
                <w:rFonts w:asciiTheme="minorHAnsi" w:eastAsiaTheme="minorEastAsia" w:hAnsiTheme="minorHAnsi" w:cstheme="minorBidi"/>
                <w:noProof/>
                <w:lang w:val="en-ZA"/>
              </w:rPr>
              <w:tab/>
            </w:r>
            <w:r w:rsidRPr="00857A2D">
              <w:rPr>
                <w:rStyle w:val="Hyperlink"/>
                <w:b/>
                <w:bCs/>
                <w:noProof/>
              </w:rPr>
              <w:t>Execution Phase</w:t>
            </w:r>
            <w:r>
              <w:rPr>
                <w:noProof/>
                <w:webHidden/>
              </w:rPr>
              <w:tab/>
            </w:r>
            <w:r>
              <w:rPr>
                <w:noProof/>
                <w:webHidden/>
              </w:rPr>
              <w:fldChar w:fldCharType="begin"/>
            </w:r>
            <w:r>
              <w:rPr>
                <w:noProof/>
                <w:webHidden/>
              </w:rPr>
              <w:instrText xml:space="preserve"> PAGEREF _Toc105758964 \h </w:instrText>
            </w:r>
            <w:r>
              <w:rPr>
                <w:noProof/>
                <w:webHidden/>
              </w:rPr>
            </w:r>
            <w:r>
              <w:rPr>
                <w:noProof/>
                <w:webHidden/>
              </w:rPr>
              <w:fldChar w:fldCharType="separate"/>
            </w:r>
            <w:r>
              <w:rPr>
                <w:noProof/>
                <w:webHidden/>
              </w:rPr>
              <w:t>34</w:t>
            </w:r>
            <w:r>
              <w:rPr>
                <w:noProof/>
                <w:webHidden/>
              </w:rPr>
              <w:fldChar w:fldCharType="end"/>
            </w:r>
          </w:hyperlink>
        </w:p>
        <w:p w14:paraId="0243660E" w14:textId="09BDA3F7"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5" w:history="1">
            <w:r w:rsidRPr="00857A2D">
              <w:rPr>
                <w:rStyle w:val="Hyperlink"/>
                <w:b/>
                <w:bCs/>
                <w:noProof/>
              </w:rPr>
              <w:t>1.2.4</w:t>
            </w:r>
            <w:r>
              <w:rPr>
                <w:rFonts w:asciiTheme="minorHAnsi" w:eastAsiaTheme="minorEastAsia" w:hAnsiTheme="minorHAnsi" w:cstheme="minorBidi"/>
                <w:noProof/>
                <w:lang w:val="en-ZA"/>
              </w:rPr>
              <w:tab/>
            </w:r>
            <w:r w:rsidRPr="00857A2D">
              <w:rPr>
                <w:rStyle w:val="Hyperlink"/>
                <w:b/>
                <w:bCs/>
                <w:noProof/>
              </w:rPr>
              <w:t>Monitoring/Controlling Phase</w:t>
            </w:r>
            <w:r>
              <w:rPr>
                <w:noProof/>
                <w:webHidden/>
              </w:rPr>
              <w:tab/>
            </w:r>
            <w:r>
              <w:rPr>
                <w:noProof/>
                <w:webHidden/>
              </w:rPr>
              <w:fldChar w:fldCharType="begin"/>
            </w:r>
            <w:r>
              <w:rPr>
                <w:noProof/>
                <w:webHidden/>
              </w:rPr>
              <w:instrText xml:space="preserve"> PAGEREF _Toc105758965 \h </w:instrText>
            </w:r>
            <w:r>
              <w:rPr>
                <w:noProof/>
                <w:webHidden/>
              </w:rPr>
            </w:r>
            <w:r>
              <w:rPr>
                <w:noProof/>
                <w:webHidden/>
              </w:rPr>
              <w:fldChar w:fldCharType="separate"/>
            </w:r>
            <w:r>
              <w:rPr>
                <w:noProof/>
                <w:webHidden/>
              </w:rPr>
              <w:t>36</w:t>
            </w:r>
            <w:r>
              <w:rPr>
                <w:noProof/>
                <w:webHidden/>
              </w:rPr>
              <w:fldChar w:fldCharType="end"/>
            </w:r>
          </w:hyperlink>
        </w:p>
        <w:p w14:paraId="6EAED7F0" w14:textId="28A185A5"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6" w:history="1">
            <w:r w:rsidRPr="00857A2D">
              <w:rPr>
                <w:rStyle w:val="Hyperlink"/>
                <w:b/>
                <w:bCs/>
                <w:noProof/>
              </w:rPr>
              <w:t>1.2.5</w:t>
            </w:r>
            <w:r>
              <w:rPr>
                <w:rFonts w:asciiTheme="minorHAnsi" w:eastAsiaTheme="minorEastAsia" w:hAnsiTheme="minorHAnsi" w:cstheme="minorBidi"/>
                <w:noProof/>
                <w:lang w:val="en-ZA"/>
              </w:rPr>
              <w:tab/>
            </w:r>
            <w:r w:rsidRPr="00857A2D">
              <w:rPr>
                <w:rStyle w:val="Hyperlink"/>
                <w:b/>
                <w:bCs/>
                <w:noProof/>
              </w:rPr>
              <w:t>Project Review/Project Closure Phase</w:t>
            </w:r>
            <w:r>
              <w:rPr>
                <w:noProof/>
                <w:webHidden/>
              </w:rPr>
              <w:tab/>
            </w:r>
            <w:r>
              <w:rPr>
                <w:noProof/>
                <w:webHidden/>
              </w:rPr>
              <w:fldChar w:fldCharType="begin"/>
            </w:r>
            <w:r>
              <w:rPr>
                <w:noProof/>
                <w:webHidden/>
              </w:rPr>
              <w:instrText xml:space="preserve"> PAGEREF _Toc105758966 \h </w:instrText>
            </w:r>
            <w:r>
              <w:rPr>
                <w:noProof/>
                <w:webHidden/>
              </w:rPr>
            </w:r>
            <w:r>
              <w:rPr>
                <w:noProof/>
                <w:webHidden/>
              </w:rPr>
              <w:fldChar w:fldCharType="separate"/>
            </w:r>
            <w:r>
              <w:rPr>
                <w:noProof/>
                <w:webHidden/>
              </w:rPr>
              <w:t>36</w:t>
            </w:r>
            <w:r>
              <w:rPr>
                <w:noProof/>
                <w:webHidden/>
              </w:rPr>
              <w:fldChar w:fldCharType="end"/>
            </w:r>
          </w:hyperlink>
        </w:p>
        <w:p w14:paraId="449EFC83" w14:textId="09AD20DB"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67" w:history="1">
            <w:r w:rsidRPr="00857A2D">
              <w:rPr>
                <w:rStyle w:val="Hyperlink"/>
                <w:noProof/>
              </w:rPr>
              <w:t>1.3</w:t>
            </w:r>
            <w:r>
              <w:rPr>
                <w:rFonts w:asciiTheme="minorHAnsi" w:eastAsiaTheme="minorEastAsia" w:hAnsiTheme="minorHAnsi" w:cstheme="minorBidi"/>
                <w:noProof/>
                <w:lang w:val="en-ZA"/>
              </w:rPr>
              <w:tab/>
            </w:r>
            <w:r w:rsidRPr="00857A2D">
              <w:rPr>
                <w:rStyle w:val="Hyperlink"/>
                <w:noProof/>
              </w:rPr>
              <w:t>Tasks</w:t>
            </w:r>
            <w:r>
              <w:rPr>
                <w:noProof/>
                <w:webHidden/>
              </w:rPr>
              <w:tab/>
            </w:r>
            <w:r>
              <w:rPr>
                <w:noProof/>
                <w:webHidden/>
              </w:rPr>
              <w:fldChar w:fldCharType="begin"/>
            </w:r>
            <w:r>
              <w:rPr>
                <w:noProof/>
                <w:webHidden/>
              </w:rPr>
              <w:instrText xml:space="preserve"> PAGEREF _Toc105758967 \h </w:instrText>
            </w:r>
            <w:r>
              <w:rPr>
                <w:noProof/>
                <w:webHidden/>
              </w:rPr>
            </w:r>
            <w:r>
              <w:rPr>
                <w:noProof/>
                <w:webHidden/>
              </w:rPr>
              <w:fldChar w:fldCharType="separate"/>
            </w:r>
            <w:r>
              <w:rPr>
                <w:noProof/>
                <w:webHidden/>
              </w:rPr>
              <w:t>37</w:t>
            </w:r>
            <w:r>
              <w:rPr>
                <w:noProof/>
                <w:webHidden/>
              </w:rPr>
              <w:fldChar w:fldCharType="end"/>
            </w:r>
          </w:hyperlink>
        </w:p>
        <w:p w14:paraId="224A14C5" w14:textId="5A8AF232"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8" w:history="1">
            <w:r w:rsidRPr="00857A2D">
              <w:rPr>
                <w:rStyle w:val="Hyperlink"/>
                <w:b/>
                <w:bCs/>
                <w:noProof/>
              </w:rPr>
              <w:t>1.3.1</w:t>
            </w:r>
            <w:r>
              <w:rPr>
                <w:rFonts w:asciiTheme="minorHAnsi" w:eastAsiaTheme="minorEastAsia" w:hAnsiTheme="minorHAnsi" w:cstheme="minorBidi"/>
                <w:noProof/>
                <w:lang w:val="en-ZA"/>
              </w:rPr>
              <w:tab/>
            </w:r>
            <w:r w:rsidRPr="00857A2D">
              <w:rPr>
                <w:rStyle w:val="Hyperlink"/>
                <w:b/>
                <w:bCs/>
                <w:noProof/>
              </w:rPr>
              <w:t>Initiation Phase</w:t>
            </w:r>
            <w:r>
              <w:rPr>
                <w:noProof/>
                <w:webHidden/>
              </w:rPr>
              <w:tab/>
            </w:r>
            <w:r>
              <w:rPr>
                <w:noProof/>
                <w:webHidden/>
              </w:rPr>
              <w:fldChar w:fldCharType="begin"/>
            </w:r>
            <w:r>
              <w:rPr>
                <w:noProof/>
                <w:webHidden/>
              </w:rPr>
              <w:instrText xml:space="preserve"> PAGEREF _Toc105758968 \h </w:instrText>
            </w:r>
            <w:r>
              <w:rPr>
                <w:noProof/>
                <w:webHidden/>
              </w:rPr>
            </w:r>
            <w:r>
              <w:rPr>
                <w:noProof/>
                <w:webHidden/>
              </w:rPr>
              <w:fldChar w:fldCharType="separate"/>
            </w:r>
            <w:r>
              <w:rPr>
                <w:noProof/>
                <w:webHidden/>
              </w:rPr>
              <w:t>38</w:t>
            </w:r>
            <w:r>
              <w:rPr>
                <w:noProof/>
                <w:webHidden/>
              </w:rPr>
              <w:fldChar w:fldCharType="end"/>
            </w:r>
          </w:hyperlink>
        </w:p>
        <w:p w14:paraId="0F0B819E" w14:textId="0FDE0FE7"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69" w:history="1">
            <w:r w:rsidRPr="00857A2D">
              <w:rPr>
                <w:rStyle w:val="Hyperlink"/>
                <w:b/>
                <w:bCs/>
                <w:noProof/>
              </w:rPr>
              <w:t>1.3.2</w:t>
            </w:r>
            <w:r>
              <w:rPr>
                <w:rFonts w:asciiTheme="minorHAnsi" w:eastAsiaTheme="minorEastAsia" w:hAnsiTheme="minorHAnsi" w:cstheme="minorBidi"/>
                <w:noProof/>
                <w:lang w:val="en-ZA"/>
              </w:rPr>
              <w:tab/>
            </w:r>
            <w:r w:rsidRPr="00857A2D">
              <w:rPr>
                <w:rStyle w:val="Hyperlink"/>
                <w:b/>
                <w:bCs/>
                <w:noProof/>
              </w:rPr>
              <w:t>Planning Phase</w:t>
            </w:r>
            <w:r>
              <w:rPr>
                <w:noProof/>
                <w:webHidden/>
              </w:rPr>
              <w:tab/>
            </w:r>
            <w:r>
              <w:rPr>
                <w:noProof/>
                <w:webHidden/>
              </w:rPr>
              <w:fldChar w:fldCharType="begin"/>
            </w:r>
            <w:r>
              <w:rPr>
                <w:noProof/>
                <w:webHidden/>
              </w:rPr>
              <w:instrText xml:space="preserve"> PAGEREF _Toc105758969 \h </w:instrText>
            </w:r>
            <w:r>
              <w:rPr>
                <w:noProof/>
                <w:webHidden/>
              </w:rPr>
            </w:r>
            <w:r>
              <w:rPr>
                <w:noProof/>
                <w:webHidden/>
              </w:rPr>
              <w:fldChar w:fldCharType="separate"/>
            </w:r>
            <w:r>
              <w:rPr>
                <w:noProof/>
                <w:webHidden/>
              </w:rPr>
              <w:t>38</w:t>
            </w:r>
            <w:r>
              <w:rPr>
                <w:noProof/>
                <w:webHidden/>
              </w:rPr>
              <w:fldChar w:fldCharType="end"/>
            </w:r>
          </w:hyperlink>
        </w:p>
        <w:p w14:paraId="477838C7" w14:textId="6AB5B1D8"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70" w:history="1">
            <w:r w:rsidRPr="00857A2D">
              <w:rPr>
                <w:rStyle w:val="Hyperlink"/>
                <w:b/>
                <w:bCs/>
                <w:noProof/>
              </w:rPr>
              <w:t>1.3.3</w:t>
            </w:r>
            <w:r>
              <w:rPr>
                <w:rFonts w:asciiTheme="minorHAnsi" w:eastAsiaTheme="minorEastAsia" w:hAnsiTheme="minorHAnsi" w:cstheme="minorBidi"/>
                <w:noProof/>
                <w:lang w:val="en-ZA"/>
              </w:rPr>
              <w:tab/>
            </w:r>
            <w:r w:rsidRPr="00857A2D">
              <w:rPr>
                <w:rStyle w:val="Hyperlink"/>
                <w:b/>
                <w:bCs/>
                <w:noProof/>
              </w:rPr>
              <w:t>Execution Phase</w:t>
            </w:r>
            <w:r>
              <w:rPr>
                <w:noProof/>
                <w:webHidden/>
              </w:rPr>
              <w:tab/>
            </w:r>
            <w:r>
              <w:rPr>
                <w:noProof/>
                <w:webHidden/>
              </w:rPr>
              <w:fldChar w:fldCharType="begin"/>
            </w:r>
            <w:r>
              <w:rPr>
                <w:noProof/>
                <w:webHidden/>
              </w:rPr>
              <w:instrText xml:space="preserve"> PAGEREF _Toc105758970 \h </w:instrText>
            </w:r>
            <w:r>
              <w:rPr>
                <w:noProof/>
                <w:webHidden/>
              </w:rPr>
            </w:r>
            <w:r>
              <w:rPr>
                <w:noProof/>
                <w:webHidden/>
              </w:rPr>
              <w:fldChar w:fldCharType="separate"/>
            </w:r>
            <w:r>
              <w:rPr>
                <w:noProof/>
                <w:webHidden/>
              </w:rPr>
              <w:t>38</w:t>
            </w:r>
            <w:r>
              <w:rPr>
                <w:noProof/>
                <w:webHidden/>
              </w:rPr>
              <w:fldChar w:fldCharType="end"/>
            </w:r>
          </w:hyperlink>
        </w:p>
        <w:p w14:paraId="6A2714D7" w14:textId="342C0644"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71" w:history="1">
            <w:r w:rsidRPr="00857A2D">
              <w:rPr>
                <w:rStyle w:val="Hyperlink"/>
                <w:b/>
                <w:bCs/>
                <w:noProof/>
              </w:rPr>
              <w:t>1.3.4</w:t>
            </w:r>
            <w:r>
              <w:rPr>
                <w:rFonts w:asciiTheme="minorHAnsi" w:eastAsiaTheme="minorEastAsia" w:hAnsiTheme="minorHAnsi" w:cstheme="minorBidi"/>
                <w:noProof/>
                <w:lang w:val="en-ZA"/>
              </w:rPr>
              <w:tab/>
            </w:r>
            <w:r w:rsidRPr="00857A2D">
              <w:rPr>
                <w:rStyle w:val="Hyperlink"/>
                <w:b/>
                <w:bCs/>
                <w:noProof/>
              </w:rPr>
              <w:t>Project Review/Project Closure Phase</w:t>
            </w:r>
            <w:r>
              <w:rPr>
                <w:noProof/>
                <w:webHidden/>
              </w:rPr>
              <w:tab/>
            </w:r>
            <w:r>
              <w:rPr>
                <w:noProof/>
                <w:webHidden/>
              </w:rPr>
              <w:fldChar w:fldCharType="begin"/>
            </w:r>
            <w:r>
              <w:rPr>
                <w:noProof/>
                <w:webHidden/>
              </w:rPr>
              <w:instrText xml:space="preserve"> PAGEREF _Toc105758971 \h </w:instrText>
            </w:r>
            <w:r>
              <w:rPr>
                <w:noProof/>
                <w:webHidden/>
              </w:rPr>
            </w:r>
            <w:r>
              <w:rPr>
                <w:noProof/>
                <w:webHidden/>
              </w:rPr>
              <w:fldChar w:fldCharType="separate"/>
            </w:r>
            <w:r>
              <w:rPr>
                <w:noProof/>
                <w:webHidden/>
              </w:rPr>
              <w:t>38</w:t>
            </w:r>
            <w:r>
              <w:rPr>
                <w:noProof/>
                <w:webHidden/>
              </w:rPr>
              <w:fldChar w:fldCharType="end"/>
            </w:r>
          </w:hyperlink>
        </w:p>
        <w:p w14:paraId="7857612E" w14:textId="49B8EB0A"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72" w:history="1">
            <w:r w:rsidRPr="00857A2D">
              <w:rPr>
                <w:rStyle w:val="Hyperlink"/>
                <w:b/>
                <w:bCs/>
                <w:noProof/>
              </w:rPr>
              <w:t>1.3.5</w:t>
            </w:r>
            <w:r>
              <w:rPr>
                <w:rFonts w:asciiTheme="minorHAnsi" w:eastAsiaTheme="minorEastAsia" w:hAnsiTheme="minorHAnsi" w:cstheme="minorBidi"/>
                <w:noProof/>
                <w:lang w:val="en-ZA"/>
              </w:rPr>
              <w:tab/>
            </w:r>
            <w:r w:rsidRPr="00857A2D">
              <w:rPr>
                <w:rStyle w:val="Hyperlink"/>
                <w:b/>
                <w:bCs/>
                <w:noProof/>
              </w:rPr>
              <w:t>Maintenance Phase</w:t>
            </w:r>
            <w:r>
              <w:rPr>
                <w:noProof/>
                <w:webHidden/>
              </w:rPr>
              <w:tab/>
            </w:r>
            <w:r>
              <w:rPr>
                <w:noProof/>
                <w:webHidden/>
              </w:rPr>
              <w:fldChar w:fldCharType="begin"/>
            </w:r>
            <w:r>
              <w:rPr>
                <w:noProof/>
                <w:webHidden/>
              </w:rPr>
              <w:instrText xml:space="preserve"> PAGEREF _Toc105758972 \h </w:instrText>
            </w:r>
            <w:r>
              <w:rPr>
                <w:noProof/>
                <w:webHidden/>
              </w:rPr>
            </w:r>
            <w:r>
              <w:rPr>
                <w:noProof/>
                <w:webHidden/>
              </w:rPr>
              <w:fldChar w:fldCharType="separate"/>
            </w:r>
            <w:r>
              <w:rPr>
                <w:noProof/>
                <w:webHidden/>
              </w:rPr>
              <w:t>38</w:t>
            </w:r>
            <w:r>
              <w:rPr>
                <w:noProof/>
                <w:webHidden/>
              </w:rPr>
              <w:fldChar w:fldCharType="end"/>
            </w:r>
          </w:hyperlink>
        </w:p>
        <w:p w14:paraId="4B382330" w14:textId="3E168C06"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3" w:history="1">
            <w:r w:rsidRPr="00857A2D">
              <w:rPr>
                <w:rStyle w:val="Hyperlink"/>
                <w:noProof/>
              </w:rPr>
              <w:t>1.4</w:t>
            </w:r>
            <w:r>
              <w:rPr>
                <w:rFonts w:asciiTheme="minorHAnsi" w:eastAsiaTheme="minorEastAsia" w:hAnsiTheme="minorHAnsi" w:cstheme="minorBidi"/>
                <w:noProof/>
                <w:lang w:val="en-ZA"/>
              </w:rPr>
              <w:tab/>
            </w:r>
            <w:r w:rsidRPr="00857A2D">
              <w:rPr>
                <w:rStyle w:val="Hyperlink"/>
                <w:noProof/>
              </w:rPr>
              <w:t>Milestones</w:t>
            </w:r>
            <w:r>
              <w:rPr>
                <w:noProof/>
                <w:webHidden/>
              </w:rPr>
              <w:tab/>
            </w:r>
            <w:r>
              <w:rPr>
                <w:noProof/>
                <w:webHidden/>
              </w:rPr>
              <w:fldChar w:fldCharType="begin"/>
            </w:r>
            <w:r>
              <w:rPr>
                <w:noProof/>
                <w:webHidden/>
              </w:rPr>
              <w:instrText xml:space="preserve"> PAGEREF _Toc105758973 \h </w:instrText>
            </w:r>
            <w:r>
              <w:rPr>
                <w:noProof/>
                <w:webHidden/>
              </w:rPr>
            </w:r>
            <w:r>
              <w:rPr>
                <w:noProof/>
                <w:webHidden/>
              </w:rPr>
              <w:fldChar w:fldCharType="separate"/>
            </w:r>
            <w:r>
              <w:rPr>
                <w:noProof/>
                <w:webHidden/>
              </w:rPr>
              <w:t>38</w:t>
            </w:r>
            <w:r>
              <w:rPr>
                <w:noProof/>
                <w:webHidden/>
              </w:rPr>
              <w:fldChar w:fldCharType="end"/>
            </w:r>
          </w:hyperlink>
        </w:p>
        <w:p w14:paraId="43AABD7B" w14:textId="72509B53"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4" w:history="1">
            <w:r w:rsidRPr="00857A2D">
              <w:rPr>
                <w:rStyle w:val="Hyperlink"/>
                <w:noProof/>
              </w:rPr>
              <w:t>1.5</w:t>
            </w:r>
            <w:r>
              <w:rPr>
                <w:rFonts w:asciiTheme="minorHAnsi" w:eastAsiaTheme="minorEastAsia" w:hAnsiTheme="minorHAnsi" w:cstheme="minorBidi"/>
                <w:noProof/>
                <w:lang w:val="en-ZA"/>
              </w:rPr>
              <w:tab/>
            </w:r>
            <w:r w:rsidRPr="00857A2D">
              <w:rPr>
                <w:rStyle w:val="Hyperlink"/>
                <w:noProof/>
              </w:rPr>
              <w:t>Effort</w:t>
            </w:r>
            <w:r>
              <w:rPr>
                <w:noProof/>
                <w:webHidden/>
              </w:rPr>
              <w:tab/>
            </w:r>
            <w:r>
              <w:rPr>
                <w:noProof/>
                <w:webHidden/>
              </w:rPr>
              <w:fldChar w:fldCharType="begin"/>
            </w:r>
            <w:r>
              <w:rPr>
                <w:noProof/>
                <w:webHidden/>
              </w:rPr>
              <w:instrText xml:space="preserve"> PAGEREF _Toc105758974 \h </w:instrText>
            </w:r>
            <w:r>
              <w:rPr>
                <w:noProof/>
                <w:webHidden/>
              </w:rPr>
            </w:r>
            <w:r>
              <w:rPr>
                <w:noProof/>
                <w:webHidden/>
              </w:rPr>
              <w:fldChar w:fldCharType="separate"/>
            </w:r>
            <w:r>
              <w:rPr>
                <w:noProof/>
                <w:webHidden/>
              </w:rPr>
              <w:t>38</w:t>
            </w:r>
            <w:r>
              <w:rPr>
                <w:noProof/>
                <w:webHidden/>
              </w:rPr>
              <w:fldChar w:fldCharType="end"/>
            </w:r>
          </w:hyperlink>
        </w:p>
        <w:p w14:paraId="0833F7BF" w14:textId="3D022C3B"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75" w:history="1">
            <w:r w:rsidRPr="00857A2D">
              <w:rPr>
                <w:rStyle w:val="Hyperlink"/>
                <w:b/>
                <w:bCs/>
                <w:noProof/>
              </w:rPr>
              <w:t>2.</w:t>
            </w:r>
            <w:r>
              <w:rPr>
                <w:rFonts w:asciiTheme="minorHAnsi" w:eastAsiaTheme="minorEastAsia" w:hAnsiTheme="minorHAnsi" w:cstheme="minorBidi"/>
                <w:noProof/>
                <w:lang w:val="en-ZA"/>
              </w:rPr>
              <w:tab/>
            </w:r>
            <w:r w:rsidRPr="00857A2D">
              <w:rPr>
                <w:rStyle w:val="Hyperlink"/>
                <w:b/>
                <w:bCs/>
                <w:noProof/>
              </w:rPr>
              <w:t>Project Plan</w:t>
            </w:r>
            <w:r>
              <w:rPr>
                <w:noProof/>
                <w:webHidden/>
              </w:rPr>
              <w:tab/>
            </w:r>
            <w:r>
              <w:rPr>
                <w:noProof/>
                <w:webHidden/>
              </w:rPr>
              <w:fldChar w:fldCharType="begin"/>
            </w:r>
            <w:r>
              <w:rPr>
                <w:noProof/>
                <w:webHidden/>
              </w:rPr>
              <w:instrText xml:space="preserve"> PAGEREF _Toc105758975 \h </w:instrText>
            </w:r>
            <w:r>
              <w:rPr>
                <w:noProof/>
                <w:webHidden/>
              </w:rPr>
            </w:r>
            <w:r>
              <w:rPr>
                <w:noProof/>
                <w:webHidden/>
              </w:rPr>
              <w:fldChar w:fldCharType="separate"/>
            </w:r>
            <w:r>
              <w:rPr>
                <w:noProof/>
                <w:webHidden/>
              </w:rPr>
              <w:t>38</w:t>
            </w:r>
            <w:r>
              <w:rPr>
                <w:noProof/>
                <w:webHidden/>
              </w:rPr>
              <w:fldChar w:fldCharType="end"/>
            </w:r>
          </w:hyperlink>
        </w:p>
        <w:p w14:paraId="4CB4089E" w14:textId="01B65C1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6" w:history="1">
            <w:r w:rsidRPr="00857A2D">
              <w:rPr>
                <w:rStyle w:val="Hyperlink"/>
                <w:noProof/>
              </w:rPr>
              <w:t>2.1</w:t>
            </w:r>
            <w:r>
              <w:rPr>
                <w:rFonts w:asciiTheme="minorHAnsi" w:eastAsiaTheme="minorEastAsia" w:hAnsiTheme="minorHAnsi" w:cstheme="minorBidi"/>
                <w:noProof/>
                <w:lang w:val="en-ZA"/>
              </w:rPr>
              <w:tab/>
            </w:r>
            <w:r w:rsidRPr="00857A2D">
              <w:rPr>
                <w:rStyle w:val="Hyperlink"/>
                <w:noProof/>
              </w:rPr>
              <w:t>Schedule</w:t>
            </w:r>
            <w:r>
              <w:rPr>
                <w:noProof/>
                <w:webHidden/>
              </w:rPr>
              <w:tab/>
            </w:r>
            <w:r>
              <w:rPr>
                <w:noProof/>
                <w:webHidden/>
              </w:rPr>
              <w:fldChar w:fldCharType="begin"/>
            </w:r>
            <w:r>
              <w:rPr>
                <w:noProof/>
                <w:webHidden/>
              </w:rPr>
              <w:instrText xml:space="preserve"> PAGEREF _Toc105758976 \h </w:instrText>
            </w:r>
            <w:r>
              <w:rPr>
                <w:noProof/>
                <w:webHidden/>
              </w:rPr>
            </w:r>
            <w:r>
              <w:rPr>
                <w:noProof/>
                <w:webHidden/>
              </w:rPr>
              <w:fldChar w:fldCharType="separate"/>
            </w:r>
            <w:r>
              <w:rPr>
                <w:noProof/>
                <w:webHidden/>
              </w:rPr>
              <w:t>38</w:t>
            </w:r>
            <w:r>
              <w:rPr>
                <w:noProof/>
                <w:webHidden/>
              </w:rPr>
              <w:fldChar w:fldCharType="end"/>
            </w:r>
          </w:hyperlink>
        </w:p>
        <w:p w14:paraId="31BB7203" w14:textId="74D7A53A"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7" w:history="1">
            <w:r w:rsidRPr="00857A2D">
              <w:rPr>
                <w:rStyle w:val="Hyperlink"/>
                <w:noProof/>
              </w:rPr>
              <w:t>2.2</w:t>
            </w:r>
            <w:r>
              <w:rPr>
                <w:rFonts w:asciiTheme="minorHAnsi" w:eastAsiaTheme="minorEastAsia" w:hAnsiTheme="minorHAnsi" w:cstheme="minorBidi"/>
                <w:noProof/>
                <w:lang w:val="en-ZA"/>
              </w:rPr>
              <w:tab/>
            </w:r>
            <w:r w:rsidRPr="00857A2D">
              <w:rPr>
                <w:rStyle w:val="Hyperlink"/>
                <w:noProof/>
              </w:rPr>
              <w:t>Dependencies</w:t>
            </w:r>
            <w:r>
              <w:rPr>
                <w:noProof/>
                <w:webHidden/>
              </w:rPr>
              <w:tab/>
            </w:r>
            <w:r>
              <w:rPr>
                <w:noProof/>
                <w:webHidden/>
              </w:rPr>
              <w:fldChar w:fldCharType="begin"/>
            </w:r>
            <w:r>
              <w:rPr>
                <w:noProof/>
                <w:webHidden/>
              </w:rPr>
              <w:instrText xml:space="preserve"> PAGEREF _Toc105758977 \h </w:instrText>
            </w:r>
            <w:r>
              <w:rPr>
                <w:noProof/>
                <w:webHidden/>
              </w:rPr>
            </w:r>
            <w:r>
              <w:rPr>
                <w:noProof/>
                <w:webHidden/>
              </w:rPr>
              <w:fldChar w:fldCharType="separate"/>
            </w:r>
            <w:r>
              <w:rPr>
                <w:noProof/>
                <w:webHidden/>
              </w:rPr>
              <w:t>38</w:t>
            </w:r>
            <w:r>
              <w:rPr>
                <w:noProof/>
                <w:webHidden/>
              </w:rPr>
              <w:fldChar w:fldCharType="end"/>
            </w:r>
          </w:hyperlink>
        </w:p>
        <w:p w14:paraId="7F11A40B" w14:textId="190DEB35"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8" w:history="1">
            <w:r w:rsidRPr="00857A2D">
              <w:rPr>
                <w:rStyle w:val="Hyperlink"/>
                <w:noProof/>
              </w:rPr>
              <w:t>2.3</w:t>
            </w:r>
            <w:r>
              <w:rPr>
                <w:rFonts w:asciiTheme="minorHAnsi" w:eastAsiaTheme="minorEastAsia" w:hAnsiTheme="minorHAnsi" w:cstheme="minorBidi"/>
                <w:noProof/>
                <w:lang w:val="en-ZA"/>
              </w:rPr>
              <w:tab/>
            </w:r>
            <w:r w:rsidRPr="00857A2D">
              <w:rPr>
                <w:rStyle w:val="Hyperlink"/>
                <w:noProof/>
              </w:rPr>
              <w:t>Assumptions</w:t>
            </w:r>
            <w:r>
              <w:rPr>
                <w:noProof/>
                <w:webHidden/>
              </w:rPr>
              <w:tab/>
            </w:r>
            <w:r>
              <w:rPr>
                <w:noProof/>
                <w:webHidden/>
              </w:rPr>
              <w:fldChar w:fldCharType="begin"/>
            </w:r>
            <w:r>
              <w:rPr>
                <w:noProof/>
                <w:webHidden/>
              </w:rPr>
              <w:instrText xml:space="preserve"> PAGEREF _Toc105758978 \h </w:instrText>
            </w:r>
            <w:r>
              <w:rPr>
                <w:noProof/>
                <w:webHidden/>
              </w:rPr>
            </w:r>
            <w:r>
              <w:rPr>
                <w:noProof/>
                <w:webHidden/>
              </w:rPr>
              <w:fldChar w:fldCharType="separate"/>
            </w:r>
            <w:r>
              <w:rPr>
                <w:noProof/>
                <w:webHidden/>
              </w:rPr>
              <w:t>38</w:t>
            </w:r>
            <w:r>
              <w:rPr>
                <w:noProof/>
                <w:webHidden/>
              </w:rPr>
              <w:fldChar w:fldCharType="end"/>
            </w:r>
          </w:hyperlink>
        </w:p>
        <w:p w14:paraId="62CF3AB9" w14:textId="294BC7FA"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79" w:history="1">
            <w:r w:rsidRPr="00857A2D">
              <w:rPr>
                <w:rStyle w:val="Hyperlink"/>
                <w:noProof/>
              </w:rPr>
              <w:t>2.4</w:t>
            </w:r>
            <w:r>
              <w:rPr>
                <w:rFonts w:asciiTheme="minorHAnsi" w:eastAsiaTheme="minorEastAsia" w:hAnsiTheme="minorHAnsi" w:cstheme="minorBidi"/>
                <w:noProof/>
                <w:lang w:val="en-ZA"/>
              </w:rPr>
              <w:tab/>
            </w:r>
            <w:r w:rsidRPr="00857A2D">
              <w:rPr>
                <w:rStyle w:val="Hyperlink"/>
                <w:noProof/>
              </w:rPr>
              <w:t>Constraints</w:t>
            </w:r>
            <w:r>
              <w:rPr>
                <w:noProof/>
                <w:webHidden/>
              </w:rPr>
              <w:tab/>
            </w:r>
            <w:r>
              <w:rPr>
                <w:noProof/>
                <w:webHidden/>
              </w:rPr>
              <w:fldChar w:fldCharType="begin"/>
            </w:r>
            <w:r>
              <w:rPr>
                <w:noProof/>
                <w:webHidden/>
              </w:rPr>
              <w:instrText xml:space="preserve"> PAGEREF _Toc105758979 \h </w:instrText>
            </w:r>
            <w:r>
              <w:rPr>
                <w:noProof/>
                <w:webHidden/>
              </w:rPr>
            </w:r>
            <w:r>
              <w:rPr>
                <w:noProof/>
                <w:webHidden/>
              </w:rPr>
              <w:fldChar w:fldCharType="separate"/>
            </w:r>
            <w:r>
              <w:rPr>
                <w:noProof/>
                <w:webHidden/>
              </w:rPr>
              <w:t>38</w:t>
            </w:r>
            <w:r>
              <w:rPr>
                <w:noProof/>
                <w:webHidden/>
              </w:rPr>
              <w:fldChar w:fldCharType="end"/>
            </w:r>
          </w:hyperlink>
        </w:p>
        <w:p w14:paraId="430CA772" w14:textId="7A950871"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80" w:history="1">
            <w:r w:rsidRPr="00857A2D">
              <w:rPr>
                <w:rStyle w:val="Hyperlink"/>
                <w:b/>
                <w:bCs/>
                <w:noProof/>
              </w:rPr>
              <w:t>3.</w:t>
            </w:r>
            <w:r>
              <w:rPr>
                <w:rFonts w:asciiTheme="minorHAnsi" w:eastAsiaTheme="minorEastAsia" w:hAnsiTheme="minorHAnsi" w:cstheme="minorBidi"/>
                <w:noProof/>
                <w:lang w:val="en-ZA"/>
              </w:rPr>
              <w:tab/>
            </w:r>
            <w:r w:rsidRPr="00857A2D">
              <w:rPr>
                <w:rStyle w:val="Hyperlink"/>
                <w:b/>
                <w:bCs/>
                <w:noProof/>
              </w:rPr>
              <w:t>Project Scope and Goals</w:t>
            </w:r>
            <w:r>
              <w:rPr>
                <w:noProof/>
                <w:webHidden/>
              </w:rPr>
              <w:tab/>
            </w:r>
            <w:r>
              <w:rPr>
                <w:noProof/>
                <w:webHidden/>
              </w:rPr>
              <w:fldChar w:fldCharType="begin"/>
            </w:r>
            <w:r>
              <w:rPr>
                <w:noProof/>
                <w:webHidden/>
              </w:rPr>
              <w:instrText xml:space="preserve"> PAGEREF _Toc105758980 \h </w:instrText>
            </w:r>
            <w:r>
              <w:rPr>
                <w:noProof/>
                <w:webHidden/>
              </w:rPr>
            </w:r>
            <w:r>
              <w:rPr>
                <w:noProof/>
                <w:webHidden/>
              </w:rPr>
              <w:fldChar w:fldCharType="separate"/>
            </w:r>
            <w:r>
              <w:rPr>
                <w:noProof/>
                <w:webHidden/>
              </w:rPr>
              <w:t>38</w:t>
            </w:r>
            <w:r>
              <w:rPr>
                <w:noProof/>
                <w:webHidden/>
              </w:rPr>
              <w:fldChar w:fldCharType="end"/>
            </w:r>
          </w:hyperlink>
        </w:p>
        <w:p w14:paraId="57808AE4" w14:textId="4A7880FB"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81" w:history="1">
            <w:r w:rsidRPr="00857A2D">
              <w:rPr>
                <w:rStyle w:val="Hyperlink"/>
                <w:b/>
                <w:bCs/>
                <w:noProof/>
              </w:rPr>
              <w:t>4.</w:t>
            </w:r>
            <w:r>
              <w:rPr>
                <w:rFonts w:asciiTheme="minorHAnsi" w:eastAsiaTheme="minorEastAsia" w:hAnsiTheme="minorHAnsi" w:cstheme="minorBidi"/>
                <w:noProof/>
                <w:lang w:val="en-ZA"/>
              </w:rPr>
              <w:tab/>
            </w:r>
            <w:r w:rsidRPr="00857A2D">
              <w:rPr>
                <w:rStyle w:val="Hyperlink"/>
                <w:b/>
                <w:bCs/>
                <w:noProof/>
              </w:rPr>
              <w:t>Deliverables</w:t>
            </w:r>
            <w:r>
              <w:rPr>
                <w:noProof/>
                <w:webHidden/>
              </w:rPr>
              <w:tab/>
            </w:r>
            <w:r>
              <w:rPr>
                <w:noProof/>
                <w:webHidden/>
              </w:rPr>
              <w:fldChar w:fldCharType="begin"/>
            </w:r>
            <w:r>
              <w:rPr>
                <w:noProof/>
                <w:webHidden/>
              </w:rPr>
              <w:instrText xml:space="preserve"> PAGEREF _Toc105758981 \h </w:instrText>
            </w:r>
            <w:r>
              <w:rPr>
                <w:noProof/>
                <w:webHidden/>
              </w:rPr>
            </w:r>
            <w:r>
              <w:rPr>
                <w:noProof/>
                <w:webHidden/>
              </w:rPr>
              <w:fldChar w:fldCharType="separate"/>
            </w:r>
            <w:r>
              <w:rPr>
                <w:noProof/>
                <w:webHidden/>
              </w:rPr>
              <w:t>39</w:t>
            </w:r>
            <w:r>
              <w:rPr>
                <w:noProof/>
                <w:webHidden/>
              </w:rPr>
              <w:fldChar w:fldCharType="end"/>
            </w:r>
          </w:hyperlink>
        </w:p>
        <w:p w14:paraId="795D3BCB" w14:textId="2D0DA569"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82" w:history="1">
            <w:r w:rsidRPr="00857A2D">
              <w:rPr>
                <w:rStyle w:val="Hyperlink"/>
                <w:noProof/>
              </w:rPr>
              <w:t>4.1</w:t>
            </w:r>
            <w:r>
              <w:rPr>
                <w:rFonts w:asciiTheme="minorHAnsi" w:eastAsiaTheme="minorEastAsia" w:hAnsiTheme="minorHAnsi" w:cstheme="minorBidi"/>
                <w:noProof/>
                <w:lang w:val="en-ZA"/>
              </w:rPr>
              <w:tab/>
            </w:r>
            <w:r w:rsidRPr="00857A2D">
              <w:rPr>
                <w:rStyle w:val="Hyperlink"/>
                <w:noProof/>
              </w:rPr>
              <w:t>Documentation Oriented Deliverables</w:t>
            </w:r>
            <w:r>
              <w:rPr>
                <w:noProof/>
                <w:webHidden/>
              </w:rPr>
              <w:tab/>
            </w:r>
            <w:r>
              <w:rPr>
                <w:noProof/>
                <w:webHidden/>
              </w:rPr>
              <w:fldChar w:fldCharType="begin"/>
            </w:r>
            <w:r>
              <w:rPr>
                <w:noProof/>
                <w:webHidden/>
              </w:rPr>
              <w:instrText xml:space="preserve"> PAGEREF _Toc105758982 \h </w:instrText>
            </w:r>
            <w:r>
              <w:rPr>
                <w:noProof/>
                <w:webHidden/>
              </w:rPr>
            </w:r>
            <w:r>
              <w:rPr>
                <w:noProof/>
                <w:webHidden/>
              </w:rPr>
              <w:fldChar w:fldCharType="separate"/>
            </w:r>
            <w:r>
              <w:rPr>
                <w:noProof/>
                <w:webHidden/>
              </w:rPr>
              <w:t>39</w:t>
            </w:r>
            <w:r>
              <w:rPr>
                <w:noProof/>
                <w:webHidden/>
              </w:rPr>
              <w:fldChar w:fldCharType="end"/>
            </w:r>
          </w:hyperlink>
        </w:p>
        <w:p w14:paraId="08CBDB54" w14:textId="36BD63C7"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83" w:history="1">
            <w:r w:rsidRPr="00857A2D">
              <w:rPr>
                <w:rStyle w:val="Hyperlink"/>
                <w:noProof/>
              </w:rPr>
              <w:t>4.2</w:t>
            </w:r>
            <w:r>
              <w:rPr>
                <w:rFonts w:asciiTheme="minorHAnsi" w:eastAsiaTheme="minorEastAsia" w:hAnsiTheme="minorHAnsi" w:cstheme="minorBidi"/>
                <w:noProof/>
                <w:lang w:val="en-ZA"/>
              </w:rPr>
              <w:tab/>
            </w:r>
            <w:r w:rsidRPr="00857A2D">
              <w:rPr>
                <w:rStyle w:val="Hyperlink"/>
                <w:noProof/>
              </w:rPr>
              <w:t>Secondary Documentation Deliverables</w:t>
            </w:r>
            <w:r>
              <w:rPr>
                <w:noProof/>
                <w:webHidden/>
              </w:rPr>
              <w:tab/>
            </w:r>
            <w:r>
              <w:rPr>
                <w:noProof/>
                <w:webHidden/>
              </w:rPr>
              <w:fldChar w:fldCharType="begin"/>
            </w:r>
            <w:r>
              <w:rPr>
                <w:noProof/>
                <w:webHidden/>
              </w:rPr>
              <w:instrText xml:space="preserve"> PAGEREF _Toc105758983 \h </w:instrText>
            </w:r>
            <w:r>
              <w:rPr>
                <w:noProof/>
                <w:webHidden/>
              </w:rPr>
            </w:r>
            <w:r>
              <w:rPr>
                <w:noProof/>
                <w:webHidden/>
              </w:rPr>
              <w:fldChar w:fldCharType="separate"/>
            </w:r>
            <w:r>
              <w:rPr>
                <w:noProof/>
                <w:webHidden/>
              </w:rPr>
              <w:t>40</w:t>
            </w:r>
            <w:r>
              <w:rPr>
                <w:noProof/>
                <w:webHidden/>
              </w:rPr>
              <w:fldChar w:fldCharType="end"/>
            </w:r>
          </w:hyperlink>
        </w:p>
        <w:p w14:paraId="0FA9CD4E" w14:textId="2B7D05A8"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84" w:history="1">
            <w:r w:rsidRPr="00857A2D">
              <w:rPr>
                <w:rStyle w:val="Hyperlink"/>
                <w:noProof/>
              </w:rPr>
              <w:t>4.3</w:t>
            </w:r>
            <w:r>
              <w:rPr>
                <w:rFonts w:asciiTheme="minorHAnsi" w:eastAsiaTheme="minorEastAsia" w:hAnsiTheme="minorHAnsi" w:cstheme="minorBidi"/>
                <w:noProof/>
                <w:lang w:val="en-ZA"/>
              </w:rPr>
              <w:tab/>
            </w:r>
            <w:r w:rsidRPr="00857A2D">
              <w:rPr>
                <w:rStyle w:val="Hyperlink"/>
                <w:noProof/>
              </w:rPr>
              <w:t>Primary Deliverable</w:t>
            </w:r>
            <w:r>
              <w:rPr>
                <w:noProof/>
                <w:webHidden/>
              </w:rPr>
              <w:tab/>
            </w:r>
            <w:r>
              <w:rPr>
                <w:noProof/>
                <w:webHidden/>
              </w:rPr>
              <w:fldChar w:fldCharType="begin"/>
            </w:r>
            <w:r>
              <w:rPr>
                <w:noProof/>
                <w:webHidden/>
              </w:rPr>
              <w:instrText xml:space="preserve"> PAGEREF _Toc105758984 \h </w:instrText>
            </w:r>
            <w:r>
              <w:rPr>
                <w:noProof/>
                <w:webHidden/>
              </w:rPr>
            </w:r>
            <w:r>
              <w:rPr>
                <w:noProof/>
                <w:webHidden/>
              </w:rPr>
              <w:fldChar w:fldCharType="separate"/>
            </w:r>
            <w:r>
              <w:rPr>
                <w:noProof/>
                <w:webHidden/>
              </w:rPr>
              <w:t>41</w:t>
            </w:r>
            <w:r>
              <w:rPr>
                <w:noProof/>
                <w:webHidden/>
              </w:rPr>
              <w:fldChar w:fldCharType="end"/>
            </w:r>
          </w:hyperlink>
        </w:p>
        <w:p w14:paraId="0035EE20" w14:textId="6B88DEC3"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85" w:history="1">
            <w:r w:rsidRPr="00857A2D">
              <w:rPr>
                <w:rStyle w:val="Hyperlink"/>
                <w:noProof/>
              </w:rPr>
              <w:t>4.4</w:t>
            </w:r>
            <w:r>
              <w:rPr>
                <w:rFonts w:asciiTheme="minorHAnsi" w:eastAsiaTheme="minorEastAsia" w:hAnsiTheme="minorHAnsi" w:cstheme="minorBidi"/>
                <w:noProof/>
                <w:lang w:val="en-ZA"/>
              </w:rPr>
              <w:tab/>
            </w:r>
            <w:r w:rsidRPr="00857A2D">
              <w:rPr>
                <w:rStyle w:val="Hyperlink"/>
                <w:noProof/>
              </w:rPr>
              <w:t>Secondary Deliverables</w:t>
            </w:r>
            <w:r>
              <w:rPr>
                <w:noProof/>
                <w:webHidden/>
              </w:rPr>
              <w:tab/>
            </w:r>
            <w:r>
              <w:rPr>
                <w:noProof/>
                <w:webHidden/>
              </w:rPr>
              <w:fldChar w:fldCharType="begin"/>
            </w:r>
            <w:r>
              <w:rPr>
                <w:noProof/>
                <w:webHidden/>
              </w:rPr>
              <w:instrText xml:space="preserve"> PAGEREF _Toc105758985 \h </w:instrText>
            </w:r>
            <w:r>
              <w:rPr>
                <w:noProof/>
                <w:webHidden/>
              </w:rPr>
            </w:r>
            <w:r>
              <w:rPr>
                <w:noProof/>
                <w:webHidden/>
              </w:rPr>
              <w:fldChar w:fldCharType="separate"/>
            </w:r>
            <w:r>
              <w:rPr>
                <w:noProof/>
                <w:webHidden/>
              </w:rPr>
              <w:t>41</w:t>
            </w:r>
            <w:r>
              <w:rPr>
                <w:noProof/>
                <w:webHidden/>
              </w:rPr>
              <w:fldChar w:fldCharType="end"/>
            </w:r>
          </w:hyperlink>
        </w:p>
        <w:p w14:paraId="2FFCEB5D" w14:textId="3E379881"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86" w:history="1">
            <w:r w:rsidRPr="00857A2D">
              <w:rPr>
                <w:rStyle w:val="Hyperlink"/>
                <w:b/>
                <w:bCs/>
                <w:noProof/>
              </w:rPr>
              <w:t>4.4.1</w:t>
            </w:r>
            <w:r>
              <w:rPr>
                <w:rFonts w:asciiTheme="minorHAnsi" w:eastAsiaTheme="minorEastAsia" w:hAnsiTheme="minorHAnsi" w:cstheme="minorBidi"/>
                <w:noProof/>
                <w:lang w:val="en-ZA"/>
              </w:rPr>
              <w:tab/>
            </w:r>
            <w:r w:rsidRPr="00857A2D">
              <w:rPr>
                <w:rStyle w:val="Hyperlink"/>
                <w:b/>
                <w:bCs/>
                <w:noProof/>
              </w:rPr>
              <w:t>User Manuals</w:t>
            </w:r>
            <w:r>
              <w:rPr>
                <w:noProof/>
                <w:webHidden/>
              </w:rPr>
              <w:tab/>
            </w:r>
            <w:r>
              <w:rPr>
                <w:noProof/>
                <w:webHidden/>
              </w:rPr>
              <w:fldChar w:fldCharType="begin"/>
            </w:r>
            <w:r>
              <w:rPr>
                <w:noProof/>
                <w:webHidden/>
              </w:rPr>
              <w:instrText xml:space="preserve"> PAGEREF _Toc105758986 \h </w:instrText>
            </w:r>
            <w:r>
              <w:rPr>
                <w:noProof/>
                <w:webHidden/>
              </w:rPr>
            </w:r>
            <w:r>
              <w:rPr>
                <w:noProof/>
                <w:webHidden/>
              </w:rPr>
              <w:fldChar w:fldCharType="separate"/>
            </w:r>
            <w:r>
              <w:rPr>
                <w:noProof/>
                <w:webHidden/>
              </w:rPr>
              <w:t>41</w:t>
            </w:r>
            <w:r>
              <w:rPr>
                <w:noProof/>
                <w:webHidden/>
              </w:rPr>
              <w:fldChar w:fldCharType="end"/>
            </w:r>
          </w:hyperlink>
        </w:p>
        <w:p w14:paraId="14DE08EF" w14:textId="3E7EA0CE" w:rsidR="00624AF9" w:rsidRDefault="00624AF9">
          <w:pPr>
            <w:pStyle w:val="TOC3"/>
            <w:tabs>
              <w:tab w:val="left" w:pos="1320"/>
              <w:tab w:val="right" w:leader="dot" w:pos="9019"/>
            </w:tabs>
            <w:rPr>
              <w:rFonts w:asciiTheme="minorHAnsi" w:eastAsiaTheme="minorEastAsia" w:hAnsiTheme="minorHAnsi" w:cstheme="minorBidi"/>
              <w:noProof/>
              <w:lang w:val="en-ZA"/>
            </w:rPr>
          </w:pPr>
          <w:hyperlink w:anchor="_Toc105758987" w:history="1">
            <w:r w:rsidRPr="00857A2D">
              <w:rPr>
                <w:rStyle w:val="Hyperlink"/>
                <w:b/>
                <w:bCs/>
                <w:noProof/>
              </w:rPr>
              <w:t>4.4.2</w:t>
            </w:r>
            <w:r>
              <w:rPr>
                <w:rFonts w:asciiTheme="minorHAnsi" w:eastAsiaTheme="minorEastAsia" w:hAnsiTheme="minorHAnsi" w:cstheme="minorBidi"/>
                <w:noProof/>
                <w:lang w:val="en-ZA"/>
              </w:rPr>
              <w:tab/>
            </w:r>
            <w:r w:rsidRPr="00857A2D">
              <w:rPr>
                <w:rStyle w:val="Hyperlink"/>
                <w:b/>
                <w:bCs/>
                <w:noProof/>
              </w:rPr>
              <w:t>User Training</w:t>
            </w:r>
            <w:r>
              <w:rPr>
                <w:noProof/>
                <w:webHidden/>
              </w:rPr>
              <w:tab/>
            </w:r>
            <w:r>
              <w:rPr>
                <w:noProof/>
                <w:webHidden/>
              </w:rPr>
              <w:fldChar w:fldCharType="begin"/>
            </w:r>
            <w:r>
              <w:rPr>
                <w:noProof/>
                <w:webHidden/>
              </w:rPr>
              <w:instrText xml:space="preserve"> PAGEREF _Toc105758987 \h </w:instrText>
            </w:r>
            <w:r>
              <w:rPr>
                <w:noProof/>
                <w:webHidden/>
              </w:rPr>
            </w:r>
            <w:r>
              <w:rPr>
                <w:noProof/>
                <w:webHidden/>
              </w:rPr>
              <w:fldChar w:fldCharType="separate"/>
            </w:r>
            <w:r>
              <w:rPr>
                <w:noProof/>
                <w:webHidden/>
              </w:rPr>
              <w:t>41</w:t>
            </w:r>
            <w:r>
              <w:rPr>
                <w:noProof/>
                <w:webHidden/>
              </w:rPr>
              <w:fldChar w:fldCharType="end"/>
            </w:r>
          </w:hyperlink>
        </w:p>
        <w:p w14:paraId="250978E4" w14:textId="6AE8A2CF"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88" w:history="1">
            <w:r w:rsidRPr="00857A2D">
              <w:rPr>
                <w:rStyle w:val="Hyperlink"/>
                <w:noProof/>
              </w:rPr>
              <w:t>4.5</w:t>
            </w:r>
            <w:r>
              <w:rPr>
                <w:rFonts w:asciiTheme="minorHAnsi" w:eastAsiaTheme="minorEastAsia" w:hAnsiTheme="minorHAnsi" w:cstheme="minorBidi"/>
                <w:noProof/>
                <w:lang w:val="en-ZA"/>
              </w:rPr>
              <w:tab/>
            </w:r>
            <w:r w:rsidRPr="00857A2D">
              <w:rPr>
                <w:rStyle w:val="Hyperlink"/>
                <w:noProof/>
              </w:rPr>
              <w:t>Stakeholders</w:t>
            </w:r>
            <w:r>
              <w:rPr>
                <w:noProof/>
                <w:webHidden/>
              </w:rPr>
              <w:tab/>
            </w:r>
            <w:r>
              <w:rPr>
                <w:noProof/>
                <w:webHidden/>
              </w:rPr>
              <w:fldChar w:fldCharType="begin"/>
            </w:r>
            <w:r>
              <w:rPr>
                <w:noProof/>
                <w:webHidden/>
              </w:rPr>
              <w:instrText xml:space="preserve"> PAGEREF _Toc105758988 \h </w:instrText>
            </w:r>
            <w:r>
              <w:rPr>
                <w:noProof/>
                <w:webHidden/>
              </w:rPr>
            </w:r>
            <w:r>
              <w:rPr>
                <w:noProof/>
                <w:webHidden/>
              </w:rPr>
              <w:fldChar w:fldCharType="separate"/>
            </w:r>
            <w:r>
              <w:rPr>
                <w:noProof/>
                <w:webHidden/>
              </w:rPr>
              <w:t>41</w:t>
            </w:r>
            <w:r>
              <w:rPr>
                <w:noProof/>
                <w:webHidden/>
              </w:rPr>
              <w:fldChar w:fldCharType="end"/>
            </w:r>
          </w:hyperlink>
        </w:p>
        <w:p w14:paraId="776F81EA" w14:textId="13BDE074"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89" w:history="1">
            <w:r w:rsidRPr="00857A2D">
              <w:rPr>
                <w:rStyle w:val="Hyperlink"/>
                <w:b/>
                <w:bCs/>
                <w:noProof/>
              </w:rPr>
              <w:t>5.</w:t>
            </w:r>
            <w:r>
              <w:rPr>
                <w:rFonts w:asciiTheme="minorHAnsi" w:eastAsiaTheme="minorEastAsia" w:hAnsiTheme="minorHAnsi" w:cstheme="minorBidi"/>
                <w:noProof/>
                <w:lang w:val="en-ZA"/>
              </w:rPr>
              <w:tab/>
            </w:r>
            <w:r w:rsidRPr="00857A2D">
              <w:rPr>
                <w:rStyle w:val="Hyperlink"/>
                <w:b/>
                <w:bCs/>
                <w:noProof/>
              </w:rPr>
              <w:t>Critical Success Factors</w:t>
            </w:r>
            <w:r>
              <w:rPr>
                <w:noProof/>
                <w:webHidden/>
              </w:rPr>
              <w:tab/>
            </w:r>
            <w:r>
              <w:rPr>
                <w:noProof/>
                <w:webHidden/>
              </w:rPr>
              <w:fldChar w:fldCharType="begin"/>
            </w:r>
            <w:r>
              <w:rPr>
                <w:noProof/>
                <w:webHidden/>
              </w:rPr>
              <w:instrText xml:space="preserve"> PAGEREF _Toc105758989 \h </w:instrText>
            </w:r>
            <w:r>
              <w:rPr>
                <w:noProof/>
                <w:webHidden/>
              </w:rPr>
            </w:r>
            <w:r>
              <w:rPr>
                <w:noProof/>
                <w:webHidden/>
              </w:rPr>
              <w:fldChar w:fldCharType="separate"/>
            </w:r>
            <w:r>
              <w:rPr>
                <w:noProof/>
                <w:webHidden/>
              </w:rPr>
              <w:t>41</w:t>
            </w:r>
            <w:r>
              <w:rPr>
                <w:noProof/>
                <w:webHidden/>
              </w:rPr>
              <w:fldChar w:fldCharType="end"/>
            </w:r>
          </w:hyperlink>
        </w:p>
        <w:p w14:paraId="0BD7EBF7" w14:textId="7E71F73D"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90" w:history="1">
            <w:r w:rsidRPr="00857A2D">
              <w:rPr>
                <w:rStyle w:val="Hyperlink"/>
                <w:b/>
                <w:bCs/>
                <w:noProof/>
              </w:rPr>
              <w:t>6.</w:t>
            </w:r>
            <w:r>
              <w:rPr>
                <w:rFonts w:asciiTheme="minorHAnsi" w:eastAsiaTheme="minorEastAsia" w:hAnsiTheme="minorHAnsi" w:cstheme="minorBidi"/>
                <w:noProof/>
                <w:lang w:val="en-ZA"/>
              </w:rPr>
              <w:tab/>
            </w:r>
            <w:r w:rsidRPr="00857A2D">
              <w:rPr>
                <w:rStyle w:val="Hyperlink"/>
                <w:b/>
                <w:bCs/>
                <w:noProof/>
              </w:rPr>
              <w:t>Risk Plan</w:t>
            </w:r>
            <w:r>
              <w:rPr>
                <w:noProof/>
                <w:webHidden/>
              </w:rPr>
              <w:tab/>
            </w:r>
            <w:r>
              <w:rPr>
                <w:noProof/>
                <w:webHidden/>
              </w:rPr>
              <w:fldChar w:fldCharType="begin"/>
            </w:r>
            <w:r>
              <w:rPr>
                <w:noProof/>
                <w:webHidden/>
              </w:rPr>
              <w:instrText xml:space="preserve"> PAGEREF _Toc105758990 \h </w:instrText>
            </w:r>
            <w:r>
              <w:rPr>
                <w:noProof/>
                <w:webHidden/>
              </w:rPr>
            </w:r>
            <w:r>
              <w:rPr>
                <w:noProof/>
                <w:webHidden/>
              </w:rPr>
              <w:fldChar w:fldCharType="separate"/>
            </w:r>
            <w:r>
              <w:rPr>
                <w:noProof/>
                <w:webHidden/>
              </w:rPr>
              <w:t>42</w:t>
            </w:r>
            <w:r>
              <w:rPr>
                <w:noProof/>
                <w:webHidden/>
              </w:rPr>
              <w:fldChar w:fldCharType="end"/>
            </w:r>
          </w:hyperlink>
        </w:p>
        <w:p w14:paraId="7584233E" w14:textId="076E50CC"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91" w:history="1">
            <w:r w:rsidRPr="00857A2D">
              <w:rPr>
                <w:rStyle w:val="Hyperlink"/>
                <w:b/>
                <w:bCs/>
                <w:noProof/>
              </w:rPr>
              <w:t>7.</w:t>
            </w:r>
            <w:r>
              <w:rPr>
                <w:rFonts w:asciiTheme="minorHAnsi" w:eastAsiaTheme="minorEastAsia" w:hAnsiTheme="minorHAnsi" w:cstheme="minorBidi"/>
                <w:noProof/>
                <w:lang w:val="en-ZA"/>
              </w:rPr>
              <w:tab/>
            </w:r>
            <w:r w:rsidRPr="00857A2D">
              <w:rPr>
                <w:rStyle w:val="Hyperlink"/>
                <w:b/>
                <w:bCs/>
                <w:noProof/>
              </w:rPr>
              <w:t>Project Plan Gantt Chart</w:t>
            </w:r>
            <w:r>
              <w:rPr>
                <w:noProof/>
                <w:webHidden/>
              </w:rPr>
              <w:tab/>
            </w:r>
            <w:r>
              <w:rPr>
                <w:noProof/>
                <w:webHidden/>
              </w:rPr>
              <w:fldChar w:fldCharType="begin"/>
            </w:r>
            <w:r>
              <w:rPr>
                <w:noProof/>
                <w:webHidden/>
              </w:rPr>
              <w:instrText xml:space="preserve"> PAGEREF _Toc105758991 \h </w:instrText>
            </w:r>
            <w:r>
              <w:rPr>
                <w:noProof/>
                <w:webHidden/>
              </w:rPr>
            </w:r>
            <w:r>
              <w:rPr>
                <w:noProof/>
                <w:webHidden/>
              </w:rPr>
              <w:fldChar w:fldCharType="separate"/>
            </w:r>
            <w:r>
              <w:rPr>
                <w:noProof/>
                <w:webHidden/>
              </w:rPr>
              <w:t>44</w:t>
            </w:r>
            <w:r>
              <w:rPr>
                <w:noProof/>
                <w:webHidden/>
              </w:rPr>
              <w:fldChar w:fldCharType="end"/>
            </w:r>
          </w:hyperlink>
        </w:p>
        <w:p w14:paraId="6948EA6C" w14:textId="72E432A8"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92" w:history="1">
            <w:r w:rsidRPr="00857A2D">
              <w:rPr>
                <w:rStyle w:val="Hyperlink"/>
                <w:b/>
                <w:bCs/>
                <w:noProof/>
              </w:rPr>
              <w:t>8.</w:t>
            </w:r>
            <w:r>
              <w:rPr>
                <w:rFonts w:asciiTheme="minorHAnsi" w:eastAsiaTheme="minorEastAsia" w:hAnsiTheme="minorHAnsi" w:cstheme="minorBidi"/>
                <w:noProof/>
                <w:lang w:val="en-ZA"/>
              </w:rPr>
              <w:tab/>
            </w:r>
            <w:r w:rsidRPr="00857A2D">
              <w:rPr>
                <w:rStyle w:val="Hyperlink"/>
                <w:b/>
                <w:bCs/>
                <w:noProof/>
              </w:rPr>
              <w:t>Quality Plan</w:t>
            </w:r>
            <w:r>
              <w:rPr>
                <w:noProof/>
                <w:webHidden/>
              </w:rPr>
              <w:tab/>
            </w:r>
            <w:r>
              <w:rPr>
                <w:noProof/>
                <w:webHidden/>
              </w:rPr>
              <w:fldChar w:fldCharType="begin"/>
            </w:r>
            <w:r>
              <w:rPr>
                <w:noProof/>
                <w:webHidden/>
              </w:rPr>
              <w:instrText xml:space="preserve"> PAGEREF _Toc105758992 \h </w:instrText>
            </w:r>
            <w:r>
              <w:rPr>
                <w:noProof/>
                <w:webHidden/>
              </w:rPr>
            </w:r>
            <w:r>
              <w:rPr>
                <w:noProof/>
                <w:webHidden/>
              </w:rPr>
              <w:fldChar w:fldCharType="separate"/>
            </w:r>
            <w:r>
              <w:rPr>
                <w:noProof/>
                <w:webHidden/>
              </w:rPr>
              <w:t>44</w:t>
            </w:r>
            <w:r>
              <w:rPr>
                <w:noProof/>
                <w:webHidden/>
              </w:rPr>
              <w:fldChar w:fldCharType="end"/>
            </w:r>
          </w:hyperlink>
        </w:p>
        <w:p w14:paraId="2D561677" w14:textId="218ECA9A" w:rsidR="00624AF9" w:rsidRDefault="00624AF9">
          <w:pPr>
            <w:pStyle w:val="TOC1"/>
            <w:tabs>
              <w:tab w:val="left" w:pos="440"/>
              <w:tab w:val="right" w:leader="dot" w:pos="9019"/>
            </w:tabs>
            <w:rPr>
              <w:rFonts w:asciiTheme="minorHAnsi" w:eastAsiaTheme="minorEastAsia" w:hAnsiTheme="minorHAnsi" w:cstheme="minorBidi"/>
              <w:noProof/>
              <w:lang w:val="en-ZA"/>
            </w:rPr>
          </w:pPr>
          <w:hyperlink w:anchor="_Toc105758993" w:history="1">
            <w:r w:rsidRPr="00857A2D">
              <w:rPr>
                <w:rStyle w:val="Hyperlink"/>
                <w:b/>
                <w:bCs/>
                <w:noProof/>
              </w:rPr>
              <w:t>9.</w:t>
            </w:r>
            <w:r>
              <w:rPr>
                <w:rFonts w:asciiTheme="minorHAnsi" w:eastAsiaTheme="minorEastAsia" w:hAnsiTheme="minorHAnsi" w:cstheme="minorBidi"/>
                <w:noProof/>
                <w:lang w:val="en-ZA"/>
              </w:rPr>
              <w:tab/>
            </w:r>
            <w:r w:rsidRPr="00857A2D">
              <w:rPr>
                <w:rStyle w:val="Hyperlink"/>
                <w:b/>
                <w:bCs/>
                <w:noProof/>
              </w:rPr>
              <w:t>Financial Plan</w:t>
            </w:r>
            <w:r>
              <w:rPr>
                <w:noProof/>
                <w:webHidden/>
              </w:rPr>
              <w:tab/>
            </w:r>
            <w:r>
              <w:rPr>
                <w:noProof/>
                <w:webHidden/>
              </w:rPr>
              <w:fldChar w:fldCharType="begin"/>
            </w:r>
            <w:r>
              <w:rPr>
                <w:noProof/>
                <w:webHidden/>
              </w:rPr>
              <w:instrText xml:space="preserve"> PAGEREF _Toc105758993 \h </w:instrText>
            </w:r>
            <w:r>
              <w:rPr>
                <w:noProof/>
                <w:webHidden/>
              </w:rPr>
            </w:r>
            <w:r>
              <w:rPr>
                <w:noProof/>
                <w:webHidden/>
              </w:rPr>
              <w:fldChar w:fldCharType="separate"/>
            </w:r>
            <w:r>
              <w:rPr>
                <w:noProof/>
                <w:webHidden/>
              </w:rPr>
              <w:t>44</w:t>
            </w:r>
            <w:r>
              <w:rPr>
                <w:noProof/>
                <w:webHidden/>
              </w:rPr>
              <w:fldChar w:fldCharType="end"/>
            </w:r>
          </w:hyperlink>
        </w:p>
        <w:p w14:paraId="5AA895EA" w14:textId="58DD980F"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4" w:history="1">
            <w:r w:rsidRPr="00857A2D">
              <w:rPr>
                <w:rStyle w:val="Hyperlink"/>
                <w:noProof/>
              </w:rPr>
              <w:t>9.1</w:t>
            </w:r>
            <w:r>
              <w:rPr>
                <w:rFonts w:asciiTheme="minorHAnsi" w:eastAsiaTheme="minorEastAsia" w:hAnsiTheme="minorHAnsi" w:cstheme="minorBidi"/>
                <w:noProof/>
                <w:lang w:val="en-ZA"/>
              </w:rPr>
              <w:tab/>
            </w:r>
            <w:r w:rsidRPr="00857A2D">
              <w:rPr>
                <w:rStyle w:val="Hyperlink"/>
                <w:noProof/>
              </w:rPr>
              <w:t>Labour</w:t>
            </w:r>
            <w:r>
              <w:rPr>
                <w:noProof/>
                <w:webHidden/>
              </w:rPr>
              <w:tab/>
            </w:r>
            <w:r>
              <w:rPr>
                <w:noProof/>
                <w:webHidden/>
              </w:rPr>
              <w:fldChar w:fldCharType="begin"/>
            </w:r>
            <w:r>
              <w:rPr>
                <w:noProof/>
                <w:webHidden/>
              </w:rPr>
              <w:instrText xml:space="preserve"> PAGEREF _Toc105758994 \h </w:instrText>
            </w:r>
            <w:r>
              <w:rPr>
                <w:noProof/>
                <w:webHidden/>
              </w:rPr>
            </w:r>
            <w:r>
              <w:rPr>
                <w:noProof/>
                <w:webHidden/>
              </w:rPr>
              <w:fldChar w:fldCharType="separate"/>
            </w:r>
            <w:r>
              <w:rPr>
                <w:noProof/>
                <w:webHidden/>
              </w:rPr>
              <w:t>44</w:t>
            </w:r>
            <w:r>
              <w:rPr>
                <w:noProof/>
                <w:webHidden/>
              </w:rPr>
              <w:fldChar w:fldCharType="end"/>
            </w:r>
          </w:hyperlink>
        </w:p>
        <w:p w14:paraId="108C252D" w14:textId="5ABEE8C9"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5" w:history="1">
            <w:r w:rsidRPr="00857A2D">
              <w:rPr>
                <w:rStyle w:val="Hyperlink"/>
                <w:noProof/>
              </w:rPr>
              <w:t>9.2</w:t>
            </w:r>
            <w:r>
              <w:rPr>
                <w:rFonts w:asciiTheme="minorHAnsi" w:eastAsiaTheme="minorEastAsia" w:hAnsiTheme="minorHAnsi" w:cstheme="minorBidi"/>
                <w:noProof/>
                <w:lang w:val="en-ZA"/>
              </w:rPr>
              <w:tab/>
            </w:r>
            <w:r w:rsidRPr="00857A2D">
              <w:rPr>
                <w:rStyle w:val="Hyperlink"/>
                <w:noProof/>
              </w:rPr>
              <w:t>Equipment</w:t>
            </w:r>
            <w:r>
              <w:rPr>
                <w:noProof/>
                <w:webHidden/>
              </w:rPr>
              <w:tab/>
            </w:r>
            <w:r>
              <w:rPr>
                <w:noProof/>
                <w:webHidden/>
              </w:rPr>
              <w:fldChar w:fldCharType="begin"/>
            </w:r>
            <w:r>
              <w:rPr>
                <w:noProof/>
                <w:webHidden/>
              </w:rPr>
              <w:instrText xml:space="preserve"> PAGEREF _Toc105758995 \h </w:instrText>
            </w:r>
            <w:r>
              <w:rPr>
                <w:noProof/>
                <w:webHidden/>
              </w:rPr>
            </w:r>
            <w:r>
              <w:rPr>
                <w:noProof/>
                <w:webHidden/>
              </w:rPr>
              <w:fldChar w:fldCharType="separate"/>
            </w:r>
            <w:r>
              <w:rPr>
                <w:noProof/>
                <w:webHidden/>
              </w:rPr>
              <w:t>45</w:t>
            </w:r>
            <w:r>
              <w:rPr>
                <w:noProof/>
                <w:webHidden/>
              </w:rPr>
              <w:fldChar w:fldCharType="end"/>
            </w:r>
          </w:hyperlink>
        </w:p>
        <w:p w14:paraId="6B7AE9CA" w14:textId="28085D1D"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6" w:history="1">
            <w:r w:rsidRPr="00857A2D">
              <w:rPr>
                <w:rStyle w:val="Hyperlink"/>
                <w:noProof/>
              </w:rPr>
              <w:t>9.3</w:t>
            </w:r>
            <w:r>
              <w:rPr>
                <w:rFonts w:asciiTheme="minorHAnsi" w:eastAsiaTheme="minorEastAsia" w:hAnsiTheme="minorHAnsi" w:cstheme="minorBidi"/>
                <w:noProof/>
                <w:lang w:val="en-ZA"/>
              </w:rPr>
              <w:tab/>
            </w:r>
            <w:r w:rsidRPr="00857A2D">
              <w:rPr>
                <w:rStyle w:val="Hyperlink"/>
                <w:noProof/>
              </w:rPr>
              <w:t>Schedule</w:t>
            </w:r>
            <w:r>
              <w:rPr>
                <w:noProof/>
                <w:webHidden/>
              </w:rPr>
              <w:tab/>
            </w:r>
            <w:r>
              <w:rPr>
                <w:noProof/>
                <w:webHidden/>
              </w:rPr>
              <w:fldChar w:fldCharType="begin"/>
            </w:r>
            <w:r>
              <w:rPr>
                <w:noProof/>
                <w:webHidden/>
              </w:rPr>
              <w:instrText xml:space="preserve"> PAGEREF _Toc105758996 \h </w:instrText>
            </w:r>
            <w:r>
              <w:rPr>
                <w:noProof/>
                <w:webHidden/>
              </w:rPr>
            </w:r>
            <w:r>
              <w:rPr>
                <w:noProof/>
                <w:webHidden/>
              </w:rPr>
              <w:fldChar w:fldCharType="separate"/>
            </w:r>
            <w:r>
              <w:rPr>
                <w:noProof/>
                <w:webHidden/>
              </w:rPr>
              <w:t>45</w:t>
            </w:r>
            <w:r>
              <w:rPr>
                <w:noProof/>
                <w:webHidden/>
              </w:rPr>
              <w:fldChar w:fldCharType="end"/>
            </w:r>
          </w:hyperlink>
        </w:p>
        <w:p w14:paraId="6567DE4C" w14:textId="366E473F"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7" w:history="1">
            <w:r w:rsidRPr="00857A2D">
              <w:rPr>
                <w:rStyle w:val="Hyperlink"/>
                <w:noProof/>
              </w:rPr>
              <w:t>9.4</w:t>
            </w:r>
            <w:r>
              <w:rPr>
                <w:rFonts w:asciiTheme="minorHAnsi" w:eastAsiaTheme="minorEastAsia" w:hAnsiTheme="minorHAnsi" w:cstheme="minorBidi"/>
                <w:noProof/>
                <w:lang w:val="en-ZA"/>
              </w:rPr>
              <w:tab/>
            </w:r>
            <w:r w:rsidRPr="00857A2D">
              <w:rPr>
                <w:rStyle w:val="Hyperlink"/>
                <w:noProof/>
              </w:rPr>
              <w:t>Assumptions</w:t>
            </w:r>
            <w:r>
              <w:rPr>
                <w:noProof/>
                <w:webHidden/>
              </w:rPr>
              <w:tab/>
            </w:r>
            <w:r>
              <w:rPr>
                <w:noProof/>
                <w:webHidden/>
              </w:rPr>
              <w:fldChar w:fldCharType="begin"/>
            </w:r>
            <w:r>
              <w:rPr>
                <w:noProof/>
                <w:webHidden/>
              </w:rPr>
              <w:instrText xml:space="preserve"> PAGEREF _Toc105758997 \h </w:instrText>
            </w:r>
            <w:r>
              <w:rPr>
                <w:noProof/>
                <w:webHidden/>
              </w:rPr>
            </w:r>
            <w:r>
              <w:rPr>
                <w:noProof/>
                <w:webHidden/>
              </w:rPr>
              <w:fldChar w:fldCharType="separate"/>
            </w:r>
            <w:r>
              <w:rPr>
                <w:noProof/>
                <w:webHidden/>
              </w:rPr>
              <w:t>45</w:t>
            </w:r>
            <w:r>
              <w:rPr>
                <w:noProof/>
                <w:webHidden/>
              </w:rPr>
              <w:fldChar w:fldCharType="end"/>
            </w:r>
          </w:hyperlink>
        </w:p>
        <w:p w14:paraId="5CC7E372" w14:textId="3D7AB470"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8" w:history="1">
            <w:r w:rsidRPr="00857A2D">
              <w:rPr>
                <w:rStyle w:val="Hyperlink"/>
                <w:noProof/>
              </w:rPr>
              <w:t>9.5</w:t>
            </w:r>
            <w:r>
              <w:rPr>
                <w:rFonts w:asciiTheme="minorHAnsi" w:eastAsiaTheme="minorEastAsia" w:hAnsiTheme="minorHAnsi" w:cstheme="minorBidi"/>
                <w:noProof/>
                <w:lang w:val="en-ZA"/>
              </w:rPr>
              <w:tab/>
            </w:r>
            <w:r w:rsidRPr="00857A2D">
              <w:rPr>
                <w:rStyle w:val="Hyperlink"/>
                <w:noProof/>
              </w:rPr>
              <w:t>Financial Processes</w:t>
            </w:r>
            <w:r>
              <w:rPr>
                <w:noProof/>
                <w:webHidden/>
              </w:rPr>
              <w:tab/>
            </w:r>
            <w:r>
              <w:rPr>
                <w:noProof/>
                <w:webHidden/>
              </w:rPr>
              <w:fldChar w:fldCharType="begin"/>
            </w:r>
            <w:r>
              <w:rPr>
                <w:noProof/>
                <w:webHidden/>
              </w:rPr>
              <w:instrText xml:space="preserve"> PAGEREF _Toc105758998 \h </w:instrText>
            </w:r>
            <w:r>
              <w:rPr>
                <w:noProof/>
                <w:webHidden/>
              </w:rPr>
            </w:r>
            <w:r>
              <w:rPr>
                <w:noProof/>
                <w:webHidden/>
              </w:rPr>
              <w:fldChar w:fldCharType="separate"/>
            </w:r>
            <w:r>
              <w:rPr>
                <w:noProof/>
                <w:webHidden/>
              </w:rPr>
              <w:t>45</w:t>
            </w:r>
            <w:r>
              <w:rPr>
                <w:noProof/>
                <w:webHidden/>
              </w:rPr>
              <w:fldChar w:fldCharType="end"/>
            </w:r>
          </w:hyperlink>
        </w:p>
        <w:p w14:paraId="7B6D8472" w14:textId="1F7AC1B8"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8999" w:history="1">
            <w:r w:rsidRPr="00857A2D">
              <w:rPr>
                <w:rStyle w:val="Hyperlink"/>
                <w:noProof/>
              </w:rPr>
              <w:t>9.6</w:t>
            </w:r>
            <w:r>
              <w:rPr>
                <w:rFonts w:asciiTheme="minorHAnsi" w:eastAsiaTheme="minorEastAsia" w:hAnsiTheme="minorHAnsi" w:cstheme="minorBidi"/>
                <w:noProof/>
                <w:lang w:val="en-ZA"/>
              </w:rPr>
              <w:tab/>
            </w:r>
            <w:r w:rsidRPr="00857A2D">
              <w:rPr>
                <w:rStyle w:val="Hyperlink"/>
                <w:noProof/>
              </w:rPr>
              <w:t>Activities</w:t>
            </w:r>
            <w:r>
              <w:rPr>
                <w:noProof/>
                <w:webHidden/>
              </w:rPr>
              <w:tab/>
            </w:r>
            <w:r>
              <w:rPr>
                <w:noProof/>
                <w:webHidden/>
              </w:rPr>
              <w:fldChar w:fldCharType="begin"/>
            </w:r>
            <w:r>
              <w:rPr>
                <w:noProof/>
                <w:webHidden/>
              </w:rPr>
              <w:instrText xml:space="preserve"> PAGEREF _Toc105758999 \h </w:instrText>
            </w:r>
            <w:r>
              <w:rPr>
                <w:noProof/>
                <w:webHidden/>
              </w:rPr>
            </w:r>
            <w:r>
              <w:rPr>
                <w:noProof/>
                <w:webHidden/>
              </w:rPr>
              <w:fldChar w:fldCharType="separate"/>
            </w:r>
            <w:r>
              <w:rPr>
                <w:noProof/>
                <w:webHidden/>
              </w:rPr>
              <w:t>46</w:t>
            </w:r>
            <w:r>
              <w:rPr>
                <w:noProof/>
                <w:webHidden/>
              </w:rPr>
              <w:fldChar w:fldCharType="end"/>
            </w:r>
          </w:hyperlink>
        </w:p>
        <w:p w14:paraId="337F092B" w14:textId="2D3642FB"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0" w:history="1">
            <w:r w:rsidRPr="00857A2D">
              <w:rPr>
                <w:rStyle w:val="Hyperlink"/>
                <w:noProof/>
              </w:rPr>
              <w:t>9.7</w:t>
            </w:r>
            <w:r>
              <w:rPr>
                <w:rFonts w:asciiTheme="minorHAnsi" w:eastAsiaTheme="minorEastAsia" w:hAnsiTheme="minorHAnsi" w:cstheme="minorBidi"/>
                <w:noProof/>
                <w:lang w:val="en-ZA"/>
              </w:rPr>
              <w:tab/>
            </w:r>
            <w:r w:rsidRPr="00857A2D">
              <w:rPr>
                <w:rStyle w:val="Hyperlink"/>
                <w:noProof/>
              </w:rPr>
              <w:t>Roles</w:t>
            </w:r>
            <w:r>
              <w:rPr>
                <w:noProof/>
                <w:webHidden/>
              </w:rPr>
              <w:tab/>
            </w:r>
            <w:r>
              <w:rPr>
                <w:noProof/>
                <w:webHidden/>
              </w:rPr>
              <w:fldChar w:fldCharType="begin"/>
            </w:r>
            <w:r>
              <w:rPr>
                <w:noProof/>
                <w:webHidden/>
              </w:rPr>
              <w:instrText xml:space="preserve"> PAGEREF _Toc105759000 \h </w:instrText>
            </w:r>
            <w:r>
              <w:rPr>
                <w:noProof/>
                <w:webHidden/>
              </w:rPr>
            </w:r>
            <w:r>
              <w:rPr>
                <w:noProof/>
                <w:webHidden/>
              </w:rPr>
              <w:fldChar w:fldCharType="separate"/>
            </w:r>
            <w:r>
              <w:rPr>
                <w:noProof/>
                <w:webHidden/>
              </w:rPr>
              <w:t>47</w:t>
            </w:r>
            <w:r>
              <w:rPr>
                <w:noProof/>
                <w:webHidden/>
              </w:rPr>
              <w:fldChar w:fldCharType="end"/>
            </w:r>
          </w:hyperlink>
        </w:p>
        <w:p w14:paraId="2B8F84EC" w14:textId="03B43DEF"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1" w:history="1">
            <w:r w:rsidRPr="00857A2D">
              <w:rPr>
                <w:rStyle w:val="Hyperlink"/>
                <w:noProof/>
              </w:rPr>
              <w:t>9.8</w:t>
            </w:r>
            <w:r>
              <w:rPr>
                <w:rFonts w:asciiTheme="minorHAnsi" w:eastAsiaTheme="minorEastAsia" w:hAnsiTheme="minorHAnsi" w:cstheme="minorBidi"/>
                <w:noProof/>
                <w:lang w:val="en-ZA"/>
              </w:rPr>
              <w:tab/>
            </w:r>
            <w:r w:rsidRPr="00857A2D">
              <w:rPr>
                <w:rStyle w:val="Hyperlink"/>
                <w:noProof/>
              </w:rPr>
              <w:t>Documents</w:t>
            </w:r>
            <w:r>
              <w:rPr>
                <w:noProof/>
                <w:webHidden/>
              </w:rPr>
              <w:tab/>
            </w:r>
            <w:r>
              <w:rPr>
                <w:noProof/>
                <w:webHidden/>
              </w:rPr>
              <w:fldChar w:fldCharType="begin"/>
            </w:r>
            <w:r>
              <w:rPr>
                <w:noProof/>
                <w:webHidden/>
              </w:rPr>
              <w:instrText xml:space="preserve"> PAGEREF _Toc105759001 \h </w:instrText>
            </w:r>
            <w:r>
              <w:rPr>
                <w:noProof/>
                <w:webHidden/>
              </w:rPr>
            </w:r>
            <w:r>
              <w:rPr>
                <w:noProof/>
                <w:webHidden/>
              </w:rPr>
              <w:fldChar w:fldCharType="separate"/>
            </w:r>
            <w:r>
              <w:rPr>
                <w:noProof/>
                <w:webHidden/>
              </w:rPr>
              <w:t>47</w:t>
            </w:r>
            <w:r>
              <w:rPr>
                <w:noProof/>
                <w:webHidden/>
              </w:rPr>
              <w:fldChar w:fldCharType="end"/>
            </w:r>
          </w:hyperlink>
        </w:p>
        <w:p w14:paraId="3BEB2475" w14:textId="24E5A02E"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9002" w:history="1">
            <w:r w:rsidRPr="00857A2D">
              <w:rPr>
                <w:rStyle w:val="Hyperlink"/>
                <w:b/>
                <w:bCs/>
                <w:noProof/>
              </w:rPr>
              <w:t>10.</w:t>
            </w:r>
            <w:r>
              <w:rPr>
                <w:rFonts w:asciiTheme="minorHAnsi" w:eastAsiaTheme="minorEastAsia" w:hAnsiTheme="minorHAnsi" w:cstheme="minorBidi"/>
                <w:noProof/>
                <w:lang w:val="en-ZA"/>
              </w:rPr>
              <w:tab/>
            </w:r>
            <w:r w:rsidRPr="00857A2D">
              <w:rPr>
                <w:rStyle w:val="Hyperlink"/>
                <w:b/>
                <w:bCs/>
                <w:noProof/>
              </w:rPr>
              <w:t>Procurement Plan</w:t>
            </w:r>
            <w:r>
              <w:rPr>
                <w:noProof/>
                <w:webHidden/>
              </w:rPr>
              <w:tab/>
            </w:r>
            <w:r>
              <w:rPr>
                <w:noProof/>
                <w:webHidden/>
              </w:rPr>
              <w:fldChar w:fldCharType="begin"/>
            </w:r>
            <w:r>
              <w:rPr>
                <w:noProof/>
                <w:webHidden/>
              </w:rPr>
              <w:instrText xml:space="preserve"> PAGEREF _Toc105759002 \h </w:instrText>
            </w:r>
            <w:r>
              <w:rPr>
                <w:noProof/>
                <w:webHidden/>
              </w:rPr>
            </w:r>
            <w:r>
              <w:rPr>
                <w:noProof/>
                <w:webHidden/>
              </w:rPr>
              <w:fldChar w:fldCharType="separate"/>
            </w:r>
            <w:r>
              <w:rPr>
                <w:noProof/>
                <w:webHidden/>
              </w:rPr>
              <w:t>47</w:t>
            </w:r>
            <w:r>
              <w:rPr>
                <w:noProof/>
                <w:webHidden/>
              </w:rPr>
              <w:fldChar w:fldCharType="end"/>
            </w:r>
          </w:hyperlink>
        </w:p>
        <w:p w14:paraId="46E2645C" w14:textId="258554DE"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3" w:history="1">
            <w:r w:rsidRPr="00857A2D">
              <w:rPr>
                <w:rStyle w:val="Hyperlink"/>
                <w:noProof/>
              </w:rPr>
              <w:t>10.1</w:t>
            </w:r>
            <w:r>
              <w:rPr>
                <w:rFonts w:asciiTheme="minorHAnsi" w:eastAsiaTheme="minorEastAsia" w:hAnsiTheme="minorHAnsi" w:cstheme="minorBidi"/>
                <w:noProof/>
                <w:lang w:val="en-ZA"/>
              </w:rPr>
              <w:tab/>
            </w:r>
            <w:r w:rsidRPr="00857A2D">
              <w:rPr>
                <w:rStyle w:val="Hyperlink"/>
                <w:noProof/>
              </w:rPr>
              <w:t>Procurement Requirements</w:t>
            </w:r>
            <w:r>
              <w:rPr>
                <w:noProof/>
                <w:webHidden/>
              </w:rPr>
              <w:tab/>
            </w:r>
            <w:r>
              <w:rPr>
                <w:noProof/>
                <w:webHidden/>
              </w:rPr>
              <w:fldChar w:fldCharType="begin"/>
            </w:r>
            <w:r>
              <w:rPr>
                <w:noProof/>
                <w:webHidden/>
              </w:rPr>
              <w:instrText xml:space="preserve"> PAGEREF _Toc105759003 \h </w:instrText>
            </w:r>
            <w:r>
              <w:rPr>
                <w:noProof/>
                <w:webHidden/>
              </w:rPr>
            </w:r>
            <w:r>
              <w:rPr>
                <w:noProof/>
                <w:webHidden/>
              </w:rPr>
              <w:fldChar w:fldCharType="separate"/>
            </w:r>
            <w:r>
              <w:rPr>
                <w:noProof/>
                <w:webHidden/>
              </w:rPr>
              <w:t>47</w:t>
            </w:r>
            <w:r>
              <w:rPr>
                <w:noProof/>
                <w:webHidden/>
              </w:rPr>
              <w:fldChar w:fldCharType="end"/>
            </w:r>
          </w:hyperlink>
        </w:p>
        <w:p w14:paraId="7630FEAD" w14:textId="54C63BC9"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4" w:history="1">
            <w:r w:rsidRPr="00857A2D">
              <w:rPr>
                <w:rStyle w:val="Hyperlink"/>
                <w:noProof/>
              </w:rPr>
              <w:t>10.2</w:t>
            </w:r>
            <w:r>
              <w:rPr>
                <w:rFonts w:asciiTheme="minorHAnsi" w:eastAsiaTheme="minorEastAsia" w:hAnsiTheme="minorHAnsi" w:cstheme="minorBidi"/>
                <w:noProof/>
                <w:lang w:val="en-ZA"/>
              </w:rPr>
              <w:tab/>
            </w:r>
            <w:r w:rsidRPr="00857A2D">
              <w:rPr>
                <w:rStyle w:val="Hyperlink"/>
                <w:noProof/>
              </w:rPr>
              <w:t>Requirements</w:t>
            </w:r>
            <w:r>
              <w:rPr>
                <w:noProof/>
                <w:webHidden/>
              </w:rPr>
              <w:tab/>
            </w:r>
            <w:r>
              <w:rPr>
                <w:noProof/>
                <w:webHidden/>
              </w:rPr>
              <w:fldChar w:fldCharType="begin"/>
            </w:r>
            <w:r>
              <w:rPr>
                <w:noProof/>
                <w:webHidden/>
              </w:rPr>
              <w:instrText xml:space="preserve"> PAGEREF _Toc105759004 \h </w:instrText>
            </w:r>
            <w:r>
              <w:rPr>
                <w:noProof/>
                <w:webHidden/>
              </w:rPr>
            </w:r>
            <w:r>
              <w:rPr>
                <w:noProof/>
                <w:webHidden/>
              </w:rPr>
              <w:fldChar w:fldCharType="separate"/>
            </w:r>
            <w:r>
              <w:rPr>
                <w:noProof/>
                <w:webHidden/>
              </w:rPr>
              <w:t>47</w:t>
            </w:r>
            <w:r>
              <w:rPr>
                <w:noProof/>
                <w:webHidden/>
              </w:rPr>
              <w:fldChar w:fldCharType="end"/>
            </w:r>
          </w:hyperlink>
        </w:p>
        <w:p w14:paraId="50A72A35" w14:textId="3ADD8123"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5" w:history="1">
            <w:r w:rsidRPr="00857A2D">
              <w:rPr>
                <w:rStyle w:val="Hyperlink"/>
                <w:noProof/>
              </w:rPr>
              <w:t>10.3</w:t>
            </w:r>
            <w:r>
              <w:rPr>
                <w:rFonts w:asciiTheme="minorHAnsi" w:eastAsiaTheme="minorEastAsia" w:hAnsiTheme="minorHAnsi" w:cstheme="minorBidi"/>
                <w:noProof/>
                <w:lang w:val="en-ZA"/>
              </w:rPr>
              <w:tab/>
            </w:r>
            <w:r w:rsidRPr="00857A2D">
              <w:rPr>
                <w:rStyle w:val="Hyperlink"/>
                <w:noProof/>
              </w:rPr>
              <w:t>Market Research</w:t>
            </w:r>
            <w:r>
              <w:rPr>
                <w:noProof/>
                <w:webHidden/>
              </w:rPr>
              <w:tab/>
            </w:r>
            <w:r>
              <w:rPr>
                <w:noProof/>
                <w:webHidden/>
              </w:rPr>
              <w:fldChar w:fldCharType="begin"/>
            </w:r>
            <w:r>
              <w:rPr>
                <w:noProof/>
                <w:webHidden/>
              </w:rPr>
              <w:instrText xml:space="preserve"> PAGEREF _Toc105759005 \h </w:instrText>
            </w:r>
            <w:r>
              <w:rPr>
                <w:noProof/>
                <w:webHidden/>
              </w:rPr>
            </w:r>
            <w:r>
              <w:rPr>
                <w:noProof/>
                <w:webHidden/>
              </w:rPr>
              <w:fldChar w:fldCharType="separate"/>
            </w:r>
            <w:r>
              <w:rPr>
                <w:noProof/>
                <w:webHidden/>
              </w:rPr>
              <w:t>47</w:t>
            </w:r>
            <w:r>
              <w:rPr>
                <w:noProof/>
                <w:webHidden/>
              </w:rPr>
              <w:fldChar w:fldCharType="end"/>
            </w:r>
          </w:hyperlink>
        </w:p>
        <w:p w14:paraId="380B1ABB" w14:textId="0DB9946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6" w:history="1">
            <w:r w:rsidRPr="00857A2D">
              <w:rPr>
                <w:rStyle w:val="Hyperlink"/>
                <w:noProof/>
              </w:rPr>
              <w:t>10.4</w:t>
            </w:r>
            <w:r>
              <w:rPr>
                <w:rFonts w:asciiTheme="minorHAnsi" w:eastAsiaTheme="minorEastAsia" w:hAnsiTheme="minorHAnsi" w:cstheme="minorBidi"/>
                <w:noProof/>
                <w:lang w:val="en-ZA"/>
              </w:rPr>
              <w:tab/>
            </w:r>
            <w:r w:rsidRPr="00857A2D">
              <w:rPr>
                <w:rStyle w:val="Hyperlink"/>
                <w:noProof/>
              </w:rPr>
              <w:t>Schedule</w:t>
            </w:r>
            <w:r>
              <w:rPr>
                <w:noProof/>
                <w:webHidden/>
              </w:rPr>
              <w:tab/>
            </w:r>
            <w:r>
              <w:rPr>
                <w:noProof/>
                <w:webHidden/>
              </w:rPr>
              <w:fldChar w:fldCharType="begin"/>
            </w:r>
            <w:r>
              <w:rPr>
                <w:noProof/>
                <w:webHidden/>
              </w:rPr>
              <w:instrText xml:space="preserve"> PAGEREF _Toc105759006 \h </w:instrText>
            </w:r>
            <w:r>
              <w:rPr>
                <w:noProof/>
                <w:webHidden/>
              </w:rPr>
            </w:r>
            <w:r>
              <w:rPr>
                <w:noProof/>
                <w:webHidden/>
              </w:rPr>
              <w:fldChar w:fldCharType="separate"/>
            </w:r>
            <w:r>
              <w:rPr>
                <w:noProof/>
                <w:webHidden/>
              </w:rPr>
              <w:t>47</w:t>
            </w:r>
            <w:r>
              <w:rPr>
                <w:noProof/>
                <w:webHidden/>
              </w:rPr>
              <w:fldChar w:fldCharType="end"/>
            </w:r>
          </w:hyperlink>
        </w:p>
        <w:p w14:paraId="1D0D4BDB" w14:textId="2A7750FF"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7" w:history="1">
            <w:r w:rsidRPr="00857A2D">
              <w:rPr>
                <w:rStyle w:val="Hyperlink"/>
                <w:noProof/>
              </w:rPr>
              <w:t>10.5</w:t>
            </w:r>
            <w:r>
              <w:rPr>
                <w:rFonts w:asciiTheme="minorHAnsi" w:eastAsiaTheme="minorEastAsia" w:hAnsiTheme="minorHAnsi" w:cstheme="minorBidi"/>
                <w:noProof/>
                <w:lang w:val="en-ZA"/>
              </w:rPr>
              <w:tab/>
            </w:r>
            <w:r w:rsidRPr="00857A2D">
              <w:rPr>
                <w:rStyle w:val="Hyperlink"/>
                <w:noProof/>
              </w:rPr>
              <w:t>Assumptions</w:t>
            </w:r>
            <w:r>
              <w:rPr>
                <w:noProof/>
                <w:webHidden/>
              </w:rPr>
              <w:tab/>
            </w:r>
            <w:r>
              <w:rPr>
                <w:noProof/>
                <w:webHidden/>
              </w:rPr>
              <w:fldChar w:fldCharType="begin"/>
            </w:r>
            <w:r>
              <w:rPr>
                <w:noProof/>
                <w:webHidden/>
              </w:rPr>
              <w:instrText xml:space="preserve"> PAGEREF _Toc105759007 \h </w:instrText>
            </w:r>
            <w:r>
              <w:rPr>
                <w:noProof/>
                <w:webHidden/>
              </w:rPr>
            </w:r>
            <w:r>
              <w:rPr>
                <w:noProof/>
                <w:webHidden/>
              </w:rPr>
              <w:fldChar w:fldCharType="separate"/>
            </w:r>
            <w:r>
              <w:rPr>
                <w:noProof/>
                <w:webHidden/>
              </w:rPr>
              <w:t>47</w:t>
            </w:r>
            <w:r>
              <w:rPr>
                <w:noProof/>
                <w:webHidden/>
              </w:rPr>
              <w:fldChar w:fldCharType="end"/>
            </w:r>
          </w:hyperlink>
        </w:p>
        <w:p w14:paraId="2223D4D2" w14:textId="5DAD7BC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8" w:history="1">
            <w:r w:rsidRPr="00857A2D">
              <w:rPr>
                <w:rStyle w:val="Hyperlink"/>
                <w:noProof/>
              </w:rPr>
              <w:t>10.6</w:t>
            </w:r>
            <w:r>
              <w:rPr>
                <w:rFonts w:asciiTheme="minorHAnsi" w:eastAsiaTheme="minorEastAsia" w:hAnsiTheme="minorHAnsi" w:cstheme="minorBidi"/>
                <w:noProof/>
                <w:lang w:val="en-ZA"/>
              </w:rPr>
              <w:tab/>
            </w:r>
            <w:r w:rsidRPr="00857A2D">
              <w:rPr>
                <w:rStyle w:val="Hyperlink"/>
                <w:noProof/>
              </w:rPr>
              <w:t>Constraints</w:t>
            </w:r>
            <w:r>
              <w:rPr>
                <w:noProof/>
                <w:webHidden/>
              </w:rPr>
              <w:tab/>
            </w:r>
            <w:r>
              <w:rPr>
                <w:noProof/>
                <w:webHidden/>
              </w:rPr>
              <w:fldChar w:fldCharType="begin"/>
            </w:r>
            <w:r>
              <w:rPr>
                <w:noProof/>
                <w:webHidden/>
              </w:rPr>
              <w:instrText xml:space="preserve"> PAGEREF _Toc105759008 \h </w:instrText>
            </w:r>
            <w:r>
              <w:rPr>
                <w:noProof/>
                <w:webHidden/>
              </w:rPr>
            </w:r>
            <w:r>
              <w:rPr>
                <w:noProof/>
                <w:webHidden/>
              </w:rPr>
              <w:fldChar w:fldCharType="separate"/>
            </w:r>
            <w:r>
              <w:rPr>
                <w:noProof/>
                <w:webHidden/>
              </w:rPr>
              <w:t>47</w:t>
            </w:r>
            <w:r>
              <w:rPr>
                <w:noProof/>
                <w:webHidden/>
              </w:rPr>
              <w:fldChar w:fldCharType="end"/>
            </w:r>
          </w:hyperlink>
        </w:p>
        <w:p w14:paraId="53A841F9" w14:textId="4F92BA24"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09" w:history="1">
            <w:r w:rsidRPr="00857A2D">
              <w:rPr>
                <w:rStyle w:val="Hyperlink"/>
                <w:noProof/>
              </w:rPr>
              <w:t>10.7</w:t>
            </w:r>
            <w:r>
              <w:rPr>
                <w:rFonts w:asciiTheme="minorHAnsi" w:eastAsiaTheme="minorEastAsia" w:hAnsiTheme="minorHAnsi" w:cstheme="minorBidi"/>
                <w:noProof/>
                <w:lang w:val="en-ZA"/>
              </w:rPr>
              <w:tab/>
            </w:r>
            <w:r w:rsidRPr="00857A2D">
              <w:rPr>
                <w:rStyle w:val="Hyperlink"/>
                <w:noProof/>
              </w:rPr>
              <w:t>Activities</w:t>
            </w:r>
            <w:r>
              <w:rPr>
                <w:noProof/>
                <w:webHidden/>
              </w:rPr>
              <w:tab/>
            </w:r>
            <w:r>
              <w:rPr>
                <w:noProof/>
                <w:webHidden/>
              </w:rPr>
              <w:fldChar w:fldCharType="begin"/>
            </w:r>
            <w:r>
              <w:rPr>
                <w:noProof/>
                <w:webHidden/>
              </w:rPr>
              <w:instrText xml:space="preserve"> PAGEREF _Toc105759009 \h </w:instrText>
            </w:r>
            <w:r>
              <w:rPr>
                <w:noProof/>
                <w:webHidden/>
              </w:rPr>
            </w:r>
            <w:r>
              <w:rPr>
                <w:noProof/>
                <w:webHidden/>
              </w:rPr>
              <w:fldChar w:fldCharType="separate"/>
            </w:r>
            <w:r>
              <w:rPr>
                <w:noProof/>
                <w:webHidden/>
              </w:rPr>
              <w:t>47</w:t>
            </w:r>
            <w:r>
              <w:rPr>
                <w:noProof/>
                <w:webHidden/>
              </w:rPr>
              <w:fldChar w:fldCharType="end"/>
            </w:r>
          </w:hyperlink>
        </w:p>
        <w:p w14:paraId="78F7C472" w14:textId="662B0D95"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0" w:history="1">
            <w:r w:rsidRPr="00857A2D">
              <w:rPr>
                <w:rStyle w:val="Hyperlink"/>
                <w:noProof/>
              </w:rPr>
              <w:t>10.8</w:t>
            </w:r>
            <w:r>
              <w:rPr>
                <w:rFonts w:asciiTheme="minorHAnsi" w:eastAsiaTheme="minorEastAsia" w:hAnsiTheme="minorHAnsi" w:cstheme="minorBidi"/>
                <w:noProof/>
                <w:lang w:val="en-ZA"/>
              </w:rPr>
              <w:tab/>
            </w:r>
            <w:r w:rsidRPr="00857A2D">
              <w:rPr>
                <w:rStyle w:val="Hyperlink"/>
                <w:noProof/>
              </w:rPr>
              <w:t>Roles</w:t>
            </w:r>
            <w:r>
              <w:rPr>
                <w:noProof/>
                <w:webHidden/>
              </w:rPr>
              <w:tab/>
            </w:r>
            <w:r>
              <w:rPr>
                <w:noProof/>
                <w:webHidden/>
              </w:rPr>
              <w:fldChar w:fldCharType="begin"/>
            </w:r>
            <w:r>
              <w:rPr>
                <w:noProof/>
                <w:webHidden/>
              </w:rPr>
              <w:instrText xml:space="preserve"> PAGEREF _Toc105759010 \h </w:instrText>
            </w:r>
            <w:r>
              <w:rPr>
                <w:noProof/>
                <w:webHidden/>
              </w:rPr>
            </w:r>
            <w:r>
              <w:rPr>
                <w:noProof/>
                <w:webHidden/>
              </w:rPr>
              <w:fldChar w:fldCharType="separate"/>
            </w:r>
            <w:r>
              <w:rPr>
                <w:noProof/>
                <w:webHidden/>
              </w:rPr>
              <w:t>47</w:t>
            </w:r>
            <w:r>
              <w:rPr>
                <w:noProof/>
                <w:webHidden/>
              </w:rPr>
              <w:fldChar w:fldCharType="end"/>
            </w:r>
          </w:hyperlink>
        </w:p>
        <w:p w14:paraId="54384532" w14:textId="16DA099F"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9011" w:history="1">
            <w:r w:rsidRPr="00857A2D">
              <w:rPr>
                <w:rStyle w:val="Hyperlink"/>
                <w:b/>
                <w:bCs/>
                <w:noProof/>
              </w:rPr>
              <w:t>11.</w:t>
            </w:r>
            <w:r>
              <w:rPr>
                <w:rFonts w:asciiTheme="minorHAnsi" w:eastAsiaTheme="minorEastAsia" w:hAnsiTheme="minorHAnsi" w:cstheme="minorBidi"/>
                <w:noProof/>
                <w:lang w:val="en-ZA"/>
              </w:rPr>
              <w:tab/>
            </w:r>
            <w:r w:rsidRPr="00857A2D">
              <w:rPr>
                <w:rStyle w:val="Hyperlink"/>
                <w:b/>
                <w:bCs/>
                <w:noProof/>
              </w:rPr>
              <w:t>Resource Plan</w:t>
            </w:r>
            <w:r>
              <w:rPr>
                <w:noProof/>
                <w:webHidden/>
              </w:rPr>
              <w:tab/>
            </w:r>
            <w:r>
              <w:rPr>
                <w:noProof/>
                <w:webHidden/>
              </w:rPr>
              <w:fldChar w:fldCharType="begin"/>
            </w:r>
            <w:r>
              <w:rPr>
                <w:noProof/>
                <w:webHidden/>
              </w:rPr>
              <w:instrText xml:space="preserve"> PAGEREF _Toc105759011 \h </w:instrText>
            </w:r>
            <w:r>
              <w:rPr>
                <w:noProof/>
                <w:webHidden/>
              </w:rPr>
            </w:r>
            <w:r>
              <w:rPr>
                <w:noProof/>
                <w:webHidden/>
              </w:rPr>
              <w:fldChar w:fldCharType="separate"/>
            </w:r>
            <w:r>
              <w:rPr>
                <w:noProof/>
                <w:webHidden/>
              </w:rPr>
              <w:t>47</w:t>
            </w:r>
            <w:r>
              <w:rPr>
                <w:noProof/>
                <w:webHidden/>
              </w:rPr>
              <w:fldChar w:fldCharType="end"/>
            </w:r>
          </w:hyperlink>
        </w:p>
        <w:p w14:paraId="0DC36BB4" w14:textId="2CBAA87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2" w:history="1">
            <w:r w:rsidRPr="00857A2D">
              <w:rPr>
                <w:rStyle w:val="Hyperlink"/>
                <w:noProof/>
              </w:rPr>
              <w:t>11.1</w:t>
            </w:r>
            <w:r>
              <w:rPr>
                <w:rFonts w:asciiTheme="minorHAnsi" w:eastAsiaTheme="minorEastAsia" w:hAnsiTheme="minorHAnsi" w:cstheme="minorBidi"/>
                <w:noProof/>
                <w:lang w:val="en-ZA"/>
              </w:rPr>
              <w:tab/>
            </w:r>
            <w:r w:rsidRPr="00857A2D">
              <w:rPr>
                <w:rStyle w:val="Hyperlink"/>
                <w:noProof/>
              </w:rPr>
              <w:t>Labour</w:t>
            </w:r>
            <w:r>
              <w:rPr>
                <w:noProof/>
                <w:webHidden/>
              </w:rPr>
              <w:tab/>
            </w:r>
            <w:r>
              <w:rPr>
                <w:noProof/>
                <w:webHidden/>
              </w:rPr>
              <w:fldChar w:fldCharType="begin"/>
            </w:r>
            <w:r>
              <w:rPr>
                <w:noProof/>
                <w:webHidden/>
              </w:rPr>
              <w:instrText xml:space="preserve"> PAGEREF _Toc105759012 \h </w:instrText>
            </w:r>
            <w:r>
              <w:rPr>
                <w:noProof/>
                <w:webHidden/>
              </w:rPr>
            </w:r>
            <w:r>
              <w:rPr>
                <w:noProof/>
                <w:webHidden/>
              </w:rPr>
              <w:fldChar w:fldCharType="separate"/>
            </w:r>
            <w:r>
              <w:rPr>
                <w:noProof/>
                <w:webHidden/>
              </w:rPr>
              <w:t>47</w:t>
            </w:r>
            <w:r>
              <w:rPr>
                <w:noProof/>
                <w:webHidden/>
              </w:rPr>
              <w:fldChar w:fldCharType="end"/>
            </w:r>
          </w:hyperlink>
        </w:p>
        <w:p w14:paraId="1D079862" w14:textId="00F6F14D"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3" w:history="1">
            <w:r w:rsidRPr="00857A2D">
              <w:rPr>
                <w:rStyle w:val="Hyperlink"/>
                <w:noProof/>
              </w:rPr>
              <w:t>11.2</w:t>
            </w:r>
            <w:r>
              <w:rPr>
                <w:rFonts w:asciiTheme="minorHAnsi" w:eastAsiaTheme="minorEastAsia" w:hAnsiTheme="minorHAnsi" w:cstheme="minorBidi"/>
                <w:noProof/>
                <w:lang w:val="en-ZA"/>
              </w:rPr>
              <w:tab/>
            </w:r>
            <w:r w:rsidRPr="00857A2D">
              <w:rPr>
                <w:rStyle w:val="Hyperlink"/>
                <w:noProof/>
              </w:rPr>
              <w:t>Equipment</w:t>
            </w:r>
            <w:r>
              <w:rPr>
                <w:noProof/>
                <w:webHidden/>
              </w:rPr>
              <w:tab/>
            </w:r>
            <w:r>
              <w:rPr>
                <w:noProof/>
                <w:webHidden/>
              </w:rPr>
              <w:fldChar w:fldCharType="begin"/>
            </w:r>
            <w:r>
              <w:rPr>
                <w:noProof/>
                <w:webHidden/>
              </w:rPr>
              <w:instrText xml:space="preserve"> PAGEREF _Toc105759013 \h </w:instrText>
            </w:r>
            <w:r>
              <w:rPr>
                <w:noProof/>
                <w:webHidden/>
              </w:rPr>
            </w:r>
            <w:r>
              <w:rPr>
                <w:noProof/>
                <w:webHidden/>
              </w:rPr>
              <w:fldChar w:fldCharType="separate"/>
            </w:r>
            <w:r>
              <w:rPr>
                <w:noProof/>
                <w:webHidden/>
              </w:rPr>
              <w:t>47</w:t>
            </w:r>
            <w:r>
              <w:rPr>
                <w:noProof/>
                <w:webHidden/>
              </w:rPr>
              <w:fldChar w:fldCharType="end"/>
            </w:r>
          </w:hyperlink>
        </w:p>
        <w:p w14:paraId="476D9FB9" w14:textId="051D7BE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4" w:history="1">
            <w:r w:rsidRPr="00857A2D">
              <w:rPr>
                <w:rStyle w:val="Hyperlink"/>
                <w:noProof/>
              </w:rPr>
              <w:t>11.3</w:t>
            </w:r>
            <w:r>
              <w:rPr>
                <w:rFonts w:asciiTheme="minorHAnsi" w:eastAsiaTheme="minorEastAsia" w:hAnsiTheme="minorHAnsi" w:cstheme="minorBidi"/>
                <w:noProof/>
                <w:lang w:val="en-ZA"/>
              </w:rPr>
              <w:tab/>
            </w:r>
            <w:r w:rsidRPr="00857A2D">
              <w:rPr>
                <w:rStyle w:val="Hyperlink"/>
                <w:noProof/>
              </w:rPr>
              <w:t>Assumptions</w:t>
            </w:r>
            <w:r>
              <w:rPr>
                <w:noProof/>
                <w:webHidden/>
              </w:rPr>
              <w:tab/>
            </w:r>
            <w:r>
              <w:rPr>
                <w:noProof/>
                <w:webHidden/>
              </w:rPr>
              <w:fldChar w:fldCharType="begin"/>
            </w:r>
            <w:r>
              <w:rPr>
                <w:noProof/>
                <w:webHidden/>
              </w:rPr>
              <w:instrText xml:space="preserve"> PAGEREF _Toc105759014 \h </w:instrText>
            </w:r>
            <w:r>
              <w:rPr>
                <w:noProof/>
                <w:webHidden/>
              </w:rPr>
            </w:r>
            <w:r>
              <w:rPr>
                <w:noProof/>
                <w:webHidden/>
              </w:rPr>
              <w:fldChar w:fldCharType="separate"/>
            </w:r>
            <w:r>
              <w:rPr>
                <w:noProof/>
                <w:webHidden/>
              </w:rPr>
              <w:t>47</w:t>
            </w:r>
            <w:r>
              <w:rPr>
                <w:noProof/>
                <w:webHidden/>
              </w:rPr>
              <w:fldChar w:fldCharType="end"/>
            </w:r>
          </w:hyperlink>
        </w:p>
        <w:p w14:paraId="539557EB" w14:textId="42ACD9D9"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5" w:history="1">
            <w:r w:rsidRPr="00857A2D">
              <w:rPr>
                <w:rStyle w:val="Hyperlink"/>
                <w:noProof/>
              </w:rPr>
              <w:t>11.4</w:t>
            </w:r>
            <w:r>
              <w:rPr>
                <w:rFonts w:asciiTheme="minorHAnsi" w:eastAsiaTheme="minorEastAsia" w:hAnsiTheme="minorHAnsi" w:cstheme="minorBidi"/>
                <w:noProof/>
                <w:lang w:val="en-ZA"/>
              </w:rPr>
              <w:tab/>
            </w:r>
            <w:r w:rsidRPr="00857A2D">
              <w:rPr>
                <w:rStyle w:val="Hyperlink"/>
                <w:noProof/>
              </w:rPr>
              <w:t>Constraints</w:t>
            </w:r>
            <w:r>
              <w:rPr>
                <w:noProof/>
                <w:webHidden/>
              </w:rPr>
              <w:tab/>
            </w:r>
            <w:r>
              <w:rPr>
                <w:noProof/>
                <w:webHidden/>
              </w:rPr>
              <w:fldChar w:fldCharType="begin"/>
            </w:r>
            <w:r>
              <w:rPr>
                <w:noProof/>
                <w:webHidden/>
              </w:rPr>
              <w:instrText xml:space="preserve"> PAGEREF _Toc105759015 \h </w:instrText>
            </w:r>
            <w:r>
              <w:rPr>
                <w:noProof/>
                <w:webHidden/>
              </w:rPr>
            </w:r>
            <w:r>
              <w:rPr>
                <w:noProof/>
                <w:webHidden/>
              </w:rPr>
              <w:fldChar w:fldCharType="separate"/>
            </w:r>
            <w:r>
              <w:rPr>
                <w:noProof/>
                <w:webHidden/>
              </w:rPr>
              <w:t>47</w:t>
            </w:r>
            <w:r>
              <w:rPr>
                <w:noProof/>
                <w:webHidden/>
              </w:rPr>
              <w:fldChar w:fldCharType="end"/>
            </w:r>
          </w:hyperlink>
        </w:p>
        <w:p w14:paraId="235AB8CD" w14:textId="2F97108A"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9016" w:history="1">
            <w:r w:rsidRPr="00857A2D">
              <w:rPr>
                <w:rStyle w:val="Hyperlink"/>
                <w:b/>
                <w:bCs/>
                <w:noProof/>
              </w:rPr>
              <w:t>12.</w:t>
            </w:r>
            <w:r>
              <w:rPr>
                <w:rFonts w:asciiTheme="minorHAnsi" w:eastAsiaTheme="minorEastAsia" w:hAnsiTheme="minorHAnsi" w:cstheme="minorBidi"/>
                <w:noProof/>
                <w:lang w:val="en-ZA"/>
              </w:rPr>
              <w:tab/>
            </w:r>
            <w:r w:rsidRPr="00857A2D">
              <w:rPr>
                <w:rStyle w:val="Hyperlink"/>
                <w:b/>
                <w:bCs/>
                <w:noProof/>
              </w:rPr>
              <w:t>Communication Plan</w:t>
            </w:r>
            <w:r>
              <w:rPr>
                <w:noProof/>
                <w:webHidden/>
              </w:rPr>
              <w:tab/>
            </w:r>
            <w:r>
              <w:rPr>
                <w:noProof/>
                <w:webHidden/>
              </w:rPr>
              <w:fldChar w:fldCharType="begin"/>
            </w:r>
            <w:r>
              <w:rPr>
                <w:noProof/>
                <w:webHidden/>
              </w:rPr>
              <w:instrText xml:space="preserve"> PAGEREF _Toc105759016 \h </w:instrText>
            </w:r>
            <w:r>
              <w:rPr>
                <w:noProof/>
                <w:webHidden/>
              </w:rPr>
            </w:r>
            <w:r>
              <w:rPr>
                <w:noProof/>
                <w:webHidden/>
              </w:rPr>
              <w:fldChar w:fldCharType="separate"/>
            </w:r>
            <w:r>
              <w:rPr>
                <w:noProof/>
                <w:webHidden/>
              </w:rPr>
              <w:t>47</w:t>
            </w:r>
            <w:r>
              <w:rPr>
                <w:noProof/>
                <w:webHidden/>
              </w:rPr>
              <w:fldChar w:fldCharType="end"/>
            </w:r>
          </w:hyperlink>
        </w:p>
        <w:p w14:paraId="6A704F8F" w14:textId="71EE8795"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7" w:history="1">
            <w:r w:rsidRPr="00857A2D">
              <w:rPr>
                <w:rStyle w:val="Hyperlink"/>
                <w:noProof/>
              </w:rPr>
              <w:t>12.1</w:t>
            </w:r>
            <w:r>
              <w:rPr>
                <w:rFonts w:asciiTheme="minorHAnsi" w:eastAsiaTheme="minorEastAsia" w:hAnsiTheme="minorHAnsi" w:cstheme="minorBidi"/>
                <w:noProof/>
                <w:lang w:val="en-ZA"/>
              </w:rPr>
              <w:tab/>
            </w:r>
            <w:r w:rsidRPr="00857A2D">
              <w:rPr>
                <w:rStyle w:val="Hyperlink"/>
                <w:noProof/>
              </w:rPr>
              <w:t>Stakeholder List</w:t>
            </w:r>
            <w:r>
              <w:rPr>
                <w:noProof/>
                <w:webHidden/>
              </w:rPr>
              <w:tab/>
            </w:r>
            <w:r>
              <w:rPr>
                <w:noProof/>
                <w:webHidden/>
              </w:rPr>
              <w:fldChar w:fldCharType="begin"/>
            </w:r>
            <w:r>
              <w:rPr>
                <w:noProof/>
                <w:webHidden/>
              </w:rPr>
              <w:instrText xml:space="preserve"> PAGEREF _Toc105759017 \h </w:instrText>
            </w:r>
            <w:r>
              <w:rPr>
                <w:noProof/>
                <w:webHidden/>
              </w:rPr>
            </w:r>
            <w:r>
              <w:rPr>
                <w:noProof/>
                <w:webHidden/>
              </w:rPr>
              <w:fldChar w:fldCharType="separate"/>
            </w:r>
            <w:r>
              <w:rPr>
                <w:noProof/>
                <w:webHidden/>
              </w:rPr>
              <w:t>47</w:t>
            </w:r>
            <w:r>
              <w:rPr>
                <w:noProof/>
                <w:webHidden/>
              </w:rPr>
              <w:fldChar w:fldCharType="end"/>
            </w:r>
          </w:hyperlink>
        </w:p>
        <w:p w14:paraId="71A91EE7" w14:textId="70A4A90C"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8" w:history="1">
            <w:r w:rsidRPr="00857A2D">
              <w:rPr>
                <w:rStyle w:val="Hyperlink"/>
                <w:noProof/>
              </w:rPr>
              <w:t>12.2</w:t>
            </w:r>
            <w:r>
              <w:rPr>
                <w:rFonts w:asciiTheme="minorHAnsi" w:eastAsiaTheme="minorEastAsia" w:hAnsiTheme="minorHAnsi" w:cstheme="minorBidi"/>
                <w:noProof/>
                <w:lang w:val="en-ZA"/>
              </w:rPr>
              <w:tab/>
            </w:r>
            <w:r w:rsidRPr="00857A2D">
              <w:rPr>
                <w:rStyle w:val="Hyperlink"/>
                <w:noProof/>
              </w:rPr>
              <w:t>Stakeholder Requirements</w:t>
            </w:r>
            <w:r>
              <w:rPr>
                <w:noProof/>
                <w:webHidden/>
              </w:rPr>
              <w:tab/>
            </w:r>
            <w:r>
              <w:rPr>
                <w:noProof/>
                <w:webHidden/>
              </w:rPr>
              <w:fldChar w:fldCharType="begin"/>
            </w:r>
            <w:r>
              <w:rPr>
                <w:noProof/>
                <w:webHidden/>
              </w:rPr>
              <w:instrText xml:space="preserve"> PAGEREF _Toc105759018 \h </w:instrText>
            </w:r>
            <w:r>
              <w:rPr>
                <w:noProof/>
                <w:webHidden/>
              </w:rPr>
            </w:r>
            <w:r>
              <w:rPr>
                <w:noProof/>
                <w:webHidden/>
              </w:rPr>
              <w:fldChar w:fldCharType="separate"/>
            </w:r>
            <w:r>
              <w:rPr>
                <w:noProof/>
                <w:webHidden/>
              </w:rPr>
              <w:t>47</w:t>
            </w:r>
            <w:r>
              <w:rPr>
                <w:noProof/>
                <w:webHidden/>
              </w:rPr>
              <w:fldChar w:fldCharType="end"/>
            </w:r>
          </w:hyperlink>
        </w:p>
        <w:p w14:paraId="00136AB9" w14:textId="503EE105"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19" w:history="1">
            <w:r w:rsidRPr="00857A2D">
              <w:rPr>
                <w:rStyle w:val="Hyperlink"/>
                <w:noProof/>
              </w:rPr>
              <w:t>12.3</w:t>
            </w:r>
            <w:r>
              <w:rPr>
                <w:rFonts w:asciiTheme="minorHAnsi" w:eastAsiaTheme="minorEastAsia" w:hAnsiTheme="minorHAnsi" w:cstheme="minorBidi"/>
                <w:noProof/>
                <w:lang w:val="en-ZA"/>
              </w:rPr>
              <w:tab/>
            </w:r>
            <w:r w:rsidRPr="00857A2D">
              <w:rPr>
                <w:rStyle w:val="Hyperlink"/>
                <w:noProof/>
              </w:rPr>
              <w:t>Assumptions</w:t>
            </w:r>
            <w:r>
              <w:rPr>
                <w:noProof/>
                <w:webHidden/>
              </w:rPr>
              <w:tab/>
            </w:r>
            <w:r>
              <w:rPr>
                <w:noProof/>
                <w:webHidden/>
              </w:rPr>
              <w:fldChar w:fldCharType="begin"/>
            </w:r>
            <w:r>
              <w:rPr>
                <w:noProof/>
                <w:webHidden/>
              </w:rPr>
              <w:instrText xml:space="preserve"> PAGEREF _Toc105759019 \h </w:instrText>
            </w:r>
            <w:r>
              <w:rPr>
                <w:noProof/>
                <w:webHidden/>
              </w:rPr>
            </w:r>
            <w:r>
              <w:rPr>
                <w:noProof/>
                <w:webHidden/>
              </w:rPr>
              <w:fldChar w:fldCharType="separate"/>
            </w:r>
            <w:r>
              <w:rPr>
                <w:noProof/>
                <w:webHidden/>
              </w:rPr>
              <w:t>47</w:t>
            </w:r>
            <w:r>
              <w:rPr>
                <w:noProof/>
                <w:webHidden/>
              </w:rPr>
              <w:fldChar w:fldCharType="end"/>
            </w:r>
          </w:hyperlink>
        </w:p>
        <w:p w14:paraId="03F1F6C7" w14:textId="43543D66"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20" w:history="1">
            <w:r w:rsidRPr="00857A2D">
              <w:rPr>
                <w:rStyle w:val="Hyperlink"/>
                <w:noProof/>
              </w:rPr>
              <w:t>12.4</w:t>
            </w:r>
            <w:r>
              <w:rPr>
                <w:rFonts w:asciiTheme="minorHAnsi" w:eastAsiaTheme="minorEastAsia" w:hAnsiTheme="minorHAnsi" w:cstheme="minorBidi"/>
                <w:noProof/>
                <w:lang w:val="en-ZA"/>
              </w:rPr>
              <w:tab/>
            </w:r>
            <w:r w:rsidRPr="00857A2D">
              <w:rPr>
                <w:rStyle w:val="Hyperlink"/>
                <w:noProof/>
              </w:rPr>
              <w:t>Constraints</w:t>
            </w:r>
            <w:r>
              <w:rPr>
                <w:noProof/>
                <w:webHidden/>
              </w:rPr>
              <w:tab/>
            </w:r>
            <w:r>
              <w:rPr>
                <w:noProof/>
                <w:webHidden/>
              </w:rPr>
              <w:fldChar w:fldCharType="begin"/>
            </w:r>
            <w:r>
              <w:rPr>
                <w:noProof/>
                <w:webHidden/>
              </w:rPr>
              <w:instrText xml:space="preserve"> PAGEREF _Toc105759020 \h </w:instrText>
            </w:r>
            <w:r>
              <w:rPr>
                <w:noProof/>
                <w:webHidden/>
              </w:rPr>
            </w:r>
            <w:r>
              <w:rPr>
                <w:noProof/>
                <w:webHidden/>
              </w:rPr>
              <w:fldChar w:fldCharType="separate"/>
            </w:r>
            <w:r>
              <w:rPr>
                <w:noProof/>
                <w:webHidden/>
              </w:rPr>
              <w:t>48</w:t>
            </w:r>
            <w:r>
              <w:rPr>
                <w:noProof/>
                <w:webHidden/>
              </w:rPr>
              <w:fldChar w:fldCharType="end"/>
            </w:r>
          </w:hyperlink>
        </w:p>
        <w:p w14:paraId="7494F347" w14:textId="217201B6"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21" w:history="1">
            <w:r w:rsidRPr="00857A2D">
              <w:rPr>
                <w:rStyle w:val="Hyperlink"/>
                <w:noProof/>
              </w:rPr>
              <w:t>12.5</w:t>
            </w:r>
            <w:r>
              <w:rPr>
                <w:rFonts w:asciiTheme="minorHAnsi" w:eastAsiaTheme="minorEastAsia" w:hAnsiTheme="minorHAnsi" w:cstheme="minorBidi"/>
                <w:noProof/>
                <w:lang w:val="en-ZA"/>
              </w:rPr>
              <w:tab/>
            </w:r>
            <w:r w:rsidRPr="00857A2D">
              <w:rPr>
                <w:rStyle w:val="Hyperlink"/>
                <w:noProof/>
              </w:rPr>
              <w:t>Activities</w:t>
            </w:r>
            <w:r>
              <w:rPr>
                <w:noProof/>
                <w:webHidden/>
              </w:rPr>
              <w:tab/>
            </w:r>
            <w:r>
              <w:rPr>
                <w:noProof/>
                <w:webHidden/>
              </w:rPr>
              <w:fldChar w:fldCharType="begin"/>
            </w:r>
            <w:r>
              <w:rPr>
                <w:noProof/>
                <w:webHidden/>
              </w:rPr>
              <w:instrText xml:space="preserve"> PAGEREF _Toc105759021 \h </w:instrText>
            </w:r>
            <w:r>
              <w:rPr>
                <w:noProof/>
                <w:webHidden/>
              </w:rPr>
            </w:r>
            <w:r>
              <w:rPr>
                <w:noProof/>
                <w:webHidden/>
              </w:rPr>
              <w:fldChar w:fldCharType="separate"/>
            </w:r>
            <w:r>
              <w:rPr>
                <w:noProof/>
                <w:webHidden/>
              </w:rPr>
              <w:t>48</w:t>
            </w:r>
            <w:r>
              <w:rPr>
                <w:noProof/>
                <w:webHidden/>
              </w:rPr>
              <w:fldChar w:fldCharType="end"/>
            </w:r>
          </w:hyperlink>
        </w:p>
        <w:p w14:paraId="1145E120" w14:textId="30A0DFC1"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22" w:history="1">
            <w:r w:rsidRPr="00857A2D">
              <w:rPr>
                <w:rStyle w:val="Hyperlink"/>
                <w:noProof/>
              </w:rPr>
              <w:t>12.6</w:t>
            </w:r>
            <w:r>
              <w:rPr>
                <w:rFonts w:asciiTheme="minorHAnsi" w:eastAsiaTheme="minorEastAsia" w:hAnsiTheme="minorHAnsi" w:cstheme="minorBidi"/>
                <w:noProof/>
                <w:lang w:val="en-ZA"/>
              </w:rPr>
              <w:tab/>
            </w:r>
            <w:r w:rsidRPr="00857A2D">
              <w:rPr>
                <w:rStyle w:val="Hyperlink"/>
                <w:noProof/>
              </w:rPr>
              <w:t>Roles</w:t>
            </w:r>
            <w:r>
              <w:rPr>
                <w:noProof/>
                <w:webHidden/>
              </w:rPr>
              <w:tab/>
            </w:r>
            <w:r>
              <w:rPr>
                <w:noProof/>
                <w:webHidden/>
              </w:rPr>
              <w:fldChar w:fldCharType="begin"/>
            </w:r>
            <w:r>
              <w:rPr>
                <w:noProof/>
                <w:webHidden/>
              </w:rPr>
              <w:instrText xml:space="preserve"> PAGEREF _Toc105759022 \h </w:instrText>
            </w:r>
            <w:r>
              <w:rPr>
                <w:noProof/>
                <w:webHidden/>
              </w:rPr>
            </w:r>
            <w:r>
              <w:rPr>
                <w:noProof/>
                <w:webHidden/>
              </w:rPr>
              <w:fldChar w:fldCharType="separate"/>
            </w:r>
            <w:r>
              <w:rPr>
                <w:noProof/>
                <w:webHidden/>
              </w:rPr>
              <w:t>48</w:t>
            </w:r>
            <w:r>
              <w:rPr>
                <w:noProof/>
                <w:webHidden/>
              </w:rPr>
              <w:fldChar w:fldCharType="end"/>
            </w:r>
          </w:hyperlink>
        </w:p>
        <w:p w14:paraId="40DA537B" w14:textId="3F41793C" w:rsidR="00624AF9" w:rsidRDefault="00624AF9">
          <w:pPr>
            <w:pStyle w:val="TOC2"/>
            <w:tabs>
              <w:tab w:val="left" w:pos="880"/>
              <w:tab w:val="right" w:leader="dot" w:pos="9019"/>
            </w:tabs>
            <w:rPr>
              <w:rFonts w:asciiTheme="minorHAnsi" w:eastAsiaTheme="minorEastAsia" w:hAnsiTheme="minorHAnsi" w:cstheme="minorBidi"/>
              <w:noProof/>
              <w:lang w:val="en-ZA"/>
            </w:rPr>
          </w:pPr>
          <w:hyperlink w:anchor="_Toc105759023" w:history="1">
            <w:r w:rsidRPr="00857A2D">
              <w:rPr>
                <w:rStyle w:val="Hyperlink"/>
                <w:noProof/>
              </w:rPr>
              <w:t>12.7</w:t>
            </w:r>
            <w:r>
              <w:rPr>
                <w:rFonts w:asciiTheme="minorHAnsi" w:eastAsiaTheme="minorEastAsia" w:hAnsiTheme="minorHAnsi" w:cstheme="minorBidi"/>
                <w:noProof/>
                <w:lang w:val="en-ZA"/>
              </w:rPr>
              <w:tab/>
            </w:r>
            <w:r w:rsidRPr="00857A2D">
              <w:rPr>
                <w:rStyle w:val="Hyperlink"/>
                <w:noProof/>
              </w:rPr>
              <w:t>Methods, Documents and Technology</w:t>
            </w:r>
            <w:r>
              <w:rPr>
                <w:noProof/>
                <w:webHidden/>
              </w:rPr>
              <w:tab/>
            </w:r>
            <w:r>
              <w:rPr>
                <w:noProof/>
                <w:webHidden/>
              </w:rPr>
              <w:fldChar w:fldCharType="begin"/>
            </w:r>
            <w:r>
              <w:rPr>
                <w:noProof/>
                <w:webHidden/>
              </w:rPr>
              <w:instrText xml:space="preserve"> PAGEREF _Toc105759023 \h </w:instrText>
            </w:r>
            <w:r>
              <w:rPr>
                <w:noProof/>
                <w:webHidden/>
              </w:rPr>
            </w:r>
            <w:r>
              <w:rPr>
                <w:noProof/>
                <w:webHidden/>
              </w:rPr>
              <w:fldChar w:fldCharType="separate"/>
            </w:r>
            <w:r>
              <w:rPr>
                <w:noProof/>
                <w:webHidden/>
              </w:rPr>
              <w:t>48</w:t>
            </w:r>
            <w:r>
              <w:rPr>
                <w:noProof/>
                <w:webHidden/>
              </w:rPr>
              <w:fldChar w:fldCharType="end"/>
            </w:r>
          </w:hyperlink>
        </w:p>
        <w:p w14:paraId="12C15AC5" w14:textId="53F286A9" w:rsidR="00624AF9" w:rsidRDefault="00624AF9">
          <w:pPr>
            <w:pStyle w:val="TOC1"/>
            <w:tabs>
              <w:tab w:val="left" w:pos="660"/>
              <w:tab w:val="right" w:leader="dot" w:pos="9019"/>
            </w:tabs>
            <w:rPr>
              <w:rFonts w:asciiTheme="minorHAnsi" w:eastAsiaTheme="minorEastAsia" w:hAnsiTheme="minorHAnsi" w:cstheme="minorBidi"/>
              <w:noProof/>
              <w:lang w:val="en-ZA"/>
            </w:rPr>
          </w:pPr>
          <w:hyperlink w:anchor="_Toc105759024" w:history="1">
            <w:r w:rsidRPr="00857A2D">
              <w:rPr>
                <w:rStyle w:val="Hyperlink"/>
                <w:b/>
                <w:bCs/>
                <w:noProof/>
              </w:rPr>
              <w:t>13.</w:t>
            </w:r>
            <w:r>
              <w:rPr>
                <w:rFonts w:asciiTheme="minorHAnsi" w:eastAsiaTheme="minorEastAsia" w:hAnsiTheme="minorHAnsi" w:cstheme="minorBidi"/>
                <w:noProof/>
                <w:lang w:val="en-ZA"/>
              </w:rPr>
              <w:tab/>
            </w:r>
            <w:r w:rsidRPr="00857A2D">
              <w:rPr>
                <w:rStyle w:val="Hyperlink"/>
                <w:b/>
                <w:bCs/>
                <w:noProof/>
              </w:rPr>
              <w:t>Appendix C: Nightcore Mech Meeting Minutes</w:t>
            </w:r>
            <w:r>
              <w:rPr>
                <w:noProof/>
                <w:webHidden/>
              </w:rPr>
              <w:tab/>
            </w:r>
            <w:r>
              <w:rPr>
                <w:noProof/>
                <w:webHidden/>
              </w:rPr>
              <w:fldChar w:fldCharType="begin"/>
            </w:r>
            <w:r>
              <w:rPr>
                <w:noProof/>
                <w:webHidden/>
              </w:rPr>
              <w:instrText xml:space="preserve"> PAGEREF _Toc105759024 \h </w:instrText>
            </w:r>
            <w:r>
              <w:rPr>
                <w:noProof/>
                <w:webHidden/>
              </w:rPr>
            </w:r>
            <w:r>
              <w:rPr>
                <w:noProof/>
                <w:webHidden/>
              </w:rPr>
              <w:fldChar w:fldCharType="separate"/>
            </w:r>
            <w:r>
              <w:rPr>
                <w:noProof/>
                <w:webHidden/>
              </w:rPr>
              <w:t>48</w:t>
            </w:r>
            <w:r>
              <w:rPr>
                <w:noProof/>
                <w:webHidden/>
              </w:rPr>
              <w:fldChar w:fldCharType="end"/>
            </w:r>
          </w:hyperlink>
        </w:p>
        <w:p w14:paraId="41310DAC" w14:textId="1EC3FD2D" w:rsidR="00A46E7B" w:rsidRPr="00BE196F" w:rsidRDefault="00A46E7B" w:rsidP="00BE1E4C">
          <w:pPr>
            <w:spacing w:line="360" w:lineRule="auto"/>
          </w:pPr>
          <w:r w:rsidRPr="00BE196F">
            <w:rPr>
              <w:b/>
              <w:bCs/>
              <w:noProof/>
            </w:rPr>
            <w:fldChar w:fldCharType="end"/>
          </w:r>
        </w:p>
      </w:sdtContent>
    </w:sdt>
    <w:p w14:paraId="720A69AA" w14:textId="77777777" w:rsidR="00F81738" w:rsidRPr="00BE196F" w:rsidRDefault="00F81738" w:rsidP="00BE1E4C">
      <w:pPr>
        <w:spacing w:line="360" w:lineRule="auto"/>
        <w:rPr>
          <w:b/>
        </w:rPr>
      </w:pPr>
    </w:p>
    <w:p w14:paraId="1F68AE72" w14:textId="77777777" w:rsidR="00F81738" w:rsidRPr="00BE196F" w:rsidRDefault="00F81738" w:rsidP="00BE1E4C">
      <w:pPr>
        <w:spacing w:line="360" w:lineRule="auto"/>
        <w:rPr>
          <w:b/>
        </w:rPr>
      </w:pPr>
    </w:p>
    <w:p w14:paraId="27B87B93" w14:textId="6A6EC787" w:rsidR="00F81738" w:rsidRPr="00BE196F" w:rsidRDefault="00F81738" w:rsidP="00BE1E4C">
      <w:pPr>
        <w:spacing w:line="360" w:lineRule="auto"/>
        <w:rPr>
          <w:b/>
        </w:rPr>
      </w:pPr>
    </w:p>
    <w:p w14:paraId="36E967AD" w14:textId="333B2553" w:rsidR="008D431A" w:rsidRPr="00BE196F" w:rsidRDefault="008D431A" w:rsidP="00BE1E4C">
      <w:pPr>
        <w:spacing w:line="360" w:lineRule="auto"/>
        <w:rPr>
          <w:b/>
        </w:rPr>
      </w:pPr>
    </w:p>
    <w:p w14:paraId="7F13B3F2" w14:textId="0CFADF81" w:rsidR="008D431A" w:rsidRPr="00BE196F" w:rsidRDefault="008D431A" w:rsidP="00BE1E4C">
      <w:pPr>
        <w:spacing w:line="360" w:lineRule="auto"/>
        <w:rPr>
          <w:b/>
        </w:rPr>
      </w:pPr>
    </w:p>
    <w:p w14:paraId="0F5D1562" w14:textId="7A816778" w:rsidR="008D431A" w:rsidRPr="00BE196F" w:rsidRDefault="008D431A" w:rsidP="00BE1E4C">
      <w:pPr>
        <w:spacing w:line="360" w:lineRule="auto"/>
        <w:rPr>
          <w:b/>
        </w:rPr>
      </w:pPr>
    </w:p>
    <w:p w14:paraId="516B58B5" w14:textId="21F5215B" w:rsidR="008D431A" w:rsidRPr="00BE196F" w:rsidRDefault="008D431A" w:rsidP="00BE1E4C">
      <w:pPr>
        <w:spacing w:line="360" w:lineRule="auto"/>
        <w:rPr>
          <w:b/>
        </w:rPr>
      </w:pPr>
    </w:p>
    <w:p w14:paraId="540D7613" w14:textId="1A0A52C1" w:rsidR="008D431A" w:rsidRPr="00BE196F" w:rsidRDefault="008D431A" w:rsidP="00BE1E4C">
      <w:pPr>
        <w:spacing w:line="360" w:lineRule="auto"/>
        <w:rPr>
          <w:b/>
        </w:rPr>
      </w:pPr>
    </w:p>
    <w:p w14:paraId="191575A8" w14:textId="3C89B432" w:rsidR="008D431A" w:rsidRPr="00BE196F" w:rsidRDefault="008D431A" w:rsidP="00BE1E4C">
      <w:pPr>
        <w:spacing w:line="360" w:lineRule="auto"/>
        <w:rPr>
          <w:b/>
        </w:rPr>
      </w:pPr>
    </w:p>
    <w:p w14:paraId="09D2B676" w14:textId="36EF80B1" w:rsidR="008D431A" w:rsidRPr="00BE196F" w:rsidRDefault="008D431A" w:rsidP="00BE1E4C">
      <w:pPr>
        <w:spacing w:line="360" w:lineRule="auto"/>
        <w:rPr>
          <w:b/>
        </w:rPr>
      </w:pPr>
    </w:p>
    <w:p w14:paraId="1D28D115" w14:textId="2DD6C38C" w:rsidR="008D431A" w:rsidRPr="00BE196F" w:rsidRDefault="008D431A" w:rsidP="00BE1E4C">
      <w:pPr>
        <w:spacing w:line="360" w:lineRule="auto"/>
        <w:rPr>
          <w:b/>
        </w:rPr>
      </w:pPr>
    </w:p>
    <w:p w14:paraId="2318AEEC" w14:textId="4226E6D1" w:rsidR="008D431A" w:rsidRPr="00BE196F" w:rsidRDefault="008D431A" w:rsidP="00BE1E4C">
      <w:pPr>
        <w:spacing w:line="360" w:lineRule="auto"/>
        <w:rPr>
          <w:b/>
        </w:rPr>
      </w:pPr>
    </w:p>
    <w:p w14:paraId="6971ADB3" w14:textId="78148BC8" w:rsidR="008D431A" w:rsidRPr="00BE196F" w:rsidRDefault="008D431A" w:rsidP="00BE1E4C">
      <w:pPr>
        <w:spacing w:line="360" w:lineRule="auto"/>
        <w:rPr>
          <w:b/>
        </w:rPr>
      </w:pPr>
    </w:p>
    <w:p w14:paraId="4743614E" w14:textId="0648F9CD" w:rsidR="008D431A" w:rsidRPr="00BE196F" w:rsidRDefault="008D431A" w:rsidP="00BE1E4C">
      <w:pPr>
        <w:spacing w:line="360" w:lineRule="auto"/>
        <w:rPr>
          <w:b/>
        </w:rPr>
      </w:pPr>
    </w:p>
    <w:p w14:paraId="38A3D363" w14:textId="7072C3A5" w:rsidR="008D431A" w:rsidRPr="00BE196F" w:rsidRDefault="008D431A" w:rsidP="00BE1E4C">
      <w:pPr>
        <w:spacing w:line="360" w:lineRule="auto"/>
        <w:rPr>
          <w:b/>
        </w:rPr>
      </w:pPr>
    </w:p>
    <w:p w14:paraId="7DC8744B" w14:textId="40C70EE9" w:rsidR="008D431A" w:rsidRPr="00BE196F" w:rsidRDefault="008D431A" w:rsidP="00BE1E4C">
      <w:pPr>
        <w:spacing w:line="360" w:lineRule="auto"/>
        <w:rPr>
          <w:b/>
        </w:rPr>
      </w:pPr>
    </w:p>
    <w:p w14:paraId="2F93D624" w14:textId="6BAB3442" w:rsidR="008D431A" w:rsidRPr="00BE196F" w:rsidRDefault="008D431A" w:rsidP="00BE1E4C">
      <w:pPr>
        <w:spacing w:line="360" w:lineRule="auto"/>
        <w:rPr>
          <w:b/>
        </w:rPr>
      </w:pPr>
    </w:p>
    <w:p w14:paraId="2200C688" w14:textId="683699ED" w:rsidR="008D431A" w:rsidRPr="00BE196F" w:rsidRDefault="008D431A" w:rsidP="00BE1E4C">
      <w:pPr>
        <w:spacing w:line="360" w:lineRule="auto"/>
        <w:rPr>
          <w:b/>
        </w:rPr>
      </w:pPr>
    </w:p>
    <w:p w14:paraId="11BC0C57" w14:textId="5E82AF06" w:rsidR="008D431A" w:rsidRPr="00BE196F" w:rsidRDefault="008D431A" w:rsidP="00BE1E4C">
      <w:pPr>
        <w:spacing w:line="360" w:lineRule="auto"/>
        <w:rPr>
          <w:b/>
        </w:rPr>
      </w:pPr>
    </w:p>
    <w:p w14:paraId="568166CC" w14:textId="1F61783B" w:rsidR="008D431A" w:rsidRPr="00BE196F" w:rsidRDefault="008D431A" w:rsidP="00BE1E4C">
      <w:pPr>
        <w:spacing w:line="360" w:lineRule="auto"/>
        <w:rPr>
          <w:b/>
        </w:rPr>
      </w:pPr>
    </w:p>
    <w:p w14:paraId="794E3231" w14:textId="12DA9B42" w:rsidR="008D431A" w:rsidRPr="00BE196F" w:rsidRDefault="008D431A" w:rsidP="00BE1E4C">
      <w:pPr>
        <w:spacing w:line="360" w:lineRule="auto"/>
        <w:rPr>
          <w:b/>
        </w:rPr>
      </w:pPr>
    </w:p>
    <w:p w14:paraId="678300FA" w14:textId="10E943A6" w:rsidR="008D431A" w:rsidRPr="00BE196F" w:rsidRDefault="008D431A" w:rsidP="00BE1E4C">
      <w:pPr>
        <w:spacing w:line="360" w:lineRule="auto"/>
        <w:rPr>
          <w:b/>
        </w:rPr>
      </w:pPr>
    </w:p>
    <w:p w14:paraId="5FD4F02C" w14:textId="5D10A01B" w:rsidR="008D431A" w:rsidRPr="00BE196F" w:rsidRDefault="008D431A" w:rsidP="00BE1E4C">
      <w:pPr>
        <w:spacing w:line="360" w:lineRule="auto"/>
        <w:rPr>
          <w:b/>
        </w:rPr>
      </w:pPr>
    </w:p>
    <w:p w14:paraId="61DB068C" w14:textId="7343CA46" w:rsidR="008D431A" w:rsidRPr="00BE196F" w:rsidRDefault="008D431A" w:rsidP="00BE1E4C">
      <w:pPr>
        <w:spacing w:line="360" w:lineRule="auto"/>
        <w:rPr>
          <w:b/>
        </w:rPr>
      </w:pPr>
    </w:p>
    <w:p w14:paraId="37D939C5" w14:textId="20E8FD69" w:rsidR="008D431A" w:rsidRPr="00BE196F" w:rsidRDefault="008D431A" w:rsidP="00BE1E4C">
      <w:pPr>
        <w:spacing w:line="360" w:lineRule="auto"/>
        <w:rPr>
          <w:b/>
        </w:rPr>
      </w:pPr>
    </w:p>
    <w:p w14:paraId="254E79F7" w14:textId="4586E19A" w:rsidR="008D431A" w:rsidRPr="00BE196F" w:rsidRDefault="008D431A" w:rsidP="00BE1E4C">
      <w:pPr>
        <w:spacing w:line="360" w:lineRule="auto"/>
        <w:rPr>
          <w:b/>
        </w:rPr>
      </w:pPr>
    </w:p>
    <w:p w14:paraId="6289A7A3" w14:textId="75707102" w:rsidR="00BC0A87" w:rsidRPr="00BE196F" w:rsidRDefault="00BC0A87" w:rsidP="00BE1E4C">
      <w:pPr>
        <w:spacing w:line="360" w:lineRule="auto"/>
        <w:rPr>
          <w:b/>
        </w:rPr>
      </w:pPr>
    </w:p>
    <w:p w14:paraId="75AC464B" w14:textId="1E2621F6" w:rsidR="00BC0A87" w:rsidRPr="00BE196F" w:rsidRDefault="00BC0A87" w:rsidP="00BE1E4C">
      <w:pPr>
        <w:spacing w:line="360" w:lineRule="auto"/>
        <w:rPr>
          <w:b/>
        </w:rPr>
      </w:pPr>
    </w:p>
    <w:p w14:paraId="37F1AB4A" w14:textId="3DE4E082" w:rsidR="00BC0A87" w:rsidRPr="00BE196F" w:rsidRDefault="00BC0A87" w:rsidP="00BE1E4C">
      <w:pPr>
        <w:spacing w:line="360" w:lineRule="auto"/>
        <w:rPr>
          <w:b/>
        </w:rPr>
      </w:pPr>
    </w:p>
    <w:p w14:paraId="1085A423" w14:textId="3DE33F2F" w:rsidR="00BC0A87" w:rsidRPr="00BE196F" w:rsidRDefault="00BC0A87" w:rsidP="00BE1E4C">
      <w:pPr>
        <w:spacing w:line="360" w:lineRule="auto"/>
        <w:rPr>
          <w:b/>
        </w:rPr>
      </w:pPr>
    </w:p>
    <w:p w14:paraId="4FA4005F" w14:textId="28BD8101" w:rsidR="00BC0A87" w:rsidRPr="00BE196F" w:rsidRDefault="00BC0A87" w:rsidP="00BE1E4C">
      <w:pPr>
        <w:spacing w:line="360" w:lineRule="auto"/>
        <w:rPr>
          <w:b/>
        </w:rPr>
      </w:pPr>
    </w:p>
    <w:p w14:paraId="090AC049" w14:textId="77777777" w:rsidR="00BC0A87" w:rsidRPr="00BE196F" w:rsidRDefault="00BC0A87" w:rsidP="00BE1E4C">
      <w:pPr>
        <w:spacing w:line="360" w:lineRule="auto"/>
        <w:rPr>
          <w:b/>
        </w:rPr>
      </w:pPr>
    </w:p>
    <w:p w14:paraId="49D2A316" w14:textId="372A13B1" w:rsidR="00F81738" w:rsidRPr="00BE196F" w:rsidRDefault="00111CBB" w:rsidP="00BE1E4C">
      <w:pPr>
        <w:pStyle w:val="Heading1"/>
        <w:numPr>
          <w:ilvl w:val="0"/>
          <w:numId w:val="1"/>
        </w:numPr>
        <w:spacing w:before="0" w:after="0" w:line="360" w:lineRule="auto"/>
        <w:ind w:left="0" w:firstLine="0"/>
        <w:rPr>
          <w:b/>
        </w:rPr>
      </w:pPr>
      <w:bookmarkStart w:id="0" w:name="_6mmstfqrjy8p" w:colFirst="0" w:colLast="0"/>
      <w:bookmarkStart w:id="1" w:name="_Toc98083135"/>
      <w:bookmarkStart w:id="2" w:name="_Toc105758919"/>
      <w:bookmarkEnd w:id="0"/>
      <w:r w:rsidRPr="00BE196F">
        <w:rPr>
          <w:b/>
        </w:rPr>
        <w:lastRenderedPageBreak/>
        <w:t>EXECUTIVE SUMMARY</w:t>
      </w:r>
      <w:bookmarkEnd w:id="1"/>
      <w:bookmarkEnd w:id="2"/>
    </w:p>
    <w:p w14:paraId="7F6CD711" w14:textId="7234E216" w:rsidR="00034A50" w:rsidRPr="00BE196F" w:rsidRDefault="00BE1E4C" w:rsidP="00BE1E4C">
      <w:pPr>
        <w:spacing w:line="360" w:lineRule="auto"/>
      </w:pPr>
      <w:r w:rsidRPr="00BE196F">
        <w:t>NightCore</w:t>
      </w:r>
      <w:r w:rsidR="00034A50" w:rsidRPr="00BE196F">
        <w:t xml:space="preserve"> Mech is a company that provides software solutions to enterprises and build systems that provide value to business processes and analytics. The company has been around since 2019 and is located in Centurion East, Gauteng. We provide our clients with efficient solutions that aid </w:t>
      </w:r>
      <w:r w:rsidRPr="00BE196F">
        <w:t>in</w:t>
      </w:r>
      <w:r w:rsidR="00034A50" w:rsidRPr="00BE196F">
        <w:t xml:space="preserve"> the growth and profitability of their enterprises. </w:t>
      </w:r>
      <w:r w:rsidRPr="00BE196F">
        <w:t>NightCore</w:t>
      </w:r>
      <w:r w:rsidR="00034A50" w:rsidRPr="00BE196F">
        <w:t xml:space="preserve"> Mech consists of project managers, frontend and backend developers, SQL developers and database administrators, as well as prototyping developers and unit testers. Each member of the company has a variety of skills that contributes to know</w:t>
      </w:r>
      <w:r w:rsidRPr="00BE196F">
        <w:t>ing</w:t>
      </w:r>
      <w:r w:rsidR="00034A50" w:rsidRPr="00BE196F">
        <w:t xml:space="preserve"> how to implement and design systems to address business requirements. Our project team is experienced and confident in our capabilities to perform a feasibility study on the design and implementation of software to identify academic misconduct committed by students at the NWU. The current requirements from the client (NWU Registrar), with Mr Zander Janse van Rensburg as the project overseeing manager, requires our company to design and build a modular workflow system that would assist lecturers in academics to identify and report academic misconduct cases according to standing NWU SOPS. The NWU Registrar must address plagiarism by evaluating each case individually and appointing experts to prepare technical reports. External subject matter experts (SMEs) are requested to examine the technical reports with an additional report that provides a deeper insight on the alleged plagiarism if the technical reports do not self-evidently emphasize the severity of the plagiarism. Manually comparing the allegedly plagiarized text in issue with the original text as evidence text is a requirement for the technical report, which can become difficult and lead to certain similarities being overlooked. The developers of </w:t>
      </w:r>
      <w:r w:rsidRPr="00BE196F">
        <w:t>NightCore</w:t>
      </w:r>
      <w:r w:rsidR="00034A50" w:rsidRPr="00BE196F">
        <w:t xml:space="preserve"> Mech must adhere to standard project management methodologies and frameworks/bodies to plan and implement the lifecycle of this project, with a hybrid methodology between the Waterfall and Agile models or the suggested MPMM / Method 123 that will be implemented. The project team conducted some recent research on project management methodologies/frameworks and concluded that about 70% of projects fail due to time and budget constraints, as well as scope requirements and changes. </w:t>
      </w:r>
    </w:p>
    <w:p w14:paraId="0D83B5D8" w14:textId="77777777" w:rsidR="00034A50" w:rsidRPr="00BE196F" w:rsidRDefault="00034A50" w:rsidP="00BE1E4C">
      <w:pPr>
        <w:spacing w:line="360" w:lineRule="auto"/>
      </w:pPr>
      <w:r w:rsidRPr="00BE196F">
        <w:t>According to the requests of the bidder, the academic misconduct system should adhere to the following:</w:t>
      </w:r>
    </w:p>
    <w:p w14:paraId="10E3CCF4" w14:textId="7D3FDA61" w:rsidR="00034A50" w:rsidRPr="00BE196F" w:rsidRDefault="00034A50" w:rsidP="00AD71BF">
      <w:pPr>
        <w:pStyle w:val="ListParagraph"/>
        <w:numPr>
          <w:ilvl w:val="0"/>
          <w:numId w:val="5"/>
        </w:numPr>
        <w:spacing w:after="160" w:line="360" w:lineRule="auto"/>
        <w:ind w:left="284" w:hanging="284"/>
      </w:pPr>
      <w:r w:rsidRPr="00BE196F">
        <w:t>The automation of comparisons of question text with evidence text and</w:t>
      </w:r>
      <w:r w:rsidR="00BE1E4C" w:rsidRPr="00BE196F">
        <w:t xml:space="preserve"> it</w:t>
      </w:r>
      <w:r w:rsidRPr="00BE196F">
        <w:t xml:space="preserve"> must produce a similarity measure for the two texts (2019-2021). Through the use of a similarity metric, the software should reduce the time spent manually comparing two texts and generalizing the assessment of how severe the conjectured copying is. The software must combine text-matching skills with stylometric analytics to provide more accurate reports, better explain academic misbehaviour, and enable improved decision-making.</w:t>
      </w:r>
    </w:p>
    <w:p w14:paraId="0E3A69EF" w14:textId="77777777" w:rsidR="00034A50" w:rsidRPr="00BE196F" w:rsidRDefault="00034A50" w:rsidP="00AD71BF">
      <w:pPr>
        <w:pStyle w:val="ListParagraph"/>
        <w:numPr>
          <w:ilvl w:val="0"/>
          <w:numId w:val="5"/>
        </w:numPr>
        <w:spacing w:after="160" w:line="360" w:lineRule="auto"/>
        <w:ind w:left="284" w:hanging="284"/>
      </w:pPr>
      <w:r w:rsidRPr="00BE196F">
        <w:lastRenderedPageBreak/>
        <w:t>The current software offers capabilities like a crude text comparison tool and a stylometric tool that does not perform optimally. The rudimentary text comparison tool is used to point out similarities between texts in technical reports, whereas the stylometric tool is underutilized due to its extensive possibilities in assisting the investigator in authorship recognition.</w:t>
      </w:r>
    </w:p>
    <w:p w14:paraId="71FEBFA0" w14:textId="08910851" w:rsidR="00034A50" w:rsidRPr="00BE196F" w:rsidRDefault="00034A50" w:rsidP="00AD71BF">
      <w:pPr>
        <w:pStyle w:val="ListParagraph"/>
        <w:numPr>
          <w:ilvl w:val="0"/>
          <w:numId w:val="5"/>
        </w:numPr>
        <w:spacing w:after="160" w:line="360" w:lineRule="auto"/>
        <w:ind w:left="284" w:hanging="284"/>
      </w:pPr>
      <w:r w:rsidRPr="00BE196F">
        <w:t>The application should be standalone and terrestrial-based, being able to operate on multiple systems at once.</w:t>
      </w:r>
    </w:p>
    <w:p w14:paraId="663F46EB" w14:textId="77777777" w:rsidR="00A07407" w:rsidRPr="00BE196F" w:rsidRDefault="00A07407" w:rsidP="00A07407">
      <w:pPr>
        <w:pStyle w:val="ListParagraph"/>
        <w:numPr>
          <w:ilvl w:val="0"/>
          <w:numId w:val="5"/>
        </w:numPr>
        <w:spacing w:after="160" w:line="360" w:lineRule="auto"/>
        <w:ind w:left="284" w:hanging="284"/>
      </w:pPr>
      <w:r w:rsidRPr="00BE196F">
        <w:t>Daily data updates should occur.</w:t>
      </w:r>
    </w:p>
    <w:p w14:paraId="3EF8B4DD" w14:textId="5301AB28" w:rsidR="00A07407" w:rsidRPr="00BE196F" w:rsidRDefault="00A07407" w:rsidP="00A07407">
      <w:pPr>
        <w:pStyle w:val="ListParagraph"/>
        <w:numPr>
          <w:ilvl w:val="0"/>
          <w:numId w:val="5"/>
        </w:numPr>
        <w:spacing w:after="160" w:line="360" w:lineRule="auto"/>
        <w:ind w:left="284" w:hanging="284"/>
        <w:jc w:val="both"/>
      </w:pPr>
      <w:r w:rsidRPr="00BE196F">
        <w:t>The system should be able to maintain database transactions over time.</w:t>
      </w:r>
    </w:p>
    <w:p w14:paraId="092F96C1" w14:textId="2CED9D9E" w:rsidR="00034A50" w:rsidRPr="00BE196F" w:rsidRDefault="00034A50" w:rsidP="00AD71BF">
      <w:pPr>
        <w:pStyle w:val="ListParagraph"/>
        <w:numPr>
          <w:ilvl w:val="0"/>
          <w:numId w:val="5"/>
        </w:numPr>
        <w:spacing w:after="160" w:line="360" w:lineRule="auto"/>
        <w:ind w:left="284" w:hanging="284"/>
        <w:jc w:val="both"/>
      </w:pPr>
      <w:r w:rsidRPr="00BE196F">
        <w:t xml:space="preserve">The development method/methodology must adhere to a proper project management methodology. The MPMM / Method 123 </w:t>
      </w:r>
      <w:r w:rsidR="00DA5C76" w:rsidRPr="00BE196F">
        <w:t>or a hybrid Waterfall/Agile method is</w:t>
      </w:r>
      <w:r w:rsidRPr="00BE196F">
        <w:t xml:space="preserve"> preferred.</w:t>
      </w:r>
    </w:p>
    <w:p w14:paraId="66B53585" w14:textId="28AAC779" w:rsidR="00034A50" w:rsidRPr="00BE196F" w:rsidRDefault="00034A50" w:rsidP="00AD71BF">
      <w:pPr>
        <w:pStyle w:val="ListParagraph"/>
        <w:numPr>
          <w:ilvl w:val="0"/>
          <w:numId w:val="5"/>
        </w:numPr>
        <w:spacing w:after="160" w:line="360" w:lineRule="auto"/>
        <w:ind w:left="284" w:hanging="284"/>
      </w:pPr>
      <w:r w:rsidRPr="00BE196F">
        <w:t>The project should conform to ISO 21500 standards firstly, secondly to PMBoK as well as the PRINCE2 Method and the HERMES method.</w:t>
      </w:r>
    </w:p>
    <w:p w14:paraId="3AB33C28" w14:textId="017B4EF9" w:rsidR="00986CDD" w:rsidRPr="00BE196F" w:rsidRDefault="00986CDD" w:rsidP="00AD71BF">
      <w:pPr>
        <w:pStyle w:val="ListParagraph"/>
        <w:numPr>
          <w:ilvl w:val="0"/>
          <w:numId w:val="5"/>
        </w:numPr>
        <w:spacing w:after="160" w:line="360" w:lineRule="auto"/>
        <w:ind w:left="284" w:hanging="284"/>
      </w:pPr>
      <w:r w:rsidRPr="00BE196F">
        <w:t>The application should be able to detect text similarities between two sources as a minimum requirement</w:t>
      </w:r>
      <w:r w:rsidR="00F27ABE" w:rsidRPr="00BE196F">
        <w:t>.</w:t>
      </w:r>
    </w:p>
    <w:p w14:paraId="7727888A" w14:textId="49E66683" w:rsidR="00986CDD" w:rsidRPr="00BE196F" w:rsidRDefault="0096572D" w:rsidP="00AD71BF">
      <w:pPr>
        <w:pStyle w:val="ListParagraph"/>
        <w:numPr>
          <w:ilvl w:val="0"/>
          <w:numId w:val="5"/>
        </w:numPr>
        <w:spacing w:after="160" w:line="360" w:lineRule="auto"/>
        <w:ind w:left="284" w:hanging="284"/>
      </w:pPr>
      <w:r w:rsidRPr="00BE196F">
        <w:t>The application should have stylometric functionalities, the application should be able to detect original authorship of a document</w:t>
      </w:r>
      <w:r w:rsidR="00F27ABE" w:rsidRPr="00BE196F">
        <w:t>.</w:t>
      </w:r>
    </w:p>
    <w:p w14:paraId="26F77F64" w14:textId="33F34728" w:rsidR="00CA1CB7" w:rsidRPr="00BE196F" w:rsidRDefault="00CA1CB7" w:rsidP="00AD71BF">
      <w:pPr>
        <w:pStyle w:val="ListParagraph"/>
        <w:numPr>
          <w:ilvl w:val="0"/>
          <w:numId w:val="5"/>
        </w:numPr>
        <w:spacing w:after="160" w:line="360" w:lineRule="auto"/>
        <w:ind w:left="284" w:hanging="284"/>
      </w:pPr>
      <w:r w:rsidRPr="00BE196F">
        <w:t>Application should be memory-efficient and resource overhead should be avoided.</w:t>
      </w:r>
    </w:p>
    <w:p w14:paraId="4AF9BA75" w14:textId="1B950FDF" w:rsidR="00FE7CF9" w:rsidRPr="00BE196F" w:rsidRDefault="00FE7CF9" w:rsidP="00AD71BF">
      <w:pPr>
        <w:pStyle w:val="ListParagraph"/>
        <w:numPr>
          <w:ilvl w:val="0"/>
          <w:numId w:val="5"/>
        </w:numPr>
        <w:spacing w:after="160" w:line="360" w:lineRule="auto"/>
        <w:ind w:left="284" w:hanging="284"/>
      </w:pPr>
      <w:r w:rsidRPr="00BE196F">
        <w:t xml:space="preserve">Feedback reports should be based on stylometric performance metrics used to identify authorship and </w:t>
      </w:r>
      <w:r w:rsidR="00706285" w:rsidRPr="00BE196F">
        <w:t>contract-cheating</w:t>
      </w:r>
      <w:r w:rsidRPr="00BE196F">
        <w:t>.</w:t>
      </w:r>
    </w:p>
    <w:p w14:paraId="16FD8793" w14:textId="113ACE07" w:rsidR="00CA1CB7" w:rsidRPr="00BE196F" w:rsidRDefault="00FE7CF9" w:rsidP="00AD71BF">
      <w:pPr>
        <w:pStyle w:val="ListParagraph"/>
        <w:numPr>
          <w:ilvl w:val="0"/>
          <w:numId w:val="5"/>
        </w:numPr>
        <w:spacing w:after="160" w:line="360" w:lineRule="auto"/>
        <w:ind w:left="284" w:hanging="284"/>
      </w:pPr>
      <w:r w:rsidRPr="00BE196F">
        <w:t>Statistical analysis and knowledge should be crucial during the development phase</w:t>
      </w:r>
      <w:r w:rsidR="007A13FF" w:rsidRPr="00BE196F">
        <w:t>.</w:t>
      </w:r>
    </w:p>
    <w:p w14:paraId="17FE8C22" w14:textId="34480EBC" w:rsidR="00317750" w:rsidRPr="00BE196F" w:rsidRDefault="00317750" w:rsidP="00AD71BF">
      <w:pPr>
        <w:pStyle w:val="ListParagraph"/>
        <w:numPr>
          <w:ilvl w:val="0"/>
          <w:numId w:val="5"/>
        </w:numPr>
        <w:spacing w:after="160" w:line="360" w:lineRule="auto"/>
        <w:ind w:left="284" w:hanging="284"/>
      </w:pPr>
      <w:r w:rsidRPr="00BE196F">
        <w:t>Instead of creating a database to persist data, the development team can create a local corpus of documents to compare and identify contract-cheating.</w:t>
      </w:r>
    </w:p>
    <w:p w14:paraId="64424E8E" w14:textId="2599B479" w:rsidR="00491676" w:rsidRPr="00BE196F" w:rsidRDefault="00034A50" w:rsidP="00BE1E4C">
      <w:pPr>
        <w:spacing w:line="360" w:lineRule="auto"/>
      </w:pPr>
      <w:r w:rsidRPr="00BE196F">
        <w:t xml:space="preserve">Based on the abovementioned requirements, the development team of </w:t>
      </w:r>
      <w:r w:rsidR="00BE1E4C" w:rsidRPr="00BE196F">
        <w:t>NightCore</w:t>
      </w:r>
      <w:r w:rsidRPr="00BE196F">
        <w:t xml:space="preserve"> Mech decided </w:t>
      </w:r>
      <w:r w:rsidR="00DA5C76" w:rsidRPr="00BE196F">
        <w:t xml:space="preserve">to develop </w:t>
      </w:r>
      <w:r w:rsidRPr="00BE196F">
        <w:t xml:space="preserve">a web-based application that facilitates ease of access and efficient integrations </w:t>
      </w:r>
      <w:r w:rsidR="00274E72" w:rsidRPr="00BE196F">
        <w:t>should</w:t>
      </w:r>
      <w:r w:rsidRPr="00BE196F">
        <w:t xml:space="preserve"> be developed. The web application can be hosted on efficient cloud platforms such as Microsoft Azure or AWS. </w:t>
      </w:r>
      <w:r w:rsidR="000C4E7E" w:rsidRPr="00BE196F">
        <w:t xml:space="preserve">If it happens that hosting with the aforementioned platforms are not a feasible option, the development team will make the necessary arrangements with the NWU Registrar to host the application. </w:t>
      </w:r>
    </w:p>
    <w:p w14:paraId="697AEF50" w14:textId="186FA9FA" w:rsidR="00491676" w:rsidRPr="00BE196F" w:rsidRDefault="00491676" w:rsidP="00AD71BF">
      <w:pPr>
        <w:pStyle w:val="Heading2"/>
        <w:numPr>
          <w:ilvl w:val="0"/>
          <w:numId w:val="4"/>
        </w:numPr>
        <w:spacing w:line="360" w:lineRule="auto"/>
        <w:ind w:left="709" w:hanging="785"/>
      </w:pPr>
      <w:bookmarkStart w:id="3" w:name="_Toc98083136"/>
      <w:bookmarkStart w:id="4" w:name="_Toc105758920"/>
      <w:r w:rsidRPr="00BE196F">
        <w:t>FINANCIAL PROPOSAL</w:t>
      </w:r>
      <w:bookmarkEnd w:id="3"/>
      <w:bookmarkEnd w:id="4"/>
    </w:p>
    <w:p w14:paraId="0ED8A554" w14:textId="38AF8153" w:rsidR="00034A50" w:rsidRPr="00BE196F" w:rsidRDefault="00034A50" w:rsidP="00BE1E4C">
      <w:pPr>
        <w:spacing w:line="360" w:lineRule="auto"/>
      </w:pPr>
      <w:r w:rsidRPr="00BE196F">
        <w:t xml:space="preserve">The </w:t>
      </w:r>
      <w:r w:rsidR="00BE1E4C" w:rsidRPr="00BE196F">
        <w:t>NightCore</w:t>
      </w:r>
      <w:r w:rsidRPr="00BE196F">
        <w:t xml:space="preserve"> Mech contractors will deliver all the requirements as requested by the client within 8 months at a total cost of </w:t>
      </w:r>
      <w:r w:rsidR="009F6C3C" w:rsidRPr="00BE196F">
        <w:t>R852 997.37</w:t>
      </w:r>
      <w:r w:rsidRPr="00BE196F">
        <w:t xml:space="preserve"> (VAT and disbursements included).</w:t>
      </w:r>
    </w:p>
    <w:p w14:paraId="19574FAA" w14:textId="3AB01E29" w:rsidR="00491676" w:rsidRPr="00BE196F" w:rsidRDefault="00491676" w:rsidP="00AD71BF">
      <w:pPr>
        <w:pStyle w:val="Heading2"/>
        <w:numPr>
          <w:ilvl w:val="0"/>
          <w:numId w:val="4"/>
        </w:numPr>
        <w:spacing w:line="360" w:lineRule="auto"/>
        <w:ind w:left="709" w:hanging="785"/>
      </w:pPr>
      <w:bookmarkStart w:id="5" w:name="_Toc98083137"/>
      <w:bookmarkStart w:id="6" w:name="_Toc105758921"/>
      <w:r w:rsidRPr="00BE196F">
        <w:lastRenderedPageBreak/>
        <w:t>BROAD-BASED BLACK ECONOMIC EMPOWERMENT</w:t>
      </w:r>
      <w:bookmarkEnd w:id="5"/>
      <w:bookmarkEnd w:id="6"/>
    </w:p>
    <w:p w14:paraId="270C40FF" w14:textId="453D4FB7" w:rsidR="00117409" w:rsidRPr="00BE196F" w:rsidRDefault="00BE1E4C" w:rsidP="00BE1E4C">
      <w:pPr>
        <w:spacing w:line="360" w:lineRule="auto"/>
      </w:pPr>
      <w:r w:rsidRPr="00BE196F">
        <w:t>NightCore</w:t>
      </w:r>
      <w:r w:rsidR="00034A50" w:rsidRPr="00BE196F">
        <w:t xml:space="preserve"> Mech is considered a Level </w:t>
      </w:r>
      <w:r w:rsidR="004B1E9F" w:rsidRPr="00BE196F">
        <w:t>2</w:t>
      </w:r>
      <w:r w:rsidR="00034A50" w:rsidRPr="00BE196F">
        <w:t xml:space="preserve"> contributor with a 0% B-BBEE procurement level. </w:t>
      </w:r>
      <w:r w:rsidRPr="00BE196F">
        <w:t>Because</w:t>
      </w:r>
      <w:r w:rsidR="00034A50" w:rsidRPr="00BE196F">
        <w:t xml:space="preserve"> the company earned less than R10 000 000 in the last financial year, the company qualifies for the B-BBEE Exempted Micro Enterprise BEE exemption.</w:t>
      </w:r>
    </w:p>
    <w:p w14:paraId="3C9F6A13" w14:textId="635BB2B6" w:rsidR="00EB73EC" w:rsidRPr="00BE196F" w:rsidRDefault="00EB73EC" w:rsidP="00BE1E4C">
      <w:pPr>
        <w:spacing w:line="360" w:lineRule="auto"/>
      </w:pPr>
      <w:r w:rsidRPr="00BE196F">
        <w:br w:type="page"/>
      </w:r>
    </w:p>
    <w:p w14:paraId="6B46E8CA" w14:textId="0230CB04" w:rsidR="00F81738" w:rsidRPr="00BE196F" w:rsidRDefault="00111CBB" w:rsidP="00BE1E4C">
      <w:pPr>
        <w:pStyle w:val="Heading1"/>
        <w:numPr>
          <w:ilvl w:val="0"/>
          <w:numId w:val="1"/>
        </w:numPr>
        <w:spacing w:before="0" w:after="0" w:line="360" w:lineRule="auto"/>
        <w:ind w:left="0" w:firstLine="0"/>
        <w:rPr>
          <w:b/>
        </w:rPr>
      </w:pPr>
      <w:bookmarkStart w:id="7" w:name="_5l5dvumx7yr5" w:colFirst="0" w:colLast="0"/>
      <w:bookmarkStart w:id="8" w:name="_Toc98083138"/>
      <w:bookmarkStart w:id="9" w:name="_Toc105758922"/>
      <w:bookmarkEnd w:id="7"/>
      <w:r w:rsidRPr="00BE196F">
        <w:rPr>
          <w:b/>
        </w:rPr>
        <w:lastRenderedPageBreak/>
        <w:t>BID</w:t>
      </w:r>
      <w:r w:rsidR="002D4239" w:rsidRPr="00BE196F">
        <w:rPr>
          <w:b/>
        </w:rPr>
        <w:t>D</w:t>
      </w:r>
      <w:r w:rsidRPr="00BE196F">
        <w:rPr>
          <w:b/>
        </w:rPr>
        <w:t>ER’S RESPONSE</w:t>
      </w:r>
      <w:bookmarkEnd w:id="8"/>
      <w:bookmarkEnd w:id="9"/>
    </w:p>
    <w:tbl>
      <w:tblPr>
        <w:tblStyle w:val="TableGrid"/>
        <w:tblW w:w="0" w:type="auto"/>
        <w:tblLook w:val="04A0" w:firstRow="1" w:lastRow="0" w:firstColumn="1" w:lastColumn="0" w:noHBand="0" w:noVBand="1"/>
      </w:tblPr>
      <w:tblGrid>
        <w:gridCol w:w="4508"/>
        <w:gridCol w:w="4508"/>
      </w:tblGrid>
      <w:tr w:rsidR="00EB73EC" w:rsidRPr="00BE196F" w14:paraId="42104A81" w14:textId="77777777" w:rsidTr="009E7455">
        <w:tc>
          <w:tcPr>
            <w:tcW w:w="4508" w:type="dxa"/>
          </w:tcPr>
          <w:p w14:paraId="4482E23D" w14:textId="77777777" w:rsidR="00EB73EC" w:rsidRPr="00BE196F" w:rsidRDefault="00EB73EC" w:rsidP="00BE1E4C">
            <w:pPr>
              <w:spacing w:line="360" w:lineRule="auto"/>
              <w:rPr>
                <w:b/>
                <w:bCs/>
                <w:lang w:val="en-US"/>
              </w:rPr>
            </w:pPr>
            <w:r w:rsidRPr="00BE196F">
              <w:rPr>
                <w:b/>
                <w:bCs/>
                <w:lang w:val="en-US"/>
              </w:rPr>
              <w:t>Criteria for Functional Evaluation</w:t>
            </w:r>
          </w:p>
        </w:tc>
        <w:tc>
          <w:tcPr>
            <w:tcW w:w="4508" w:type="dxa"/>
          </w:tcPr>
          <w:p w14:paraId="6C2E2A0E" w14:textId="77777777" w:rsidR="00EB73EC" w:rsidRPr="00BE196F" w:rsidRDefault="00EB73EC" w:rsidP="00BE1E4C">
            <w:pPr>
              <w:spacing w:line="360" w:lineRule="auto"/>
              <w:rPr>
                <w:b/>
                <w:bCs/>
                <w:lang w:val="en-US"/>
              </w:rPr>
            </w:pPr>
            <w:r w:rsidRPr="00BE196F">
              <w:rPr>
                <w:b/>
                <w:bCs/>
                <w:lang w:val="en-US"/>
              </w:rPr>
              <w:t>Research Solutions’ Response</w:t>
            </w:r>
          </w:p>
        </w:tc>
      </w:tr>
      <w:tr w:rsidR="00EB73EC" w:rsidRPr="00BE196F" w14:paraId="73DB382C" w14:textId="77777777" w:rsidTr="009E7455">
        <w:tc>
          <w:tcPr>
            <w:tcW w:w="4508" w:type="dxa"/>
          </w:tcPr>
          <w:p w14:paraId="019DC08B" w14:textId="77777777" w:rsidR="005977B6" w:rsidRPr="00BE196F" w:rsidRDefault="005977B6" w:rsidP="00BE1E4C">
            <w:pPr>
              <w:spacing w:line="360" w:lineRule="auto"/>
              <w:rPr>
                <w:lang w:val="en-US"/>
              </w:rPr>
            </w:pPr>
          </w:p>
          <w:p w14:paraId="0607149A" w14:textId="1BF04D4B" w:rsidR="00EB73EC" w:rsidRPr="00BE196F" w:rsidRDefault="00EB73EC" w:rsidP="00BE1E4C">
            <w:pPr>
              <w:spacing w:line="360" w:lineRule="auto"/>
              <w:rPr>
                <w:lang w:val="en-US"/>
              </w:rPr>
            </w:pPr>
            <w:r w:rsidRPr="00BE196F">
              <w:rPr>
                <w:lang w:val="en-US"/>
              </w:rPr>
              <w:t>Details about the company's software development projects that the team has completed in the last 12 months. These initiatives will be reviewed, with information about the project sponsors provided in the section below.</w:t>
            </w:r>
          </w:p>
        </w:tc>
        <w:tc>
          <w:tcPr>
            <w:tcW w:w="4508" w:type="dxa"/>
          </w:tcPr>
          <w:p w14:paraId="58AE1456" w14:textId="51B9C9E7" w:rsidR="00EB73EC" w:rsidRPr="00BE196F" w:rsidRDefault="00EB73EC" w:rsidP="00BE1E4C">
            <w:pPr>
              <w:spacing w:line="360" w:lineRule="auto"/>
              <w:rPr>
                <w:b/>
                <w:bCs/>
                <w:lang w:val="en-US"/>
              </w:rPr>
            </w:pPr>
            <w:r w:rsidRPr="00BE196F">
              <w:rPr>
                <w:b/>
                <w:bCs/>
                <w:lang w:val="en-US"/>
              </w:rPr>
              <w:t>Entire team</w:t>
            </w:r>
          </w:p>
          <w:p w14:paraId="593979A9" w14:textId="4FEE4E1E" w:rsidR="00EB73EC" w:rsidRPr="00BE196F" w:rsidRDefault="00EB73EC" w:rsidP="00BE1E4C">
            <w:pPr>
              <w:spacing w:line="360" w:lineRule="auto"/>
              <w:rPr>
                <w:lang w:val="en-US"/>
              </w:rPr>
            </w:pPr>
            <w:r w:rsidRPr="00BE196F">
              <w:rPr>
                <w:lang w:val="en-US"/>
              </w:rPr>
              <w:t>Completed a Vitality Web App that manages Active Rewards.</w:t>
            </w:r>
          </w:p>
          <w:p w14:paraId="654832C7" w14:textId="0437A60D" w:rsidR="00EB73EC" w:rsidRPr="00BE196F" w:rsidRDefault="00EB73EC" w:rsidP="00BE1E4C">
            <w:pPr>
              <w:spacing w:line="360" w:lineRule="auto"/>
              <w:rPr>
                <w:lang w:val="en-US"/>
              </w:rPr>
            </w:pPr>
            <w:r w:rsidRPr="00BE196F">
              <w:rPr>
                <w:lang w:val="en-US"/>
              </w:rPr>
              <w:t>Completed a Social Media Web application in which users could share photos.</w:t>
            </w:r>
          </w:p>
          <w:p w14:paraId="2889927D" w14:textId="77777777" w:rsidR="00EB73EC" w:rsidRPr="00BE196F" w:rsidRDefault="00EB73EC" w:rsidP="00BE1E4C">
            <w:pPr>
              <w:spacing w:line="360" w:lineRule="auto"/>
              <w:rPr>
                <w:lang w:val="en-US"/>
              </w:rPr>
            </w:pPr>
            <w:r w:rsidRPr="00BE196F">
              <w:rPr>
                <w:lang w:val="en-US"/>
              </w:rPr>
              <w:t>Completed a database system for a fire damage assessment system.</w:t>
            </w:r>
          </w:p>
          <w:p w14:paraId="1DD0F1DC" w14:textId="51619B24" w:rsidR="009C7119" w:rsidRPr="00BE196F" w:rsidRDefault="009C7119" w:rsidP="00BE1E4C">
            <w:pPr>
              <w:spacing w:line="360" w:lineRule="auto"/>
              <w:rPr>
                <w:lang w:val="en-US"/>
              </w:rPr>
            </w:pPr>
          </w:p>
        </w:tc>
      </w:tr>
      <w:tr w:rsidR="00EB73EC" w:rsidRPr="00BE196F" w14:paraId="326D8D9A" w14:textId="77777777" w:rsidTr="009E7455">
        <w:tc>
          <w:tcPr>
            <w:tcW w:w="4508" w:type="dxa"/>
          </w:tcPr>
          <w:p w14:paraId="659E851E" w14:textId="77777777" w:rsidR="009C7119" w:rsidRPr="00BE196F" w:rsidRDefault="009C7119" w:rsidP="00BE1E4C">
            <w:pPr>
              <w:spacing w:line="360" w:lineRule="auto"/>
              <w:rPr>
                <w:lang w:val="en-US"/>
              </w:rPr>
            </w:pPr>
          </w:p>
          <w:p w14:paraId="150A3156" w14:textId="77777777" w:rsidR="009C7119" w:rsidRPr="00BE196F" w:rsidRDefault="009C7119" w:rsidP="00BE1E4C">
            <w:pPr>
              <w:spacing w:line="360" w:lineRule="auto"/>
              <w:rPr>
                <w:lang w:val="en-US"/>
              </w:rPr>
            </w:pPr>
          </w:p>
          <w:p w14:paraId="5C9FDC17" w14:textId="77777777" w:rsidR="009C7119" w:rsidRPr="00BE196F" w:rsidRDefault="009C7119" w:rsidP="00BE1E4C">
            <w:pPr>
              <w:spacing w:line="360" w:lineRule="auto"/>
              <w:rPr>
                <w:lang w:val="en-US"/>
              </w:rPr>
            </w:pPr>
          </w:p>
          <w:p w14:paraId="3D8E0F77" w14:textId="77777777" w:rsidR="009C7119" w:rsidRPr="00BE196F" w:rsidRDefault="009C7119" w:rsidP="00BE1E4C">
            <w:pPr>
              <w:spacing w:line="360" w:lineRule="auto"/>
              <w:rPr>
                <w:lang w:val="en-US"/>
              </w:rPr>
            </w:pPr>
          </w:p>
          <w:p w14:paraId="6BAEC87B" w14:textId="77777777" w:rsidR="009C7119" w:rsidRPr="00BE196F" w:rsidRDefault="009C7119" w:rsidP="00BE1E4C">
            <w:pPr>
              <w:spacing w:line="360" w:lineRule="auto"/>
              <w:rPr>
                <w:lang w:val="en-US"/>
              </w:rPr>
            </w:pPr>
          </w:p>
          <w:p w14:paraId="6D7A9817" w14:textId="77777777" w:rsidR="009C7119" w:rsidRPr="00BE196F" w:rsidRDefault="009C7119" w:rsidP="00BE1E4C">
            <w:pPr>
              <w:spacing w:line="360" w:lineRule="auto"/>
              <w:rPr>
                <w:lang w:val="en-US"/>
              </w:rPr>
            </w:pPr>
          </w:p>
          <w:p w14:paraId="3D0309D8" w14:textId="77777777" w:rsidR="009C7119" w:rsidRPr="00BE196F" w:rsidRDefault="009C7119" w:rsidP="00BE1E4C">
            <w:pPr>
              <w:spacing w:line="360" w:lineRule="auto"/>
              <w:rPr>
                <w:lang w:val="en-US"/>
              </w:rPr>
            </w:pPr>
          </w:p>
          <w:p w14:paraId="0964D956" w14:textId="77777777" w:rsidR="009C7119" w:rsidRPr="00BE196F" w:rsidRDefault="009C7119" w:rsidP="00BE1E4C">
            <w:pPr>
              <w:spacing w:line="360" w:lineRule="auto"/>
              <w:rPr>
                <w:lang w:val="en-US"/>
              </w:rPr>
            </w:pPr>
          </w:p>
          <w:p w14:paraId="7C26977C" w14:textId="77777777" w:rsidR="009C7119" w:rsidRPr="00BE196F" w:rsidRDefault="009C7119" w:rsidP="00BE1E4C">
            <w:pPr>
              <w:spacing w:line="360" w:lineRule="auto"/>
              <w:rPr>
                <w:lang w:val="en-US"/>
              </w:rPr>
            </w:pPr>
          </w:p>
          <w:p w14:paraId="467518FF" w14:textId="77777777" w:rsidR="009C7119" w:rsidRPr="00BE196F" w:rsidRDefault="009C7119" w:rsidP="00BE1E4C">
            <w:pPr>
              <w:spacing w:line="360" w:lineRule="auto"/>
              <w:rPr>
                <w:lang w:val="en-US"/>
              </w:rPr>
            </w:pPr>
          </w:p>
          <w:p w14:paraId="3EB0B69D" w14:textId="77777777" w:rsidR="009C7119" w:rsidRPr="00BE196F" w:rsidRDefault="009C7119" w:rsidP="00BE1E4C">
            <w:pPr>
              <w:spacing w:line="360" w:lineRule="auto"/>
              <w:rPr>
                <w:lang w:val="en-US"/>
              </w:rPr>
            </w:pPr>
          </w:p>
          <w:p w14:paraId="541607D3" w14:textId="77777777" w:rsidR="009C7119" w:rsidRPr="00BE196F" w:rsidRDefault="009C7119" w:rsidP="00BE1E4C">
            <w:pPr>
              <w:spacing w:line="360" w:lineRule="auto"/>
              <w:rPr>
                <w:lang w:val="en-US"/>
              </w:rPr>
            </w:pPr>
          </w:p>
          <w:p w14:paraId="3C06D31D" w14:textId="1C5A6D0B" w:rsidR="00EB73EC" w:rsidRPr="00BE196F" w:rsidRDefault="00EB73EC" w:rsidP="00BE1E4C">
            <w:pPr>
              <w:spacing w:line="360" w:lineRule="auto"/>
              <w:rPr>
                <w:lang w:val="en-US"/>
              </w:rPr>
            </w:pPr>
            <w:r w:rsidRPr="00BE196F">
              <w:rPr>
                <w:lang w:val="en-US"/>
              </w:rPr>
              <w:t>Detailed CVs of team members who will be directly involved in delivering the required services. The individuals must have prior experience in software development.</w:t>
            </w:r>
          </w:p>
        </w:tc>
        <w:tc>
          <w:tcPr>
            <w:tcW w:w="4508" w:type="dxa"/>
          </w:tcPr>
          <w:p w14:paraId="18BE25B8" w14:textId="77777777" w:rsidR="009C7119" w:rsidRPr="00BE196F" w:rsidRDefault="009C7119" w:rsidP="00BE1E4C">
            <w:pPr>
              <w:spacing w:line="360" w:lineRule="auto"/>
              <w:rPr>
                <w:lang w:val="en-US"/>
              </w:rPr>
            </w:pPr>
          </w:p>
          <w:p w14:paraId="6CDDE55C" w14:textId="6C3718C5" w:rsidR="00EB73EC" w:rsidRPr="00BE196F" w:rsidRDefault="00EB73EC" w:rsidP="00BE1E4C">
            <w:pPr>
              <w:spacing w:line="360" w:lineRule="auto"/>
              <w:rPr>
                <w:lang w:val="en-US"/>
              </w:rPr>
            </w:pPr>
            <w:r w:rsidRPr="00BE196F">
              <w:rPr>
                <w:lang w:val="en-US"/>
              </w:rPr>
              <w:t>Every member’s full CV can be found in the addendums section. The following is a summary of their experience:</w:t>
            </w:r>
          </w:p>
          <w:p w14:paraId="17B4F4DC" w14:textId="77777777" w:rsidR="00EB73EC" w:rsidRPr="00BE196F" w:rsidRDefault="00EB73EC" w:rsidP="00BE1E4C">
            <w:pPr>
              <w:spacing w:line="360" w:lineRule="auto"/>
              <w:rPr>
                <w:b/>
                <w:bCs/>
                <w:lang w:val="en-US"/>
              </w:rPr>
            </w:pPr>
            <w:r w:rsidRPr="00BE196F">
              <w:rPr>
                <w:b/>
                <w:bCs/>
                <w:lang w:val="en-US"/>
              </w:rPr>
              <w:t>Hanno Visagie</w:t>
            </w:r>
          </w:p>
          <w:p w14:paraId="75F9E577" w14:textId="7ADE6DAC" w:rsidR="009E7455" w:rsidRPr="00BE196F" w:rsidRDefault="009E7455" w:rsidP="00BE1E4C">
            <w:pPr>
              <w:spacing w:line="360" w:lineRule="auto"/>
              <w:rPr>
                <w:bCs/>
                <w:lang w:val="en-US"/>
              </w:rPr>
            </w:pPr>
            <w:r w:rsidRPr="00BE196F">
              <w:rPr>
                <w:bCs/>
                <w:lang w:val="en-US"/>
              </w:rPr>
              <w:t>3 years of coding experience in C#, C++, Java, CSS, HTML, SQL and ASP.NET. 3 years of experience in project management along with experience in systems analysis and design. 3 years of experience in decision support systems and business intelligence along with data analysis.</w:t>
            </w:r>
          </w:p>
          <w:p w14:paraId="142247E8" w14:textId="77777777" w:rsidR="00EB73EC" w:rsidRPr="00BE196F" w:rsidRDefault="00EB73EC" w:rsidP="00BE1E4C">
            <w:pPr>
              <w:spacing w:line="360" w:lineRule="auto"/>
              <w:rPr>
                <w:b/>
                <w:bCs/>
                <w:lang w:val="en-US"/>
              </w:rPr>
            </w:pPr>
          </w:p>
          <w:p w14:paraId="022D5AAA" w14:textId="77777777" w:rsidR="00EB73EC" w:rsidRPr="00BE196F" w:rsidRDefault="00EB73EC" w:rsidP="00BE1E4C">
            <w:pPr>
              <w:spacing w:line="360" w:lineRule="auto"/>
              <w:rPr>
                <w:b/>
                <w:bCs/>
                <w:lang w:val="en-US"/>
              </w:rPr>
            </w:pPr>
            <w:r w:rsidRPr="00BE196F">
              <w:rPr>
                <w:b/>
                <w:bCs/>
                <w:lang w:val="en-US"/>
              </w:rPr>
              <w:t>Hano Strydom</w:t>
            </w:r>
          </w:p>
          <w:p w14:paraId="220644E7" w14:textId="77777777" w:rsidR="00DD7BBB" w:rsidRPr="00BE196F" w:rsidRDefault="00DD7BBB" w:rsidP="00DD7BBB">
            <w:pPr>
              <w:spacing w:line="360" w:lineRule="auto"/>
              <w:rPr>
                <w:lang w:val="en-US"/>
              </w:rPr>
            </w:pPr>
            <w:r w:rsidRPr="00BE196F">
              <w:rPr>
                <w:lang w:val="en-US"/>
              </w:rPr>
              <w:t>1 Years’ experience using ASP.Net, Maven, Spring</w:t>
            </w:r>
          </w:p>
          <w:p w14:paraId="658E2370" w14:textId="77777777" w:rsidR="00DD7BBB" w:rsidRPr="00BE196F" w:rsidRDefault="00DD7BBB" w:rsidP="00DD7BBB">
            <w:pPr>
              <w:spacing w:line="360" w:lineRule="auto"/>
              <w:rPr>
                <w:lang w:val="en-US"/>
              </w:rPr>
            </w:pPr>
            <w:r w:rsidRPr="00BE196F">
              <w:rPr>
                <w:lang w:val="en-US"/>
              </w:rPr>
              <w:t>2 Years’ experience using Oracle &amp; SQL</w:t>
            </w:r>
          </w:p>
          <w:p w14:paraId="20FBD4E5" w14:textId="68EE0803" w:rsidR="00EB73EC" w:rsidRPr="00BE196F" w:rsidRDefault="00DD7BBB" w:rsidP="00DD7BBB">
            <w:pPr>
              <w:spacing w:line="360" w:lineRule="auto"/>
              <w:rPr>
                <w:lang w:val="en-US"/>
              </w:rPr>
            </w:pPr>
            <w:r w:rsidRPr="00BE196F">
              <w:rPr>
                <w:lang w:val="en-US"/>
              </w:rPr>
              <w:t>Worked on numerous projects</w:t>
            </w:r>
          </w:p>
          <w:p w14:paraId="04FB9C5F" w14:textId="77777777" w:rsidR="007179A2" w:rsidRPr="00BE196F" w:rsidRDefault="007179A2" w:rsidP="007179A2">
            <w:pPr>
              <w:spacing w:line="360" w:lineRule="auto"/>
              <w:rPr>
                <w:lang w:val="en-US"/>
              </w:rPr>
            </w:pPr>
            <w:r w:rsidRPr="00BE196F">
              <w:rPr>
                <w:lang w:val="en-US"/>
              </w:rPr>
              <w:t>3 Years’ experience in programming (Python, Java, C#)</w:t>
            </w:r>
          </w:p>
          <w:p w14:paraId="0CCD9892" w14:textId="77777777" w:rsidR="00DD7BBB" w:rsidRPr="00BE196F" w:rsidRDefault="00DD7BBB" w:rsidP="00DD7BBB">
            <w:pPr>
              <w:spacing w:line="360" w:lineRule="auto"/>
              <w:rPr>
                <w:lang w:val="en-US"/>
              </w:rPr>
            </w:pPr>
          </w:p>
          <w:p w14:paraId="78232451" w14:textId="47E1715C" w:rsidR="00EB73EC" w:rsidRPr="00BE196F" w:rsidRDefault="00EB73EC" w:rsidP="00BE1E4C">
            <w:pPr>
              <w:spacing w:line="360" w:lineRule="auto"/>
              <w:rPr>
                <w:b/>
                <w:bCs/>
                <w:lang w:val="en-US"/>
              </w:rPr>
            </w:pPr>
            <w:r w:rsidRPr="00BE196F">
              <w:rPr>
                <w:b/>
                <w:bCs/>
                <w:lang w:val="en-US"/>
              </w:rPr>
              <w:t>Michael Rosin</w:t>
            </w:r>
          </w:p>
          <w:p w14:paraId="2EC6C05F" w14:textId="37D418FF" w:rsidR="00006899" w:rsidRPr="00BE196F" w:rsidRDefault="00006899" w:rsidP="00BE1E4C">
            <w:pPr>
              <w:spacing w:line="360" w:lineRule="auto"/>
              <w:rPr>
                <w:lang w:val="en-US"/>
              </w:rPr>
            </w:pPr>
            <w:r w:rsidRPr="00BE196F">
              <w:rPr>
                <w:lang w:val="en-US"/>
              </w:rPr>
              <w:t>3 years of web</w:t>
            </w:r>
            <w:r w:rsidR="00BE1E4C" w:rsidRPr="00BE196F">
              <w:rPr>
                <w:lang w:val="en-US"/>
              </w:rPr>
              <w:t xml:space="preserve"> </w:t>
            </w:r>
            <w:r w:rsidRPr="00BE196F">
              <w:rPr>
                <w:lang w:val="en-US"/>
              </w:rPr>
              <w:t xml:space="preserve">design (back-end) using ASP.NET, C#, .NET and </w:t>
            </w:r>
            <w:r w:rsidR="00AF500F" w:rsidRPr="00BE196F">
              <w:rPr>
                <w:lang w:val="en-US"/>
              </w:rPr>
              <w:t xml:space="preserve">database management using Oracle, SQL Server, MS Access, MS SQL and implementing </w:t>
            </w:r>
            <w:r w:rsidR="00AF500F" w:rsidRPr="00BE196F">
              <w:rPr>
                <w:lang w:val="en-US"/>
              </w:rPr>
              <w:lastRenderedPageBreak/>
              <w:t>BI/ETL solution. 3 years of programming experience such as C#,</w:t>
            </w:r>
            <w:r w:rsidR="00BE1E4C" w:rsidRPr="00BE196F">
              <w:rPr>
                <w:lang w:val="en-US"/>
              </w:rPr>
              <w:t xml:space="preserve"> </w:t>
            </w:r>
            <w:r w:rsidR="00AF500F" w:rsidRPr="00BE196F">
              <w:rPr>
                <w:lang w:val="en-US"/>
              </w:rPr>
              <w:t xml:space="preserve">C, C++, Python, Java, VB.NET and PHP. </w:t>
            </w:r>
          </w:p>
          <w:p w14:paraId="77352112" w14:textId="77777777" w:rsidR="00EB73EC" w:rsidRPr="00BE196F" w:rsidRDefault="00EB73EC" w:rsidP="00BE1E4C">
            <w:pPr>
              <w:spacing w:line="360" w:lineRule="auto"/>
              <w:rPr>
                <w:b/>
                <w:bCs/>
                <w:lang w:val="en-US"/>
              </w:rPr>
            </w:pPr>
          </w:p>
          <w:p w14:paraId="4C42B43D" w14:textId="77777777" w:rsidR="00EB73EC" w:rsidRPr="00BE196F" w:rsidRDefault="00EB73EC" w:rsidP="00BE1E4C">
            <w:pPr>
              <w:spacing w:line="360" w:lineRule="auto"/>
              <w:rPr>
                <w:b/>
                <w:bCs/>
                <w:lang w:val="en-US"/>
              </w:rPr>
            </w:pPr>
            <w:r w:rsidRPr="00BE196F">
              <w:rPr>
                <w:b/>
                <w:bCs/>
                <w:lang w:val="en-US"/>
              </w:rPr>
              <w:t>Annika du Toit</w:t>
            </w:r>
          </w:p>
          <w:p w14:paraId="36095603" w14:textId="7897FEAA" w:rsidR="00EB73EC" w:rsidRPr="00BE196F" w:rsidRDefault="00DD7BBB" w:rsidP="00BE1E4C">
            <w:pPr>
              <w:spacing w:line="360" w:lineRule="auto"/>
              <w:rPr>
                <w:lang w:val="en-US"/>
              </w:rPr>
            </w:pPr>
            <w:r w:rsidRPr="00BE196F">
              <w:rPr>
                <w:lang w:val="en-US"/>
              </w:rPr>
              <w:t>3</w:t>
            </w:r>
            <w:r w:rsidR="00FE7E55" w:rsidRPr="00BE196F">
              <w:rPr>
                <w:lang w:val="en-US"/>
              </w:rPr>
              <w:t xml:space="preserve"> - years</w:t>
            </w:r>
            <w:r w:rsidRPr="00BE196F">
              <w:rPr>
                <w:lang w:val="en-US"/>
              </w:rPr>
              <w:t xml:space="preserve"> information technology experience which includes coding in several languages.</w:t>
            </w:r>
            <w:r w:rsidR="00BF28C6" w:rsidRPr="00BE196F">
              <w:rPr>
                <w:lang w:val="en-US"/>
              </w:rPr>
              <w:t xml:space="preserve"> (Java, Python, C\C++, C#, ASP.NET).</w:t>
            </w:r>
          </w:p>
          <w:p w14:paraId="27EB975A" w14:textId="6B35608F" w:rsidR="00BF28C6" w:rsidRPr="00BE196F" w:rsidRDefault="00FE7E55" w:rsidP="00BE1E4C">
            <w:pPr>
              <w:spacing w:line="360" w:lineRule="auto"/>
              <w:rPr>
                <w:lang w:val="en-US"/>
              </w:rPr>
            </w:pPr>
            <w:r w:rsidRPr="00BE196F">
              <w:rPr>
                <w:lang w:val="en-US"/>
              </w:rPr>
              <w:t>2-year</w:t>
            </w:r>
            <w:r w:rsidR="00BF28C6" w:rsidRPr="00BE196F">
              <w:rPr>
                <w:lang w:val="en-US"/>
              </w:rPr>
              <w:t xml:space="preserve"> experience in database management (ORACLE).</w:t>
            </w:r>
          </w:p>
          <w:p w14:paraId="1F35805E" w14:textId="5F616983" w:rsidR="00EB73EC" w:rsidRPr="00BE196F" w:rsidRDefault="00EB73EC" w:rsidP="00BE1E4C">
            <w:pPr>
              <w:spacing w:line="360" w:lineRule="auto"/>
              <w:rPr>
                <w:b/>
                <w:bCs/>
                <w:lang w:val="en-US"/>
              </w:rPr>
            </w:pPr>
            <w:r w:rsidRPr="00BE196F">
              <w:rPr>
                <w:b/>
                <w:bCs/>
                <w:lang w:val="en-US"/>
              </w:rPr>
              <w:t>Llewelyn Anthony</w:t>
            </w:r>
          </w:p>
          <w:p w14:paraId="5D5DE591" w14:textId="77777777" w:rsidR="00641115" w:rsidRPr="00BE196F" w:rsidRDefault="00641115" w:rsidP="00BE1E4C">
            <w:pPr>
              <w:spacing w:line="360" w:lineRule="auto"/>
              <w:rPr>
                <w:lang w:val="en-US"/>
              </w:rPr>
            </w:pPr>
            <w:r w:rsidRPr="00BE196F">
              <w:rPr>
                <w:lang w:val="en-US"/>
              </w:rPr>
              <w:t xml:space="preserve">3 years of experience developing .NET desktop applications and ASP.NET MVC applications. </w:t>
            </w:r>
          </w:p>
          <w:p w14:paraId="1ECFE60C" w14:textId="3A448BF5" w:rsidR="00641115" w:rsidRPr="00BE196F" w:rsidRDefault="00641115" w:rsidP="00BE1E4C">
            <w:pPr>
              <w:spacing w:line="360" w:lineRule="auto"/>
              <w:rPr>
                <w:lang w:val="en-US"/>
              </w:rPr>
            </w:pPr>
            <w:r w:rsidRPr="00BE196F">
              <w:rPr>
                <w:lang w:val="en-US"/>
              </w:rPr>
              <w:t>2 years of experience working with HTML5/CSS3/JavaScript and React Single-Page applications</w:t>
            </w:r>
            <w:r w:rsidR="008E21C8" w:rsidRPr="00BE196F">
              <w:rPr>
                <w:lang w:val="en-US"/>
              </w:rPr>
              <w:t xml:space="preserve"> while using Git as a source-control tool</w:t>
            </w:r>
            <w:r w:rsidRPr="00BE196F">
              <w:rPr>
                <w:lang w:val="en-US"/>
              </w:rPr>
              <w:t>.</w:t>
            </w:r>
          </w:p>
          <w:p w14:paraId="3719B616" w14:textId="5ECFD031" w:rsidR="005D5ACA" w:rsidRPr="00BE196F" w:rsidRDefault="00641115" w:rsidP="00BE1E4C">
            <w:pPr>
              <w:spacing w:line="360" w:lineRule="auto"/>
              <w:rPr>
                <w:lang w:val="en-US"/>
              </w:rPr>
            </w:pPr>
            <w:r w:rsidRPr="00BE196F">
              <w:rPr>
                <w:lang w:val="en-US"/>
              </w:rPr>
              <w:t xml:space="preserve">5 years of experience as a SQL developer and a year </w:t>
            </w:r>
            <w:r w:rsidR="00BE1E4C" w:rsidRPr="00BE196F">
              <w:rPr>
                <w:lang w:val="en-US"/>
              </w:rPr>
              <w:t xml:space="preserve">of </w:t>
            </w:r>
            <w:r w:rsidRPr="00BE196F">
              <w:rPr>
                <w:lang w:val="en-US"/>
              </w:rPr>
              <w:t xml:space="preserve">experience with Postgres. </w:t>
            </w:r>
          </w:p>
          <w:p w14:paraId="1A62DBE0" w14:textId="2A478441" w:rsidR="00FC04B4" w:rsidRPr="00BE196F" w:rsidRDefault="00FC04B4" w:rsidP="00BE1E4C">
            <w:pPr>
              <w:spacing w:line="360" w:lineRule="auto"/>
              <w:rPr>
                <w:lang w:val="en-US"/>
              </w:rPr>
            </w:pPr>
            <w:r w:rsidRPr="00BE196F">
              <w:rPr>
                <w:lang w:val="en-US"/>
              </w:rPr>
              <w:t>A year’s experience worth of Python and NodeJS scripting.</w:t>
            </w:r>
          </w:p>
          <w:p w14:paraId="628A505E" w14:textId="5E37E038" w:rsidR="00EB73EC" w:rsidRPr="00BE196F" w:rsidRDefault="00493E75" w:rsidP="00BE1E4C">
            <w:pPr>
              <w:spacing w:line="360" w:lineRule="auto"/>
              <w:rPr>
                <w:lang w:val="en-US"/>
              </w:rPr>
            </w:pPr>
            <w:r w:rsidRPr="00BE196F">
              <w:rPr>
                <w:lang w:val="en-US"/>
              </w:rPr>
              <w:t>Recent training on setting up Docker containers and execs</w:t>
            </w:r>
            <w:r w:rsidR="00686FD6" w:rsidRPr="00BE196F">
              <w:rPr>
                <w:lang w:val="en-US"/>
              </w:rPr>
              <w:t>.</w:t>
            </w:r>
          </w:p>
          <w:p w14:paraId="20A1BCC1" w14:textId="3B8CEF22" w:rsidR="00A77EA2" w:rsidRPr="00BE196F" w:rsidRDefault="00A77EA2" w:rsidP="00BE1E4C">
            <w:pPr>
              <w:spacing w:line="360" w:lineRule="auto"/>
              <w:rPr>
                <w:lang w:val="en-US"/>
              </w:rPr>
            </w:pPr>
            <w:r w:rsidRPr="00BE196F">
              <w:rPr>
                <w:lang w:val="en-US"/>
              </w:rPr>
              <w:t>Spent 2 years as a System analysis and software lifecycle mentor</w:t>
            </w:r>
            <w:r w:rsidR="00365B06" w:rsidRPr="00BE196F">
              <w:rPr>
                <w:lang w:val="en-US"/>
              </w:rPr>
              <w:t>.</w:t>
            </w:r>
          </w:p>
          <w:p w14:paraId="3922A3B1" w14:textId="77777777" w:rsidR="00686FD6" w:rsidRPr="00BE196F" w:rsidRDefault="00686FD6" w:rsidP="00BE1E4C">
            <w:pPr>
              <w:spacing w:line="360" w:lineRule="auto"/>
              <w:rPr>
                <w:lang w:val="en-US"/>
              </w:rPr>
            </w:pPr>
          </w:p>
          <w:p w14:paraId="6F3A0528" w14:textId="77777777" w:rsidR="00EB73EC" w:rsidRPr="00BE196F" w:rsidRDefault="00EB73EC" w:rsidP="00BE1E4C">
            <w:pPr>
              <w:spacing w:line="360" w:lineRule="auto"/>
              <w:rPr>
                <w:b/>
                <w:bCs/>
                <w:lang w:val="en-US"/>
              </w:rPr>
            </w:pPr>
            <w:r w:rsidRPr="00BE196F">
              <w:rPr>
                <w:b/>
                <w:bCs/>
                <w:lang w:val="en-US"/>
              </w:rPr>
              <w:t>Shené Boshoff</w:t>
            </w:r>
          </w:p>
          <w:p w14:paraId="1FE4B5A9" w14:textId="77777777" w:rsidR="00EB73EC" w:rsidRPr="00BE196F" w:rsidRDefault="00EB73EC" w:rsidP="00BE1E4C">
            <w:pPr>
              <w:spacing w:line="360" w:lineRule="auto"/>
              <w:rPr>
                <w:lang w:val="en-US"/>
              </w:rPr>
            </w:pPr>
            <w:r w:rsidRPr="00BE196F">
              <w:rPr>
                <w:lang w:val="en-US"/>
              </w:rPr>
              <w:t>3 years of programming and software development experience.</w:t>
            </w:r>
          </w:p>
          <w:p w14:paraId="2419DE0D" w14:textId="77777777" w:rsidR="00EB73EC" w:rsidRPr="00BE196F" w:rsidRDefault="00EB73EC" w:rsidP="00BE1E4C">
            <w:pPr>
              <w:spacing w:line="360" w:lineRule="auto"/>
              <w:rPr>
                <w:lang w:val="en-US"/>
              </w:rPr>
            </w:pPr>
            <w:r w:rsidRPr="00BE196F">
              <w:rPr>
                <w:lang w:val="en-US"/>
              </w:rPr>
              <w:t>2 years of database management experience.</w:t>
            </w:r>
          </w:p>
          <w:p w14:paraId="0F686168" w14:textId="77777777" w:rsidR="00EB73EC" w:rsidRPr="00BE196F" w:rsidRDefault="00EB73EC" w:rsidP="00BE1E4C">
            <w:pPr>
              <w:spacing w:line="360" w:lineRule="auto"/>
              <w:rPr>
                <w:lang w:val="en-US"/>
              </w:rPr>
            </w:pPr>
            <w:r w:rsidRPr="00BE196F">
              <w:rPr>
                <w:lang w:val="en-US"/>
              </w:rPr>
              <w:t>1 year of systems analysis experience.</w:t>
            </w:r>
          </w:p>
        </w:tc>
      </w:tr>
      <w:tr w:rsidR="00EB73EC" w:rsidRPr="00BE196F" w14:paraId="26C3D3DE" w14:textId="77777777" w:rsidTr="009E7455">
        <w:tc>
          <w:tcPr>
            <w:tcW w:w="4508" w:type="dxa"/>
          </w:tcPr>
          <w:p w14:paraId="2FDE16FA" w14:textId="69511FC4" w:rsidR="00EB73EC" w:rsidRPr="00BE196F" w:rsidRDefault="00EB73EC" w:rsidP="00BE1E4C">
            <w:pPr>
              <w:spacing w:line="360" w:lineRule="auto"/>
              <w:rPr>
                <w:lang w:val="en-US"/>
              </w:rPr>
            </w:pPr>
            <w:r w:rsidRPr="00BE196F">
              <w:rPr>
                <w:lang w:val="en-US"/>
              </w:rPr>
              <w:lastRenderedPageBreak/>
              <w:t xml:space="preserve">A minimum of three (3) contactable references where the bidder has completed </w:t>
            </w:r>
            <w:r w:rsidR="00BE1E4C" w:rsidRPr="00BE196F">
              <w:rPr>
                <w:lang w:val="en-US"/>
              </w:rPr>
              <w:t xml:space="preserve">the </w:t>
            </w:r>
            <w:r w:rsidRPr="00BE196F">
              <w:rPr>
                <w:lang w:val="en-US"/>
              </w:rPr>
              <w:t>software project.</w:t>
            </w:r>
          </w:p>
        </w:tc>
        <w:tc>
          <w:tcPr>
            <w:tcW w:w="4508" w:type="dxa"/>
          </w:tcPr>
          <w:p w14:paraId="762439FA" w14:textId="45616F2B" w:rsidR="00EB73EC" w:rsidRPr="00BE196F" w:rsidRDefault="00EB73EC" w:rsidP="00BE1E4C">
            <w:pPr>
              <w:spacing w:line="360" w:lineRule="auto"/>
              <w:rPr>
                <w:lang w:val="en-US"/>
              </w:rPr>
            </w:pPr>
            <w:r w:rsidRPr="00BE196F">
              <w:rPr>
                <w:lang w:val="en-US"/>
              </w:rPr>
              <w:t>Janet Liebenberg</w:t>
            </w:r>
          </w:p>
          <w:p w14:paraId="66D11EC2" w14:textId="77777777" w:rsidR="00EB73EC" w:rsidRPr="00BE196F" w:rsidRDefault="00EB73EC" w:rsidP="00BE1E4C">
            <w:pPr>
              <w:spacing w:line="360" w:lineRule="auto"/>
              <w:rPr>
                <w:lang w:val="en-US"/>
              </w:rPr>
            </w:pPr>
            <w:r w:rsidRPr="00BE196F">
              <w:rPr>
                <w:lang w:val="en-US"/>
              </w:rPr>
              <w:t>Senior Lecturer</w:t>
            </w:r>
          </w:p>
          <w:p w14:paraId="7F95EAE3" w14:textId="0618958E"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356114AE" w14:textId="77777777" w:rsidR="00EB73EC" w:rsidRPr="00BE196F" w:rsidRDefault="00EB73EC" w:rsidP="00BE1E4C">
            <w:pPr>
              <w:spacing w:line="360" w:lineRule="auto"/>
              <w:rPr>
                <w:lang w:val="en-US"/>
              </w:rPr>
            </w:pPr>
            <w:r w:rsidRPr="00BE196F">
              <w:rPr>
                <w:lang w:val="en-US"/>
              </w:rPr>
              <w:lastRenderedPageBreak/>
              <w:t>Email: Janet.Liebenberg@nwu.ac.za</w:t>
            </w:r>
          </w:p>
          <w:p w14:paraId="686327C2" w14:textId="77777777" w:rsidR="00EB73EC" w:rsidRPr="00BE196F" w:rsidRDefault="00EB73EC" w:rsidP="00BE1E4C">
            <w:pPr>
              <w:spacing w:line="360" w:lineRule="auto"/>
              <w:rPr>
                <w:lang w:val="en-US"/>
              </w:rPr>
            </w:pPr>
            <w:r w:rsidRPr="00BE196F">
              <w:rPr>
                <w:lang w:val="en-US"/>
              </w:rPr>
              <w:t>Tel No: +27 18 299 2536</w:t>
            </w:r>
          </w:p>
          <w:p w14:paraId="3EF9216E" w14:textId="77777777" w:rsidR="00EB73EC" w:rsidRPr="00BE196F" w:rsidRDefault="00EB73EC" w:rsidP="00BE1E4C">
            <w:pPr>
              <w:spacing w:line="360" w:lineRule="auto"/>
              <w:rPr>
                <w:lang w:val="en-US"/>
              </w:rPr>
            </w:pPr>
          </w:p>
          <w:p w14:paraId="76845EA3" w14:textId="0DBB8F15" w:rsidR="00EB73EC" w:rsidRPr="00BE196F" w:rsidRDefault="00EB73EC" w:rsidP="00BE1E4C">
            <w:pPr>
              <w:spacing w:line="360" w:lineRule="auto"/>
              <w:rPr>
                <w:lang w:val="en-US"/>
              </w:rPr>
            </w:pPr>
            <w:r w:rsidRPr="00BE196F">
              <w:rPr>
                <w:lang w:val="en-US"/>
              </w:rPr>
              <w:t>Linda Redelingh</w:t>
            </w:r>
            <w:r w:rsidR="006475AB" w:rsidRPr="00BE196F">
              <w:rPr>
                <w:lang w:val="en-US"/>
              </w:rPr>
              <w:t>uy</w:t>
            </w:r>
            <w:r w:rsidRPr="00BE196F">
              <w:rPr>
                <w:lang w:val="en-US"/>
              </w:rPr>
              <w:t>s</w:t>
            </w:r>
          </w:p>
          <w:p w14:paraId="4F2F7FB6" w14:textId="77777777" w:rsidR="00EB73EC" w:rsidRPr="00BE196F" w:rsidRDefault="00EB73EC" w:rsidP="00BE1E4C">
            <w:pPr>
              <w:spacing w:line="360" w:lineRule="auto"/>
              <w:rPr>
                <w:lang w:val="en-US"/>
              </w:rPr>
            </w:pPr>
            <w:r w:rsidRPr="00BE196F">
              <w:rPr>
                <w:lang w:val="en-US"/>
              </w:rPr>
              <w:t>Lecturer</w:t>
            </w:r>
          </w:p>
          <w:p w14:paraId="6C43438E" w14:textId="19CC9C72" w:rsidR="00EB73EC" w:rsidRPr="00BE196F" w:rsidRDefault="00EB73EC" w:rsidP="00BE1E4C">
            <w:pPr>
              <w:spacing w:line="360" w:lineRule="auto"/>
              <w:rPr>
                <w:lang w:val="en-US"/>
              </w:rPr>
            </w:pPr>
            <w:r w:rsidRPr="00BE196F">
              <w:rPr>
                <w:lang w:val="en-US"/>
              </w:rPr>
              <w:t>North</w:t>
            </w:r>
            <w:r w:rsidR="006475AB" w:rsidRPr="00BE196F">
              <w:rPr>
                <w:lang w:val="en-US"/>
              </w:rPr>
              <w:t>-</w:t>
            </w:r>
            <w:r w:rsidRPr="00BE196F">
              <w:rPr>
                <w:lang w:val="en-US"/>
              </w:rPr>
              <w:t>West University</w:t>
            </w:r>
          </w:p>
          <w:p w14:paraId="6B8381A4" w14:textId="77777777" w:rsidR="00EB73EC" w:rsidRPr="00BE196F" w:rsidRDefault="00EB73EC" w:rsidP="00BE1E4C">
            <w:pPr>
              <w:spacing w:line="360" w:lineRule="auto"/>
              <w:rPr>
                <w:lang w:val="en-US"/>
              </w:rPr>
            </w:pPr>
            <w:r w:rsidRPr="00BE196F">
              <w:rPr>
                <w:lang w:val="en-US"/>
              </w:rPr>
              <w:t>Email: 10143882@nwu.ac.za</w:t>
            </w:r>
          </w:p>
          <w:p w14:paraId="2F114F83" w14:textId="77777777" w:rsidR="00EB73EC" w:rsidRPr="00BE196F" w:rsidRDefault="00EB73EC" w:rsidP="00BE1E4C">
            <w:pPr>
              <w:spacing w:line="360" w:lineRule="auto"/>
              <w:rPr>
                <w:lang w:val="en-US"/>
              </w:rPr>
            </w:pPr>
            <w:r w:rsidRPr="00BE196F">
              <w:rPr>
                <w:lang w:val="en-US"/>
              </w:rPr>
              <w:t>Tel No: +27 18 299 2531</w:t>
            </w:r>
          </w:p>
          <w:p w14:paraId="462433D3" w14:textId="77777777" w:rsidR="00EB73EC" w:rsidRPr="00BE196F" w:rsidRDefault="00EB73EC" w:rsidP="00BE1E4C">
            <w:pPr>
              <w:spacing w:line="360" w:lineRule="auto"/>
              <w:rPr>
                <w:lang w:val="en-US"/>
              </w:rPr>
            </w:pPr>
          </w:p>
          <w:p w14:paraId="75E4FA51" w14:textId="77777777" w:rsidR="00EB73EC" w:rsidRPr="00BE196F" w:rsidRDefault="00EB73EC" w:rsidP="00BE1E4C">
            <w:pPr>
              <w:spacing w:line="360" w:lineRule="auto"/>
              <w:rPr>
                <w:lang w:val="en-US"/>
              </w:rPr>
            </w:pPr>
            <w:r w:rsidRPr="00BE196F">
              <w:rPr>
                <w:lang w:val="en-US"/>
              </w:rPr>
              <w:t>Zander Boonzaaier</w:t>
            </w:r>
          </w:p>
          <w:p w14:paraId="6C63FF5E" w14:textId="77777777" w:rsidR="00EB73EC" w:rsidRPr="00BE196F" w:rsidRDefault="00EB73EC" w:rsidP="00BE1E4C">
            <w:pPr>
              <w:spacing w:line="360" w:lineRule="auto"/>
              <w:rPr>
                <w:lang w:val="en-US"/>
              </w:rPr>
            </w:pPr>
            <w:r w:rsidRPr="00BE196F">
              <w:rPr>
                <w:lang w:val="en-US"/>
              </w:rPr>
              <w:t>Lecturer</w:t>
            </w:r>
          </w:p>
          <w:p w14:paraId="5348A26C" w14:textId="1744310B" w:rsidR="00EB73EC" w:rsidRPr="00BE196F" w:rsidRDefault="00EB73EC" w:rsidP="00BE1E4C">
            <w:pPr>
              <w:spacing w:line="360" w:lineRule="auto"/>
              <w:rPr>
                <w:lang w:val="en-US"/>
              </w:rPr>
            </w:pPr>
            <w:r w:rsidRPr="00BE196F">
              <w:rPr>
                <w:lang w:val="en-US"/>
              </w:rPr>
              <w:t>North</w:t>
            </w:r>
            <w:r w:rsidR="002B6BC1" w:rsidRPr="00BE196F">
              <w:rPr>
                <w:lang w:val="en-US"/>
              </w:rPr>
              <w:t>-</w:t>
            </w:r>
            <w:r w:rsidRPr="00BE196F">
              <w:rPr>
                <w:lang w:val="en-US"/>
              </w:rPr>
              <w:t>West University</w:t>
            </w:r>
          </w:p>
          <w:p w14:paraId="30F7DD7E" w14:textId="77777777" w:rsidR="00EB73EC" w:rsidRPr="00BE196F" w:rsidRDefault="00EB73EC" w:rsidP="00BE1E4C">
            <w:pPr>
              <w:spacing w:line="360" w:lineRule="auto"/>
              <w:rPr>
                <w:lang w:val="en-US"/>
              </w:rPr>
            </w:pPr>
            <w:r w:rsidRPr="00BE196F">
              <w:rPr>
                <w:lang w:val="en-US"/>
              </w:rPr>
              <w:t xml:space="preserve">Email: 28749995@student.g.nwu.ac.za </w:t>
            </w:r>
          </w:p>
          <w:p w14:paraId="248BEB05" w14:textId="667BA863" w:rsidR="008756A9" w:rsidRPr="00BE196F" w:rsidRDefault="008756A9" w:rsidP="00BE1E4C">
            <w:pPr>
              <w:spacing w:line="360" w:lineRule="auto"/>
              <w:rPr>
                <w:lang w:val="en-US"/>
              </w:rPr>
            </w:pPr>
          </w:p>
        </w:tc>
      </w:tr>
      <w:tr w:rsidR="00EB73EC" w:rsidRPr="00BE196F" w14:paraId="2AD3B398" w14:textId="77777777" w:rsidTr="009E7455">
        <w:tc>
          <w:tcPr>
            <w:tcW w:w="4508" w:type="dxa"/>
          </w:tcPr>
          <w:p w14:paraId="001302A0" w14:textId="77777777" w:rsidR="008756A9" w:rsidRPr="00BE196F" w:rsidRDefault="008756A9" w:rsidP="00BE1E4C">
            <w:pPr>
              <w:spacing w:line="360" w:lineRule="auto"/>
              <w:rPr>
                <w:lang w:val="en-US"/>
              </w:rPr>
            </w:pPr>
          </w:p>
          <w:p w14:paraId="7C4C6A7B" w14:textId="77777777" w:rsidR="008756A9" w:rsidRPr="00BE196F" w:rsidRDefault="008756A9" w:rsidP="00BE1E4C">
            <w:pPr>
              <w:spacing w:line="360" w:lineRule="auto"/>
              <w:rPr>
                <w:lang w:val="en-US"/>
              </w:rPr>
            </w:pPr>
          </w:p>
          <w:p w14:paraId="3737D156" w14:textId="77777777" w:rsidR="008756A9" w:rsidRPr="00BE196F" w:rsidRDefault="008756A9" w:rsidP="00BE1E4C">
            <w:pPr>
              <w:spacing w:line="360" w:lineRule="auto"/>
              <w:rPr>
                <w:lang w:val="en-US"/>
              </w:rPr>
            </w:pPr>
          </w:p>
          <w:p w14:paraId="4130C07D" w14:textId="77777777" w:rsidR="008756A9" w:rsidRPr="00BE196F" w:rsidRDefault="008756A9" w:rsidP="00BE1E4C">
            <w:pPr>
              <w:spacing w:line="360" w:lineRule="auto"/>
              <w:rPr>
                <w:lang w:val="en-US"/>
              </w:rPr>
            </w:pPr>
          </w:p>
          <w:p w14:paraId="41A3B634" w14:textId="73669360" w:rsidR="00EB73EC" w:rsidRPr="00BE196F" w:rsidRDefault="00EB73EC" w:rsidP="00BE1E4C">
            <w:pPr>
              <w:spacing w:line="360" w:lineRule="auto"/>
              <w:rPr>
                <w:lang w:val="en-US"/>
              </w:rPr>
            </w:pPr>
            <w:r w:rsidRPr="00BE196F">
              <w:rPr>
                <w:lang w:val="en-US"/>
              </w:rPr>
              <w:t>Based on the deliverables referred to in Section 5 above, a detailed project plan with timelines on how the assignment will be carried out including the risks that might be involved (including risk mitigation factors).</w:t>
            </w:r>
          </w:p>
        </w:tc>
        <w:tc>
          <w:tcPr>
            <w:tcW w:w="4508" w:type="dxa"/>
          </w:tcPr>
          <w:p w14:paraId="4091B877" w14:textId="77777777" w:rsidR="00EB73EC" w:rsidRPr="00BE196F" w:rsidRDefault="00EB73EC" w:rsidP="00BE1E4C">
            <w:pPr>
              <w:spacing w:line="360" w:lineRule="auto"/>
              <w:rPr>
                <w:lang w:val="en-US"/>
              </w:rPr>
            </w:pPr>
            <w:r w:rsidRPr="00BE196F">
              <w:rPr>
                <w:lang w:val="en-US"/>
              </w:rPr>
              <w:t xml:space="preserve">A full project plan and budget can be found in sections 10 and 11. The project will take place over 9 months with 8 phases. The phases are the following: </w:t>
            </w:r>
          </w:p>
          <w:p w14:paraId="315E8353"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Scope definition and project planning</w:t>
            </w:r>
          </w:p>
          <w:p w14:paraId="11E0D5AE"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roblem analysis</w:t>
            </w:r>
          </w:p>
          <w:p w14:paraId="7972357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Requirement analysis</w:t>
            </w:r>
          </w:p>
          <w:p w14:paraId="2D7A44D1"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Logical design</w:t>
            </w:r>
          </w:p>
          <w:p w14:paraId="46AEC218"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Decision analysis</w:t>
            </w:r>
          </w:p>
          <w:p w14:paraId="3958E717"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Physical design and implementation</w:t>
            </w:r>
          </w:p>
          <w:p w14:paraId="22A62510"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Testing</w:t>
            </w:r>
          </w:p>
          <w:p w14:paraId="5AE8AA22" w14:textId="77777777" w:rsidR="00EB73EC" w:rsidRPr="00BE196F" w:rsidRDefault="00EB73EC" w:rsidP="00AD71BF">
            <w:pPr>
              <w:pStyle w:val="ListParagraph"/>
              <w:numPr>
                <w:ilvl w:val="0"/>
                <w:numId w:val="6"/>
              </w:numPr>
              <w:spacing w:line="360" w:lineRule="auto"/>
              <w:ind w:left="342" w:hanging="342"/>
              <w:jc w:val="both"/>
              <w:rPr>
                <w:lang w:val="en-US"/>
              </w:rPr>
            </w:pPr>
            <w:r w:rsidRPr="00BE196F">
              <w:rPr>
                <w:lang w:val="en-US"/>
              </w:rPr>
              <w:t>Installing and deployment</w:t>
            </w:r>
          </w:p>
        </w:tc>
      </w:tr>
    </w:tbl>
    <w:p w14:paraId="717FF578" w14:textId="4D7DFFA2" w:rsidR="00EB73EC" w:rsidRPr="00BE196F" w:rsidRDefault="00EB73EC" w:rsidP="00BE1E4C">
      <w:pPr>
        <w:spacing w:line="360" w:lineRule="auto"/>
      </w:pPr>
      <w:r w:rsidRPr="00BE196F">
        <w:br w:type="page"/>
      </w:r>
    </w:p>
    <w:p w14:paraId="61A9AD77" w14:textId="7BEEE65A" w:rsidR="00E67474" w:rsidRPr="00BE196F" w:rsidRDefault="00111CBB" w:rsidP="00BE1E4C">
      <w:pPr>
        <w:pStyle w:val="Heading1"/>
        <w:numPr>
          <w:ilvl w:val="0"/>
          <w:numId w:val="1"/>
        </w:numPr>
        <w:spacing w:before="0" w:after="0" w:line="360" w:lineRule="auto"/>
        <w:ind w:left="0" w:firstLine="0"/>
        <w:rPr>
          <w:b/>
        </w:rPr>
      </w:pPr>
      <w:bookmarkStart w:id="10" w:name="_qf60a47vdp7z" w:colFirst="0" w:colLast="0"/>
      <w:bookmarkStart w:id="11" w:name="_Toc98083139"/>
      <w:bookmarkStart w:id="12" w:name="_Toc105758923"/>
      <w:bookmarkEnd w:id="10"/>
      <w:r w:rsidRPr="00BE196F">
        <w:rPr>
          <w:b/>
        </w:rPr>
        <w:lastRenderedPageBreak/>
        <w:t xml:space="preserve">ADVANTAGES OF </w:t>
      </w:r>
      <w:bookmarkEnd w:id="11"/>
      <w:r w:rsidR="00BC5DED" w:rsidRPr="00BE196F">
        <w:rPr>
          <w:b/>
        </w:rPr>
        <w:t xml:space="preserve">USING </w:t>
      </w:r>
      <w:r w:rsidR="00BE1E4C" w:rsidRPr="00BE196F">
        <w:rPr>
          <w:b/>
        </w:rPr>
        <w:t>NIGHTCORE</w:t>
      </w:r>
      <w:r w:rsidR="00BC5DED" w:rsidRPr="00BE196F">
        <w:rPr>
          <w:b/>
        </w:rPr>
        <w:t xml:space="preserve"> MECH</w:t>
      </w:r>
      <w:bookmarkEnd w:id="12"/>
    </w:p>
    <w:p w14:paraId="29E89559" w14:textId="6E67EE69" w:rsidR="00BC5DED" w:rsidRPr="00BE196F" w:rsidRDefault="00BE1E4C" w:rsidP="00BE1E4C">
      <w:pPr>
        <w:spacing w:line="360" w:lineRule="auto"/>
        <w:rPr>
          <w:lang w:val="en-US"/>
        </w:rPr>
      </w:pPr>
      <w:r w:rsidRPr="00BE196F">
        <w:rPr>
          <w:lang w:val="en-US"/>
        </w:rPr>
        <w:t>NightCore</w:t>
      </w:r>
      <w:r w:rsidR="007A1F07" w:rsidRPr="00BE196F">
        <w:rPr>
          <w:lang w:val="en-US"/>
        </w:rPr>
        <w:t xml:space="preserve"> Mech </w:t>
      </w:r>
      <w:r w:rsidR="00BC5DED" w:rsidRPr="00BE196F">
        <w:rPr>
          <w:lang w:val="en-US"/>
        </w:rPr>
        <w:t>is a respected private company that has learned and grown exponential</w:t>
      </w:r>
      <w:r w:rsidR="007A1F07" w:rsidRPr="00BE196F">
        <w:rPr>
          <w:lang w:val="en-US"/>
        </w:rPr>
        <w:t>ly</w:t>
      </w:r>
      <w:r w:rsidR="00BC5DED" w:rsidRPr="00BE196F">
        <w:rPr>
          <w:lang w:val="en-US"/>
        </w:rPr>
        <w:t xml:space="preserve"> </w:t>
      </w:r>
      <w:r w:rsidR="007A1F07" w:rsidRPr="00BE196F">
        <w:rPr>
          <w:lang w:val="en-US"/>
        </w:rPr>
        <w:t xml:space="preserve">in </w:t>
      </w:r>
      <w:r w:rsidR="00BC5DED" w:rsidRPr="00BE196F">
        <w:rPr>
          <w:lang w:val="en-US"/>
        </w:rPr>
        <w:t>the past t</w:t>
      </w:r>
      <w:r w:rsidR="007A1F07" w:rsidRPr="00BE196F">
        <w:rPr>
          <w:lang w:val="en-US"/>
        </w:rPr>
        <w:t>hree</w:t>
      </w:r>
      <w:r w:rsidR="00BC5DED" w:rsidRPr="00BE196F">
        <w:rPr>
          <w:lang w:val="en-US"/>
        </w:rPr>
        <w:t xml:space="preserve"> year</w:t>
      </w:r>
      <w:r w:rsidR="007A1F07" w:rsidRPr="00BE196F">
        <w:rPr>
          <w:lang w:val="en-US"/>
        </w:rPr>
        <w:t>s</w:t>
      </w:r>
      <w:r w:rsidR="00BC5DED" w:rsidRPr="00BE196F">
        <w:rPr>
          <w:lang w:val="en-US"/>
        </w:rPr>
        <w:t xml:space="preserve">. We </w:t>
      </w:r>
      <w:r w:rsidR="007A1F07" w:rsidRPr="00BE196F">
        <w:rPr>
          <w:lang w:val="en-US"/>
        </w:rPr>
        <w:t>happen to be a</w:t>
      </w:r>
      <w:r w:rsidR="00BC5DED" w:rsidRPr="00BE196F">
        <w:rPr>
          <w:lang w:val="en-US"/>
        </w:rPr>
        <w:t xml:space="preserve"> dream team of marketers, project managers, sales leaders, web designers and end-to-end eCommerce consultants who are experts in our industries. We specialize in converting Enterprise eCommerce business concepts into scalable, high-performing storefronts with robust, functional, and user-friendly</w:t>
      </w:r>
      <w:r w:rsidR="007A1F07" w:rsidRPr="00BE196F">
        <w:rPr>
          <w:lang w:val="en-US"/>
        </w:rPr>
        <w:t xml:space="preserve"> solutions</w:t>
      </w:r>
      <w:r w:rsidR="00BC5DED" w:rsidRPr="00BE196F">
        <w:rPr>
          <w:lang w:val="en-US"/>
        </w:rPr>
        <w:t xml:space="preserve">. We provide unique software solutions to organizations and individuals. </w:t>
      </w:r>
      <w:r w:rsidR="007A1F07" w:rsidRPr="00BE196F">
        <w:rPr>
          <w:lang w:val="en-US"/>
        </w:rPr>
        <w:t>Based on</w:t>
      </w:r>
      <w:r w:rsidR="00BC5DED" w:rsidRPr="00BE196F">
        <w:rPr>
          <w:lang w:val="en-US"/>
        </w:rPr>
        <w:t xml:space="preserve"> our own experience, we provide expert opinions, analys</w:t>
      </w:r>
      <w:r w:rsidR="007A1F07" w:rsidRPr="00BE196F">
        <w:rPr>
          <w:lang w:val="en-US"/>
        </w:rPr>
        <w:t>i</w:t>
      </w:r>
      <w:r w:rsidR="00BC5DED" w:rsidRPr="00BE196F">
        <w:rPr>
          <w:lang w:val="en-US"/>
        </w:rPr>
        <w:t xml:space="preserve">s, and suggestions to organizations or individuals. We </w:t>
      </w:r>
      <w:r w:rsidR="008610F1" w:rsidRPr="00BE196F">
        <w:rPr>
          <w:lang w:val="en-US"/>
        </w:rPr>
        <w:t>are expert problem-</w:t>
      </w:r>
      <w:r w:rsidR="00BC5DED" w:rsidRPr="00BE196F">
        <w:rPr>
          <w:lang w:val="en-US"/>
        </w:rPr>
        <w:t xml:space="preserve">solvers who offer solutions to </w:t>
      </w:r>
      <w:r w:rsidR="008610F1" w:rsidRPr="00BE196F">
        <w:rPr>
          <w:lang w:val="en-US"/>
        </w:rPr>
        <w:t>overcome enterprise obstacles</w:t>
      </w:r>
      <w:r w:rsidR="00BC5DED" w:rsidRPr="00BE196F">
        <w:rPr>
          <w:lang w:val="en-US"/>
        </w:rPr>
        <w:t xml:space="preserve"> and improve performance. </w:t>
      </w:r>
    </w:p>
    <w:p w14:paraId="5AB64063" w14:textId="0155A168" w:rsidR="00BC5DED" w:rsidRPr="00BE196F" w:rsidRDefault="00BC5DED" w:rsidP="00BE1E4C">
      <w:pPr>
        <w:spacing w:line="360" w:lineRule="auto"/>
        <w:rPr>
          <w:lang w:val="en-US"/>
        </w:rPr>
      </w:pPr>
      <w:r w:rsidRPr="00BE196F">
        <w:rPr>
          <w:lang w:val="en-US"/>
        </w:rPr>
        <w:t>The key advantages of hiring us as your e</w:t>
      </w:r>
      <w:r w:rsidR="00BE1E4C" w:rsidRPr="00BE196F">
        <w:rPr>
          <w:lang w:val="en-US"/>
        </w:rPr>
        <w:t>-</w:t>
      </w:r>
      <w:r w:rsidRPr="00BE196F">
        <w:rPr>
          <w:lang w:val="en-US"/>
        </w:rPr>
        <w:t>commerce software consultant are as follows:</w:t>
      </w:r>
    </w:p>
    <w:p w14:paraId="1CD0F3A1" w14:textId="633388FE"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Perspective</w:t>
      </w:r>
      <w:r w:rsidR="00BE069A" w:rsidRPr="00BE196F">
        <w:rPr>
          <w:lang w:val="en-US"/>
        </w:rPr>
        <w:t>:</w:t>
      </w:r>
    </w:p>
    <w:p w14:paraId="171F1CEA" w14:textId="223D21C4" w:rsidR="00BC5DED" w:rsidRPr="00BE196F" w:rsidRDefault="00BC5DED" w:rsidP="00BE1E4C">
      <w:pPr>
        <w:pStyle w:val="ListParagraph"/>
        <w:spacing w:line="360" w:lineRule="auto"/>
        <w:ind w:left="426"/>
        <w:rPr>
          <w:lang w:val="en-US"/>
        </w:rPr>
      </w:pPr>
      <w:r w:rsidRPr="00BE196F">
        <w:rPr>
          <w:lang w:val="en-US"/>
        </w:rPr>
        <w:t xml:space="preserve">Simply receiving an outsider’s perspective on your company can aid in its growth. Our </w:t>
      </w:r>
      <w:r w:rsidR="00BE1E4C" w:rsidRPr="00BE196F">
        <w:rPr>
          <w:lang w:val="en-US"/>
        </w:rPr>
        <w:t>e-</w:t>
      </w:r>
      <w:r w:rsidRPr="00BE196F">
        <w:rPr>
          <w:lang w:val="en-US"/>
        </w:rPr>
        <w:t xml:space="preserve">commerce software experts work with </w:t>
      </w:r>
      <w:r w:rsidR="00DD0BC8" w:rsidRPr="00BE196F">
        <w:rPr>
          <w:lang w:val="en-US"/>
        </w:rPr>
        <w:t>a variety</w:t>
      </w:r>
      <w:r w:rsidRPr="00BE196F">
        <w:rPr>
          <w:lang w:val="en-US"/>
        </w:rPr>
        <w:t xml:space="preserve"> of businesses, observing which ideas and approaches </w:t>
      </w:r>
      <w:r w:rsidR="00DD0BC8" w:rsidRPr="00BE196F">
        <w:rPr>
          <w:lang w:val="en-US"/>
        </w:rPr>
        <w:t>are feasible</w:t>
      </w:r>
      <w:r w:rsidRPr="00BE196F">
        <w:rPr>
          <w:lang w:val="en-US"/>
        </w:rPr>
        <w:t>. Any company can become trapped in an echo chamber, which stifles innovation. We can assist you</w:t>
      </w:r>
      <w:r w:rsidR="00DD0BC8" w:rsidRPr="00BE196F">
        <w:rPr>
          <w:lang w:val="en-US"/>
        </w:rPr>
        <w:t xml:space="preserve"> in</w:t>
      </w:r>
      <w:r w:rsidRPr="00BE196F">
        <w:rPr>
          <w:lang w:val="en-US"/>
        </w:rPr>
        <w:t xml:space="preserve"> re-imagin</w:t>
      </w:r>
      <w:r w:rsidR="00DD0BC8" w:rsidRPr="00BE196F">
        <w:rPr>
          <w:lang w:val="en-US"/>
        </w:rPr>
        <w:t>ing</w:t>
      </w:r>
      <w:r w:rsidRPr="00BE196F">
        <w:rPr>
          <w:lang w:val="en-US"/>
        </w:rPr>
        <w:t xml:space="preserve"> your business operations and marketing tactics, in addition to making software recommendations and managing e</w:t>
      </w:r>
      <w:r w:rsidR="00BE1E4C" w:rsidRPr="00BE196F">
        <w:rPr>
          <w:lang w:val="en-US"/>
        </w:rPr>
        <w:t>-</w:t>
      </w:r>
      <w:r w:rsidRPr="00BE196F">
        <w:rPr>
          <w:lang w:val="en-US"/>
        </w:rPr>
        <w:t xml:space="preserve">commerce optimization on your site. </w:t>
      </w:r>
    </w:p>
    <w:p w14:paraId="1FA5040B" w14:textId="767F8249"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Improve</w:t>
      </w:r>
      <w:r w:rsidR="00BE069A" w:rsidRPr="00BE196F">
        <w:rPr>
          <w:lang w:val="en-US"/>
        </w:rPr>
        <w:t>d</w:t>
      </w:r>
      <w:r w:rsidRPr="00BE196F">
        <w:rPr>
          <w:lang w:val="en-US"/>
        </w:rPr>
        <w:t xml:space="preserve"> customer experience</w:t>
      </w:r>
      <w:r w:rsidR="00BE069A" w:rsidRPr="00BE196F">
        <w:rPr>
          <w:lang w:val="en-US"/>
        </w:rPr>
        <w:t>:</w:t>
      </w:r>
    </w:p>
    <w:p w14:paraId="1898D4F8" w14:textId="77777777" w:rsidR="00BC5DED" w:rsidRPr="00BE196F" w:rsidRDefault="00BC5DED" w:rsidP="00BE1E4C">
      <w:pPr>
        <w:pStyle w:val="ListParagraph"/>
        <w:spacing w:line="360" w:lineRule="auto"/>
        <w:ind w:left="426"/>
        <w:rPr>
          <w:lang w:val="en-US"/>
        </w:rPr>
      </w:pPr>
      <w:r w:rsidRPr="00BE196F">
        <w:rPr>
          <w:lang w:val="en-US"/>
        </w:rPr>
        <w:t xml:space="preserve">We notice difficulties and propose solutions. </w:t>
      </w:r>
    </w:p>
    <w:p w14:paraId="3A2EDFB2" w14:textId="14B6187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Streamlined workflow</w:t>
      </w:r>
      <w:r w:rsidR="00BE069A" w:rsidRPr="00BE196F">
        <w:rPr>
          <w:lang w:val="en-US"/>
        </w:rPr>
        <w:t>:</w:t>
      </w:r>
    </w:p>
    <w:p w14:paraId="334892F2" w14:textId="5EE9A4AB" w:rsidR="00BC5DED" w:rsidRPr="00BE196F" w:rsidRDefault="00BC5DED" w:rsidP="00BE1E4C">
      <w:pPr>
        <w:pStyle w:val="ListParagraph"/>
        <w:spacing w:line="360" w:lineRule="auto"/>
        <w:ind w:left="426"/>
        <w:rPr>
          <w:lang w:val="en-US"/>
        </w:rPr>
      </w:pPr>
      <w:r w:rsidRPr="00BE196F">
        <w:rPr>
          <w:lang w:val="en-US"/>
        </w:rPr>
        <w:t>We can assess your company procedures and software, drawing on year</w:t>
      </w:r>
      <w:r w:rsidR="00BE1E4C" w:rsidRPr="00BE196F">
        <w:rPr>
          <w:lang w:val="en-US"/>
        </w:rPr>
        <w:t>s</w:t>
      </w:r>
      <w:r w:rsidRPr="00BE196F">
        <w:rPr>
          <w:lang w:val="en-US"/>
        </w:rPr>
        <w:t xml:space="preserve"> of experience assisting other e</w:t>
      </w:r>
      <w:r w:rsidR="00BE1E4C" w:rsidRPr="00BE196F">
        <w:rPr>
          <w:lang w:val="en-US"/>
        </w:rPr>
        <w:t>-</w:t>
      </w:r>
      <w:r w:rsidRPr="00BE196F">
        <w:rPr>
          <w:lang w:val="en-US"/>
        </w:rPr>
        <w:t xml:space="preserve">commerce businesses, to offer relevant solutions. Identifying areas of your company that could benefit from process automation can help you boost your profile. </w:t>
      </w:r>
    </w:p>
    <w:p w14:paraId="023A1B3F" w14:textId="28D46C83"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A competitive edge</w:t>
      </w:r>
      <w:r w:rsidR="00BE069A" w:rsidRPr="00BE196F">
        <w:rPr>
          <w:lang w:val="en-US"/>
        </w:rPr>
        <w:t>:</w:t>
      </w:r>
    </w:p>
    <w:p w14:paraId="0A33DE63" w14:textId="445F1F32" w:rsidR="00BC5DED" w:rsidRPr="00BE196F" w:rsidRDefault="00BC5DED" w:rsidP="00BE1E4C">
      <w:pPr>
        <w:pStyle w:val="ListParagraph"/>
        <w:spacing w:line="360" w:lineRule="auto"/>
        <w:ind w:left="426"/>
        <w:rPr>
          <w:lang w:val="en-US"/>
        </w:rPr>
      </w:pPr>
      <w:r w:rsidRPr="00BE196F">
        <w:rPr>
          <w:lang w:val="en-US"/>
        </w:rPr>
        <w:t>We use an omnichannel strategy to e</w:t>
      </w:r>
      <w:r w:rsidR="00BE1E4C" w:rsidRPr="00BE196F">
        <w:rPr>
          <w:lang w:val="en-US"/>
        </w:rPr>
        <w:t>-</w:t>
      </w:r>
      <w:r w:rsidRPr="00BE196F">
        <w:rPr>
          <w:lang w:val="en-US"/>
        </w:rPr>
        <w:t xml:space="preserve">commerce to help your company obtain or keep a competitive advantage. However, if your software isn’t integrated across channels, you risk missing out on sales or keeping clients waiting too long for </w:t>
      </w:r>
      <w:r w:rsidR="00F46723" w:rsidRPr="00BE196F">
        <w:rPr>
          <w:lang w:val="en-US"/>
        </w:rPr>
        <w:t>a solution</w:t>
      </w:r>
      <w:r w:rsidRPr="00BE196F">
        <w:rPr>
          <w:lang w:val="en-US"/>
        </w:rPr>
        <w:t xml:space="preserve"> to arrive. </w:t>
      </w:r>
    </w:p>
    <w:p w14:paraId="02E72CAD" w14:textId="78539FAC"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Branch out into new sales channels</w:t>
      </w:r>
      <w:r w:rsidR="00BE069A" w:rsidRPr="00BE196F">
        <w:rPr>
          <w:lang w:val="en-US"/>
        </w:rPr>
        <w:t>:</w:t>
      </w:r>
    </w:p>
    <w:p w14:paraId="79A98F80" w14:textId="103C8A4C" w:rsidR="00BC5DED" w:rsidRPr="00BE196F" w:rsidRDefault="00BC5DED" w:rsidP="00BE1E4C">
      <w:pPr>
        <w:pStyle w:val="ListParagraph"/>
        <w:spacing w:line="360" w:lineRule="auto"/>
        <w:ind w:left="426"/>
        <w:rPr>
          <w:lang w:val="en-US"/>
        </w:rPr>
      </w:pPr>
      <w:r w:rsidRPr="00BE196F">
        <w:rPr>
          <w:lang w:val="en-US"/>
        </w:rPr>
        <w:t>To generate visitors to your website, e</w:t>
      </w:r>
      <w:r w:rsidR="00BE1E4C" w:rsidRPr="00BE196F">
        <w:rPr>
          <w:lang w:val="en-US"/>
        </w:rPr>
        <w:t>-</w:t>
      </w:r>
      <w:r w:rsidRPr="00BE196F">
        <w:rPr>
          <w:lang w:val="en-US"/>
        </w:rPr>
        <w:t>commerce success necessitates more than just SEO or paid search. You can utilize omnichannel marketing to reach out to customers in a variety of ways.</w:t>
      </w:r>
    </w:p>
    <w:p w14:paraId="78F307F4" w14:textId="3B2191A1" w:rsidR="00BC5DED" w:rsidRPr="00BE196F" w:rsidRDefault="00BC5DED" w:rsidP="00AD71BF">
      <w:pPr>
        <w:pStyle w:val="ListParagraph"/>
        <w:numPr>
          <w:ilvl w:val="0"/>
          <w:numId w:val="8"/>
        </w:numPr>
        <w:spacing w:after="160" w:line="360" w:lineRule="auto"/>
        <w:ind w:left="426" w:hanging="426"/>
        <w:rPr>
          <w:lang w:val="en-US"/>
        </w:rPr>
      </w:pPr>
      <w:r w:rsidRPr="00BE196F">
        <w:rPr>
          <w:lang w:val="en-US"/>
        </w:rPr>
        <w:t>Expert evaluation</w:t>
      </w:r>
      <w:r w:rsidR="00BE069A" w:rsidRPr="00BE196F">
        <w:rPr>
          <w:lang w:val="en-US"/>
        </w:rPr>
        <w:t>:</w:t>
      </w:r>
    </w:p>
    <w:p w14:paraId="1E851F97" w14:textId="75131925" w:rsidR="00BC5DED" w:rsidRPr="00BE196F" w:rsidRDefault="00BC5DED" w:rsidP="00BE1E4C">
      <w:pPr>
        <w:pStyle w:val="ListParagraph"/>
        <w:spacing w:line="360" w:lineRule="auto"/>
        <w:ind w:left="426"/>
        <w:rPr>
          <w:lang w:val="en-US"/>
        </w:rPr>
      </w:pPr>
      <w:r w:rsidRPr="00BE196F">
        <w:rPr>
          <w:lang w:val="en-US"/>
        </w:rPr>
        <w:t xml:space="preserve">Without re-platforming, an </w:t>
      </w:r>
      <w:r w:rsidR="00BE1E4C" w:rsidRPr="00BE196F">
        <w:rPr>
          <w:lang w:val="en-US"/>
        </w:rPr>
        <w:t>e-c</w:t>
      </w:r>
      <w:r w:rsidRPr="00BE196F">
        <w:rPr>
          <w:lang w:val="en-US"/>
        </w:rPr>
        <w:t xml:space="preserve">ommerce software expert investigates numerous options for improving your site’s performance and functionality. Our professional </w:t>
      </w:r>
      <w:r w:rsidR="00BE1E4C" w:rsidRPr="00BE196F">
        <w:rPr>
          <w:lang w:val="en-US"/>
        </w:rPr>
        <w:t>e-</w:t>
      </w:r>
      <w:r w:rsidRPr="00BE196F">
        <w:rPr>
          <w:lang w:val="en-US"/>
        </w:rPr>
        <w:t xml:space="preserve">commerce </w:t>
      </w:r>
      <w:r w:rsidRPr="00BE196F">
        <w:rPr>
          <w:lang w:val="en-US"/>
        </w:rPr>
        <w:lastRenderedPageBreak/>
        <w:t>consultants concentrate on iterative, platform-agnostic enhancements to your</w:t>
      </w:r>
      <w:r w:rsidR="006A5549" w:rsidRPr="00BE196F">
        <w:rPr>
          <w:lang w:val="en-US"/>
        </w:rPr>
        <w:t xml:space="preserve"> applications</w:t>
      </w:r>
      <w:r w:rsidRPr="00BE196F">
        <w:rPr>
          <w:lang w:val="en-US"/>
        </w:rPr>
        <w:t xml:space="preserve">. We won’t offer you a </w:t>
      </w:r>
      <w:r w:rsidR="006A5549" w:rsidRPr="00BE196F">
        <w:rPr>
          <w:lang w:val="en-US"/>
        </w:rPr>
        <w:t xml:space="preserve">solution </w:t>
      </w:r>
      <w:r w:rsidRPr="00BE196F">
        <w:rPr>
          <w:lang w:val="en-US"/>
        </w:rPr>
        <w:t xml:space="preserve">redesign or features you don’t </w:t>
      </w:r>
      <w:r w:rsidR="006A5549" w:rsidRPr="00BE196F">
        <w:rPr>
          <w:lang w:val="en-US"/>
        </w:rPr>
        <w:t>need</w:t>
      </w:r>
      <w:r w:rsidRPr="00BE196F">
        <w:rPr>
          <w:lang w:val="en-US"/>
        </w:rPr>
        <w:t xml:space="preserve"> unless </w:t>
      </w:r>
      <w:r w:rsidR="006A5549" w:rsidRPr="00BE196F">
        <w:rPr>
          <w:lang w:val="en-US"/>
        </w:rPr>
        <w:t>they</w:t>
      </w:r>
      <w:r w:rsidRPr="00BE196F">
        <w:rPr>
          <w:lang w:val="en-US"/>
        </w:rPr>
        <w:t xml:space="preserve"> </w:t>
      </w:r>
      <w:r w:rsidR="006A5549" w:rsidRPr="00BE196F">
        <w:rPr>
          <w:lang w:val="en-US"/>
        </w:rPr>
        <w:t>provide</w:t>
      </w:r>
      <w:r w:rsidRPr="00BE196F">
        <w:rPr>
          <w:lang w:val="en-US"/>
        </w:rPr>
        <w:t xml:space="preserve"> value</w:t>
      </w:r>
      <w:r w:rsidR="006A5549" w:rsidRPr="00BE196F">
        <w:rPr>
          <w:lang w:val="en-US"/>
        </w:rPr>
        <w:t xml:space="preserve"> to your company</w:t>
      </w:r>
      <w:r w:rsidRPr="00BE196F">
        <w:rPr>
          <w:lang w:val="en-US"/>
        </w:rPr>
        <w:t xml:space="preserve">. However, if your </w:t>
      </w:r>
      <w:r w:rsidR="00BE1E4C" w:rsidRPr="00BE196F">
        <w:rPr>
          <w:lang w:val="en-US"/>
        </w:rPr>
        <w:t>e-</w:t>
      </w:r>
      <w:r w:rsidRPr="00BE196F">
        <w:rPr>
          <w:lang w:val="en-US"/>
        </w:rPr>
        <w:t xml:space="preserve">commerce software is </w:t>
      </w:r>
      <w:r w:rsidR="000328E9" w:rsidRPr="00BE196F">
        <w:rPr>
          <w:lang w:val="en-US"/>
        </w:rPr>
        <w:t>at</w:t>
      </w:r>
      <w:r w:rsidRPr="00BE196F">
        <w:rPr>
          <w:lang w:val="en-US"/>
        </w:rPr>
        <w:t xml:space="preserve"> the end of its life cycle, an </w:t>
      </w:r>
      <w:r w:rsidR="00BE1E4C" w:rsidRPr="00BE196F">
        <w:rPr>
          <w:lang w:val="en-US"/>
        </w:rPr>
        <w:t>e-</w:t>
      </w:r>
      <w:r w:rsidRPr="00BE196F">
        <w:rPr>
          <w:lang w:val="en-US"/>
        </w:rPr>
        <w:t>commerce expert can assist you with the re</w:t>
      </w:r>
      <w:r w:rsidR="000328E9" w:rsidRPr="00BE196F">
        <w:rPr>
          <w:lang w:val="en-US"/>
        </w:rPr>
        <w:t>-</w:t>
      </w:r>
      <w:r w:rsidRPr="00BE196F">
        <w:rPr>
          <w:lang w:val="en-US"/>
        </w:rPr>
        <w:t>platforming process.</w:t>
      </w:r>
    </w:p>
    <w:p w14:paraId="10947210" w14:textId="77777777" w:rsidR="00BC5DED" w:rsidRPr="00BE196F" w:rsidRDefault="00BC5DED" w:rsidP="00BE1E4C">
      <w:pPr>
        <w:spacing w:line="360" w:lineRule="auto"/>
      </w:pPr>
    </w:p>
    <w:p w14:paraId="33D55A34" w14:textId="52F4D901" w:rsidR="00F81738" w:rsidRPr="00BE196F" w:rsidRDefault="00111CBB" w:rsidP="00BE1E4C">
      <w:pPr>
        <w:pStyle w:val="Heading1"/>
        <w:numPr>
          <w:ilvl w:val="0"/>
          <w:numId w:val="1"/>
        </w:numPr>
        <w:spacing w:before="0" w:after="0" w:line="360" w:lineRule="auto"/>
        <w:ind w:left="0" w:firstLine="0"/>
        <w:rPr>
          <w:b/>
        </w:rPr>
      </w:pPr>
      <w:bookmarkStart w:id="13" w:name="_c41tseiofacl" w:colFirst="0" w:colLast="0"/>
      <w:bookmarkStart w:id="14" w:name="_Toc98083140"/>
      <w:bookmarkStart w:id="15" w:name="_Toc105758924"/>
      <w:bookmarkEnd w:id="13"/>
      <w:r w:rsidRPr="00BE196F">
        <w:rPr>
          <w:b/>
        </w:rPr>
        <w:t>BACKGROUND</w:t>
      </w:r>
      <w:bookmarkEnd w:id="14"/>
      <w:bookmarkEnd w:id="15"/>
    </w:p>
    <w:p w14:paraId="5A294D76" w14:textId="77777777" w:rsidR="00AA0BAC" w:rsidRPr="00BE196F" w:rsidRDefault="00AA0BAC" w:rsidP="00BE1E4C">
      <w:pPr>
        <w:spacing w:line="360" w:lineRule="auto"/>
      </w:pPr>
      <w:r w:rsidRPr="00BE196F">
        <w:t>The Registrar of the North-West University is responsible for various administration tasks within the university. These tasks include record keeping of university student marks and a wide range of other supporting records and documents. The university’s view on information governance, in conjunction with Gartner’s definition, states that it views information governance as an overarching framework that provides an oversight of information and the processes by which it is generated, processed, and curated at the university.</w:t>
      </w:r>
    </w:p>
    <w:p w14:paraId="7D8D8513" w14:textId="77777777" w:rsidR="00AA0BAC" w:rsidRPr="00BE196F" w:rsidRDefault="00AA0BAC" w:rsidP="00BE1E4C">
      <w:pPr>
        <w:spacing w:line="360" w:lineRule="auto"/>
      </w:pPr>
      <w:r w:rsidRPr="00BE196F">
        <w:t>The NWU Registrar is responsible for investigating various cases of alleged plagiarism committed by students, by inspecting cases individually and appointing experts to develop technical reports. The technical report currently involves manually comparing the alleged plagiarised text in question with the original text as evidence text, which can be tedious, and sometimes leads to similarities being overlooked.</w:t>
      </w:r>
    </w:p>
    <w:p w14:paraId="3937289B" w14:textId="78B88B49" w:rsidR="00AA0BAC" w:rsidRPr="00BE196F" w:rsidRDefault="00AA0BAC" w:rsidP="00BE1E4C">
      <w:pPr>
        <w:spacing w:line="360" w:lineRule="auto"/>
      </w:pPr>
      <w:r w:rsidRPr="00BE196F">
        <w:t>If the technical reports fail to emphasis</w:t>
      </w:r>
      <w:r w:rsidR="00BE1E4C" w:rsidRPr="00BE196F">
        <w:t>e</w:t>
      </w:r>
      <w:r w:rsidRPr="00BE196F">
        <w:t xml:space="preserve"> the severity of the alleged plagiarism, external subject matter experts may be requested to adjudicate the technical report with an additional report which further elaborates on the alleged plagiarism.</w:t>
      </w:r>
    </w:p>
    <w:p w14:paraId="4D739AF7" w14:textId="141DA225" w:rsidR="00AA0BAC" w:rsidRPr="00BE196F" w:rsidRDefault="00AA0BAC" w:rsidP="00BE1E4C">
      <w:pPr>
        <w:spacing w:line="360" w:lineRule="auto"/>
      </w:pPr>
      <w:r w:rsidRPr="00BE196F">
        <w:t>This tender, therefore calls for the design and development of a workflow system that will be able to facilitate academics in reporting academic misconduct cases according to standing NWU SOPs.</w:t>
      </w:r>
    </w:p>
    <w:p w14:paraId="1635EB4F" w14:textId="2D90F76A" w:rsidR="00EB73EC" w:rsidRPr="00BE196F" w:rsidRDefault="00EB73EC" w:rsidP="00BE1E4C">
      <w:pPr>
        <w:spacing w:line="360" w:lineRule="auto"/>
      </w:pPr>
      <w:r w:rsidRPr="00BE196F">
        <w:br w:type="page"/>
      </w:r>
    </w:p>
    <w:p w14:paraId="5AD6F98F" w14:textId="00F39F8D" w:rsidR="00F81738" w:rsidRPr="00BE196F" w:rsidRDefault="00111CBB" w:rsidP="00BE1E4C">
      <w:pPr>
        <w:pStyle w:val="Heading1"/>
        <w:numPr>
          <w:ilvl w:val="0"/>
          <w:numId w:val="1"/>
        </w:numPr>
        <w:spacing w:before="0" w:after="0" w:line="360" w:lineRule="auto"/>
        <w:ind w:left="0" w:firstLine="0"/>
        <w:rPr>
          <w:b/>
        </w:rPr>
      </w:pPr>
      <w:bookmarkStart w:id="16" w:name="_etm350xxrt1w" w:colFirst="0" w:colLast="0"/>
      <w:bookmarkStart w:id="17" w:name="_Toc98083141"/>
      <w:bookmarkStart w:id="18" w:name="_Toc105758925"/>
      <w:bookmarkEnd w:id="16"/>
      <w:r w:rsidRPr="00BE196F">
        <w:rPr>
          <w:b/>
        </w:rPr>
        <w:lastRenderedPageBreak/>
        <w:t>PROJECT TEAM</w:t>
      </w:r>
      <w:bookmarkEnd w:id="17"/>
      <w:bookmarkEnd w:id="18"/>
    </w:p>
    <w:tbl>
      <w:tblPr>
        <w:tblStyle w:val="TableGrid"/>
        <w:tblW w:w="0" w:type="auto"/>
        <w:tblLook w:val="04A0" w:firstRow="1" w:lastRow="0" w:firstColumn="1" w:lastColumn="0" w:noHBand="0" w:noVBand="1"/>
      </w:tblPr>
      <w:tblGrid>
        <w:gridCol w:w="4508"/>
        <w:gridCol w:w="4508"/>
      </w:tblGrid>
      <w:tr w:rsidR="00006899" w:rsidRPr="00BE196F" w14:paraId="4CBD927A" w14:textId="77777777" w:rsidTr="009E7455">
        <w:tc>
          <w:tcPr>
            <w:tcW w:w="4508" w:type="dxa"/>
          </w:tcPr>
          <w:p w14:paraId="34DD06C1" w14:textId="6B4D542B" w:rsidR="00EB73EC" w:rsidRPr="00BE196F" w:rsidRDefault="00214242" w:rsidP="00BE1E4C">
            <w:pPr>
              <w:spacing w:line="360" w:lineRule="auto"/>
              <w:jc w:val="center"/>
              <w:rPr>
                <w:lang w:val="en-US"/>
              </w:rPr>
            </w:pPr>
            <w:r w:rsidRPr="00BE196F">
              <w:rPr>
                <w:noProof/>
                <w:lang w:val="af-ZA" w:eastAsia="af-ZA"/>
              </w:rPr>
              <w:drawing>
                <wp:inline distT="0" distB="0" distL="0" distR="0" wp14:anchorId="73C913C4" wp14:editId="24E469E2">
                  <wp:extent cx="1797269" cy="1827796"/>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2122" r="6741"/>
                          <a:stretch/>
                        </pic:blipFill>
                        <pic:spPr bwMode="auto">
                          <a:xfrm>
                            <a:off x="0" y="0"/>
                            <a:ext cx="1799141" cy="18297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1E58FAED" w14:textId="77777777" w:rsidR="00EB73EC" w:rsidRPr="00BE196F" w:rsidRDefault="00EB73EC" w:rsidP="00BE1E4C">
            <w:pPr>
              <w:spacing w:line="360" w:lineRule="auto"/>
              <w:rPr>
                <w:b/>
                <w:bCs/>
                <w:lang w:val="en-US"/>
              </w:rPr>
            </w:pPr>
            <w:r w:rsidRPr="00BE196F">
              <w:rPr>
                <w:b/>
                <w:bCs/>
                <w:lang w:val="en-US"/>
              </w:rPr>
              <w:t>Project Leader</w:t>
            </w:r>
          </w:p>
          <w:p w14:paraId="569F1449" w14:textId="77777777" w:rsidR="00EB73EC" w:rsidRPr="00BE196F" w:rsidRDefault="00EB73EC" w:rsidP="00BE1E4C">
            <w:pPr>
              <w:spacing w:line="360" w:lineRule="auto"/>
              <w:rPr>
                <w:lang w:val="en-US"/>
              </w:rPr>
            </w:pPr>
            <w:r w:rsidRPr="00BE196F">
              <w:rPr>
                <w:lang w:val="en-US"/>
              </w:rPr>
              <w:t>Hanno Visagie</w:t>
            </w:r>
          </w:p>
          <w:p w14:paraId="2FDA2B95" w14:textId="77777777" w:rsidR="00EB73EC" w:rsidRPr="00BE196F" w:rsidRDefault="00EB73EC" w:rsidP="00BE1E4C">
            <w:pPr>
              <w:spacing w:line="360" w:lineRule="auto"/>
              <w:rPr>
                <w:lang w:val="en-US"/>
              </w:rPr>
            </w:pPr>
            <w:r w:rsidRPr="00BE196F">
              <w:rPr>
                <w:lang w:val="en-US"/>
              </w:rPr>
              <w:t xml:space="preserve">Qualifications: </w:t>
            </w:r>
          </w:p>
          <w:p w14:paraId="5FC6BEA8" w14:textId="3D215C67"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68D1077" w14:textId="6AA11E89"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7B8E1AF6" w14:textId="77777777" w:rsidTr="009E7455">
        <w:tc>
          <w:tcPr>
            <w:tcW w:w="4508" w:type="dxa"/>
          </w:tcPr>
          <w:p w14:paraId="1FA925B8" w14:textId="59AB1E0C" w:rsidR="00EB73EC" w:rsidRPr="00BE196F" w:rsidRDefault="00F67F29" w:rsidP="00F67F29">
            <w:pPr>
              <w:spacing w:line="360" w:lineRule="auto"/>
              <w:jc w:val="center"/>
              <w:rPr>
                <w:lang w:val="en-US"/>
              </w:rPr>
            </w:pPr>
            <w:r w:rsidRPr="00BE196F">
              <w:rPr>
                <w:noProof/>
                <w:lang w:val="af-ZA" w:eastAsia="af-ZA"/>
              </w:rPr>
              <w:drawing>
                <wp:inline distT="0" distB="0" distL="0" distR="0" wp14:anchorId="14AC9DBC" wp14:editId="65A6AC23">
                  <wp:extent cx="2480733" cy="1905000"/>
                  <wp:effectExtent l="0" t="0" r="0" b="0"/>
                  <wp:docPr id="9" name="Picture 9" descr="A person sitting on a boa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erson sitting on a boat&#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r="-507" b="39364"/>
                          <a:stretch/>
                        </pic:blipFill>
                        <pic:spPr bwMode="auto">
                          <a:xfrm>
                            <a:off x="0" y="0"/>
                            <a:ext cx="2487072" cy="1909868"/>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718BDB0" w14:textId="77777777" w:rsidR="00EB73EC" w:rsidRPr="00BE196F" w:rsidRDefault="00EB73EC" w:rsidP="00BE1E4C">
            <w:pPr>
              <w:spacing w:line="360" w:lineRule="auto"/>
              <w:rPr>
                <w:b/>
                <w:bCs/>
                <w:lang w:val="en-US"/>
              </w:rPr>
            </w:pPr>
            <w:r w:rsidRPr="00BE196F">
              <w:rPr>
                <w:b/>
                <w:bCs/>
                <w:lang w:val="en-US"/>
              </w:rPr>
              <w:t>Prototype Lead</w:t>
            </w:r>
          </w:p>
          <w:p w14:paraId="4B31EB78" w14:textId="77777777" w:rsidR="00EB73EC" w:rsidRPr="00BE196F" w:rsidRDefault="00EB73EC" w:rsidP="00BE1E4C">
            <w:pPr>
              <w:spacing w:line="360" w:lineRule="auto"/>
              <w:rPr>
                <w:lang w:val="en-US"/>
              </w:rPr>
            </w:pPr>
            <w:r w:rsidRPr="00BE196F">
              <w:rPr>
                <w:lang w:val="en-US"/>
              </w:rPr>
              <w:t>Hano Strydom</w:t>
            </w:r>
          </w:p>
          <w:p w14:paraId="55232EF6" w14:textId="77777777" w:rsidR="00EB73EC" w:rsidRPr="00BE196F" w:rsidRDefault="00EB73EC" w:rsidP="00BE1E4C">
            <w:pPr>
              <w:spacing w:line="360" w:lineRule="auto"/>
              <w:rPr>
                <w:lang w:val="en-US"/>
              </w:rPr>
            </w:pPr>
            <w:r w:rsidRPr="00BE196F">
              <w:rPr>
                <w:lang w:val="en-US"/>
              </w:rPr>
              <w:t xml:space="preserve">Qualifications: </w:t>
            </w:r>
          </w:p>
          <w:p w14:paraId="41CD8170" w14:textId="7B6D3984"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3EB7903" w14:textId="67D849F6"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10E94DCE" w14:textId="77777777" w:rsidTr="009E7455">
        <w:tc>
          <w:tcPr>
            <w:tcW w:w="4508" w:type="dxa"/>
          </w:tcPr>
          <w:p w14:paraId="15AD5C63" w14:textId="6ECB39AE" w:rsidR="00EB73EC" w:rsidRPr="00BE196F" w:rsidRDefault="00006899" w:rsidP="00BE1E4C">
            <w:pPr>
              <w:spacing w:line="360" w:lineRule="auto"/>
              <w:jc w:val="center"/>
              <w:rPr>
                <w:lang w:val="en-US"/>
              </w:rPr>
            </w:pPr>
            <w:r w:rsidRPr="00BE196F">
              <w:rPr>
                <w:noProof/>
                <w:lang w:val="af-ZA" w:eastAsia="af-ZA"/>
              </w:rPr>
              <w:drawing>
                <wp:inline distT="0" distB="0" distL="0" distR="0" wp14:anchorId="0570CB6A" wp14:editId="51581856">
                  <wp:extent cx="1860331" cy="1792194"/>
                  <wp:effectExtent l="0" t="0" r="6985" b="0"/>
                  <wp:docPr id="6" name="Picture 6" descr="A person standing in front of a body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erson standing in front of a body of water&#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r="22146"/>
                          <a:stretch/>
                        </pic:blipFill>
                        <pic:spPr bwMode="auto">
                          <a:xfrm>
                            <a:off x="0" y="0"/>
                            <a:ext cx="1875322" cy="1806636"/>
                          </a:xfrm>
                          <a:prstGeom prst="rect">
                            <a:avLst/>
                          </a:prstGeom>
                          <a:ln>
                            <a:noFill/>
                          </a:ln>
                          <a:extLst>
                            <a:ext uri="{53640926-AAD7-44D8-BBD7-CCE9431645EC}">
                              <a14:shadowObscured xmlns:a14="http://schemas.microsoft.com/office/drawing/2010/main"/>
                            </a:ext>
                          </a:extLst>
                        </pic:spPr>
                      </pic:pic>
                    </a:graphicData>
                  </a:graphic>
                </wp:inline>
              </w:drawing>
            </w:r>
          </w:p>
        </w:tc>
        <w:tc>
          <w:tcPr>
            <w:tcW w:w="4508" w:type="dxa"/>
          </w:tcPr>
          <w:p w14:paraId="36BDEFBF" w14:textId="77777777" w:rsidR="00EB73EC" w:rsidRPr="00BE196F" w:rsidRDefault="00EB73EC" w:rsidP="00BE1E4C">
            <w:pPr>
              <w:spacing w:line="360" w:lineRule="auto"/>
              <w:rPr>
                <w:b/>
                <w:bCs/>
                <w:lang w:val="en-US"/>
              </w:rPr>
            </w:pPr>
            <w:r w:rsidRPr="00BE196F">
              <w:rPr>
                <w:b/>
                <w:bCs/>
                <w:lang w:val="en-US"/>
              </w:rPr>
              <w:t>Back-end Lead</w:t>
            </w:r>
          </w:p>
          <w:p w14:paraId="2FA34B8D" w14:textId="77777777" w:rsidR="00EB73EC" w:rsidRPr="00BE196F" w:rsidRDefault="00EB73EC" w:rsidP="00BE1E4C">
            <w:pPr>
              <w:spacing w:line="360" w:lineRule="auto"/>
              <w:rPr>
                <w:lang w:val="en-US"/>
              </w:rPr>
            </w:pPr>
            <w:r w:rsidRPr="00BE196F">
              <w:rPr>
                <w:lang w:val="en-US"/>
              </w:rPr>
              <w:t>Michael Rosin</w:t>
            </w:r>
          </w:p>
          <w:p w14:paraId="26963FE8" w14:textId="77777777" w:rsidR="00EB73EC" w:rsidRPr="00BE196F" w:rsidRDefault="00EB73EC" w:rsidP="00BE1E4C">
            <w:pPr>
              <w:spacing w:line="360" w:lineRule="auto"/>
              <w:rPr>
                <w:lang w:val="en-US"/>
              </w:rPr>
            </w:pPr>
            <w:r w:rsidRPr="00BE196F">
              <w:rPr>
                <w:lang w:val="en-US"/>
              </w:rPr>
              <w:t xml:space="preserve">Qualifications: </w:t>
            </w:r>
          </w:p>
          <w:p w14:paraId="6D1E7F65" w14:textId="0E49094C"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460A36E8" w14:textId="5EAADB8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5DD980B1" w14:textId="77777777" w:rsidTr="009E7455">
        <w:tc>
          <w:tcPr>
            <w:tcW w:w="4508" w:type="dxa"/>
          </w:tcPr>
          <w:p w14:paraId="615AA469" w14:textId="70D44B7A" w:rsidR="00EB73EC" w:rsidRPr="00BE196F" w:rsidRDefault="00214242" w:rsidP="00BE1E4C">
            <w:pPr>
              <w:spacing w:line="360" w:lineRule="auto"/>
              <w:rPr>
                <w:lang w:val="en-US"/>
              </w:rPr>
            </w:pPr>
            <w:r w:rsidRPr="00BE196F">
              <w:rPr>
                <w:noProof/>
                <w:lang w:val="af-ZA" w:eastAsia="af-ZA"/>
              </w:rPr>
              <w:drawing>
                <wp:anchor distT="0" distB="0" distL="114300" distR="114300" simplePos="0" relativeHeight="251658243" behindDoc="0" locked="0" layoutInCell="1" allowOverlap="1" wp14:anchorId="1B608B32" wp14:editId="71DC1966">
                  <wp:simplePos x="0" y="0"/>
                  <wp:positionH relativeFrom="column">
                    <wp:posOffset>558800</wp:posOffset>
                  </wp:positionH>
                  <wp:positionV relativeFrom="paragraph">
                    <wp:posOffset>63500</wp:posOffset>
                  </wp:positionV>
                  <wp:extent cx="1859915" cy="1794510"/>
                  <wp:effectExtent l="0" t="0" r="698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3760" r="13714" b="16873"/>
                          <a:stretch/>
                        </pic:blipFill>
                        <pic:spPr bwMode="auto">
                          <a:xfrm>
                            <a:off x="0" y="0"/>
                            <a:ext cx="1859915" cy="17945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6D624268" w14:textId="77777777" w:rsidR="00EB73EC" w:rsidRPr="00BE196F" w:rsidRDefault="00EB73EC" w:rsidP="00BE1E4C">
            <w:pPr>
              <w:spacing w:line="360" w:lineRule="auto"/>
              <w:rPr>
                <w:b/>
                <w:bCs/>
                <w:lang w:val="en-US"/>
              </w:rPr>
            </w:pPr>
            <w:r w:rsidRPr="00BE196F">
              <w:rPr>
                <w:b/>
                <w:bCs/>
                <w:lang w:val="en-US"/>
              </w:rPr>
              <w:t>Database Administrator</w:t>
            </w:r>
          </w:p>
          <w:p w14:paraId="6D9A900E" w14:textId="77777777" w:rsidR="00EB73EC" w:rsidRPr="00BE196F" w:rsidRDefault="00EB73EC" w:rsidP="00BE1E4C">
            <w:pPr>
              <w:spacing w:line="360" w:lineRule="auto"/>
              <w:rPr>
                <w:lang w:val="en-US"/>
              </w:rPr>
            </w:pPr>
            <w:r w:rsidRPr="00BE196F">
              <w:rPr>
                <w:lang w:val="en-US"/>
              </w:rPr>
              <w:t>Annika du Toit</w:t>
            </w:r>
          </w:p>
          <w:p w14:paraId="5D956817" w14:textId="77777777" w:rsidR="00EB73EC" w:rsidRPr="00BE196F" w:rsidRDefault="00EB73EC" w:rsidP="00BE1E4C">
            <w:pPr>
              <w:spacing w:line="360" w:lineRule="auto"/>
              <w:rPr>
                <w:lang w:val="en-US"/>
              </w:rPr>
            </w:pPr>
            <w:r w:rsidRPr="00BE196F">
              <w:rPr>
                <w:lang w:val="en-US"/>
              </w:rPr>
              <w:t xml:space="preserve">Qualifications: </w:t>
            </w:r>
          </w:p>
          <w:p w14:paraId="47C70FB3" w14:textId="23ECFC0D"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3AB21B99" w14:textId="4CE34C48"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r w:rsidR="00006899" w:rsidRPr="00BE196F" w14:paraId="0FA37F97" w14:textId="77777777" w:rsidTr="009E7455">
        <w:tc>
          <w:tcPr>
            <w:tcW w:w="4508" w:type="dxa"/>
          </w:tcPr>
          <w:p w14:paraId="20A96754" w14:textId="77777777" w:rsidR="006B4AFC" w:rsidRPr="00BE196F" w:rsidRDefault="006B4AFC" w:rsidP="00BE1E4C">
            <w:pPr>
              <w:spacing w:line="360" w:lineRule="auto"/>
              <w:jc w:val="center"/>
              <w:rPr>
                <w:lang w:val="en-US"/>
              </w:rPr>
            </w:pPr>
          </w:p>
          <w:p w14:paraId="438762F9" w14:textId="77777777" w:rsidR="006B4AFC" w:rsidRPr="00BE196F" w:rsidRDefault="006B4AFC" w:rsidP="00BE1E4C">
            <w:pPr>
              <w:spacing w:line="360" w:lineRule="auto"/>
              <w:jc w:val="center"/>
              <w:rPr>
                <w:lang w:val="en-US"/>
              </w:rPr>
            </w:pPr>
          </w:p>
          <w:p w14:paraId="026D693B" w14:textId="2C844A7C" w:rsidR="00EB73EC" w:rsidRPr="00BE196F" w:rsidRDefault="00EB73EC" w:rsidP="00BE1E4C">
            <w:pPr>
              <w:spacing w:line="360" w:lineRule="auto"/>
              <w:jc w:val="center"/>
              <w:rPr>
                <w:lang w:val="en-US"/>
              </w:rPr>
            </w:pPr>
          </w:p>
          <w:p w14:paraId="7C2AE468" w14:textId="6A2A31F0" w:rsidR="006B4AFC" w:rsidRPr="00BE196F" w:rsidRDefault="00214242" w:rsidP="00BE1E4C">
            <w:pPr>
              <w:spacing w:line="360" w:lineRule="auto"/>
              <w:jc w:val="center"/>
              <w:rPr>
                <w:lang w:val="en-US"/>
              </w:rPr>
            </w:pPr>
            <w:r w:rsidRPr="00BE196F">
              <w:rPr>
                <w:noProof/>
                <w:lang w:val="af-ZA" w:eastAsia="af-ZA"/>
              </w:rPr>
              <w:drawing>
                <wp:anchor distT="0" distB="0" distL="114300" distR="114300" simplePos="0" relativeHeight="251658244" behindDoc="0" locked="0" layoutInCell="1" allowOverlap="1" wp14:anchorId="79BC1E08" wp14:editId="3CC1D5DC">
                  <wp:simplePos x="0" y="0"/>
                  <wp:positionH relativeFrom="column">
                    <wp:posOffset>479425</wp:posOffset>
                  </wp:positionH>
                  <wp:positionV relativeFrom="paragraph">
                    <wp:posOffset>137707</wp:posOffset>
                  </wp:positionV>
                  <wp:extent cx="1771452" cy="1797269"/>
                  <wp:effectExtent l="0" t="0" r="635" b="0"/>
                  <wp:wrapSquare wrapText="bothSides"/>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smiling for the camera&#10;&#10;Description automatically generated with medium confidence"/>
                          <pic:cNvPicPr/>
                        </pic:nvPicPr>
                        <pic:blipFill rotWithShape="1">
                          <a:blip r:embed="rId14" cstate="print">
                            <a:extLst>
                              <a:ext uri="{28A0092B-C50C-407E-A947-70E740481C1C}">
                                <a14:useLocalDpi xmlns:a14="http://schemas.microsoft.com/office/drawing/2010/main" val="0"/>
                              </a:ext>
                            </a:extLst>
                          </a:blip>
                          <a:srcRect l="24489" r="14577"/>
                          <a:stretch/>
                        </pic:blipFill>
                        <pic:spPr bwMode="auto">
                          <a:xfrm>
                            <a:off x="0" y="0"/>
                            <a:ext cx="1771452" cy="179726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4508" w:type="dxa"/>
          </w:tcPr>
          <w:p w14:paraId="14896F62" w14:textId="77777777" w:rsidR="00EB73EC" w:rsidRPr="00BE196F" w:rsidRDefault="00EB73EC" w:rsidP="00BE1E4C">
            <w:pPr>
              <w:spacing w:line="360" w:lineRule="auto"/>
              <w:rPr>
                <w:b/>
                <w:bCs/>
                <w:lang w:val="en-US"/>
              </w:rPr>
            </w:pPr>
            <w:r w:rsidRPr="00BE196F">
              <w:rPr>
                <w:b/>
                <w:bCs/>
                <w:lang w:val="en-US"/>
              </w:rPr>
              <w:lastRenderedPageBreak/>
              <w:t>Development Lead</w:t>
            </w:r>
          </w:p>
          <w:p w14:paraId="7782B0FB" w14:textId="77777777" w:rsidR="00EB73EC" w:rsidRPr="00BE196F" w:rsidRDefault="00EB73EC" w:rsidP="00BE1E4C">
            <w:pPr>
              <w:spacing w:line="360" w:lineRule="auto"/>
              <w:rPr>
                <w:lang w:val="en-US"/>
              </w:rPr>
            </w:pPr>
            <w:r w:rsidRPr="00BE196F">
              <w:rPr>
                <w:lang w:val="en-US"/>
              </w:rPr>
              <w:t>Llewellyn Anthony</w:t>
            </w:r>
          </w:p>
          <w:p w14:paraId="6BCC77BB" w14:textId="77777777" w:rsidR="00EB73EC" w:rsidRPr="00BE196F" w:rsidRDefault="00EB73EC" w:rsidP="00BE1E4C">
            <w:pPr>
              <w:spacing w:line="360" w:lineRule="auto"/>
              <w:rPr>
                <w:lang w:val="en-US"/>
              </w:rPr>
            </w:pPr>
            <w:r w:rsidRPr="00BE196F">
              <w:rPr>
                <w:lang w:val="en-US"/>
              </w:rPr>
              <w:lastRenderedPageBreak/>
              <w:t xml:space="preserve">Qualifications: </w:t>
            </w:r>
          </w:p>
          <w:p w14:paraId="1E1A262A" w14:textId="591D4DD2"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02A88841" w14:textId="1E0C21D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p w14:paraId="70D0EC00" w14:textId="7AEEE5C6" w:rsidR="008F6902" w:rsidRPr="00BE196F" w:rsidRDefault="008F6902" w:rsidP="00AD71BF">
            <w:pPr>
              <w:pStyle w:val="ListParagraph"/>
              <w:numPr>
                <w:ilvl w:val="0"/>
                <w:numId w:val="7"/>
              </w:numPr>
              <w:spacing w:line="360" w:lineRule="auto"/>
              <w:ind w:left="342" w:hanging="342"/>
              <w:rPr>
                <w:lang w:val="en-US"/>
              </w:rPr>
            </w:pPr>
            <w:r w:rsidRPr="00BE196F">
              <w:rPr>
                <w:lang w:val="en-US"/>
              </w:rPr>
              <w:t>2017 – 2018 QCTO National Certification Information Technology: Systems Development (SAQA ID 48872, NQF 5, 131 Credits). MCSD and BI.</w:t>
            </w:r>
          </w:p>
          <w:p w14:paraId="6C36DC04" w14:textId="2DB8B950" w:rsidR="008F6902" w:rsidRPr="00BE196F" w:rsidRDefault="008F6902" w:rsidP="00BE1E4C">
            <w:pPr>
              <w:pStyle w:val="ListParagraph"/>
              <w:spacing w:line="360" w:lineRule="auto"/>
              <w:ind w:left="342" w:hanging="342"/>
              <w:jc w:val="both"/>
              <w:rPr>
                <w:lang w:val="en-US"/>
              </w:rPr>
            </w:pPr>
          </w:p>
        </w:tc>
      </w:tr>
      <w:tr w:rsidR="00006899" w:rsidRPr="00BE196F" w14:paraId="0E1915EE" w14:textId="77777777" w:rsidTr="009E7455">
        <w:tc>
          <w:tcPr>
            <w:tcW w:w="4508" w:type="dxa"/>
          </w:tcPr>
          <w:p w14:paraId="0E627A55" w14:textId="77777777" w:rsidR="00EB73EC" w:rsidRPr="00BE196F" w:rsidRDefault="00EB73EC" w:rsidP="00BE1E4C">
            <w:pPr>
              <w:spacing w:line="360" w:lineRule="auto"/>
              <w:rPr>
                <w:lang w:val="en-US"/>
              </w:rPr>
            </w:pPr>
            <w:r w:rsidRPr="00BE196F">
              <w:rPr>
                <w:noProof/>
                <w:lang w:val="af-ZA" w:eastAsia="af-ZA"/>
              </w:rPr>
              <w:lastRenderedPageBreak/>
              <w:drawing>
                <wp:anchor distT="0" distB="0" distL="114300" distR="114300" simplePos="0" relativeHeight="251658242" behindDoc="0" locked="0" layoutInCell="1" allowOverlap="1" wp14:anchorId="736B0ED2" wp14:editId="7E0B99DE">
                  <wp:simplePos x="0" y="0"/>
                  <wp:positionH relativeFrom="margin">
                    <wp:posOffset>889635</wp:posOffset>
                  </wp:positionH>
                  <wp:positionV relativeFrom="paragraph">
                    <wp:posOffset>3810</wp:posOffset>
                  </wp:positionV>
                  <wp:extent cx="1308100" cy="1868170"/>
                  <wp:effectExtent l="0" t="0" r="6350" b="0"/>
                  <wp:wrapSquare wrapText="bothSides"/>
                  <wp:docPr id="1" name="Picture 1"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08100" cy="1868170"/>
                          </a:xfrm>
                          <a:prstGeom prst="rect">
                            <a:avLst/>
                          </a:prstGeom>
                        </pic:spPr>
                      </pic:pic>
                    </a:graphicData>
                  </a:graphic>
                  <wp14:sizeRelH relativeFrom="margin">
                    <wp14:pctWidth>0</wp14:pctWidth>
                  </wp14:sizeRelH>
                  <wp14:sizeRelV relativeFrom="margin">
                    <wp14:pctHeight>0</wp14:pctHeight>
                  </wp14:sizeRelV>
                </wp:anchor>
              </w:drawing>
            </w:r>
          </w:p>
        </w:tc>
        <w:tc>
          <w:tcPr>
            <w:tcW w:w="4508" w:type="dxa"/>
          </w:tcPr>
          <w:p w14:paraId="72FBC460" w14:textId="77777777" w:rsidR="00EB73EC" w:rsidRPr="00BE196F" w:rsidRDefault="00EB73EC" w:rsidP="00BE1E4C">
            <w:pPr>
              <w:spacing w:line="360" w:lineRule="auto"/>
              <w:rPr>
                <w:b/>
                <w:bCs/>
                <w:lang w:val="en-US"/>
              </w:rPr>
            </w:pPr>
            <w:r w:rsidRPr="00BE196F">
              <w:rPr>
                <w:b/>
                <w:bCs/>
                <w:lang w:val="en-US"/>
              </w:rPr>
              <w:t>Hosting Platform Manager</w:t>
            </w:r>
          </w:p>
          <w:p w14:paraId="3FA98B3D" w14:textId="77777777" w:rsidR="00EB73EC" w:rsidRPr="00BE196F" w:rsidRDefault="00EB73EC" w:rsidP="00BE1E4C">
            <w:pPr>
              <w:spacing w:line="360" w:lineRule="auto"/>
              <w:rPr>
                <w:lang w:val="en-US"/>
              </w:rPr>
            </w:pPr>
            <w:r w:rsidRPr="00BE196F">
              <w:rPr>
                <w:lang w:val="en-US"/>
              </w:rPr>
              <w:t>Shené Boshoff</w:t>
            </w:r>
          </w:p>
          <w:p w14:paraId="664F8072" w14:textId="77777777" w:rsidR="00EB73EC" w:rsidRPr="00BE196F" w:rsidRDefault="00EB73EC" w:rsidP="00BE1E4C">
            <w:pPr>
              <w:spacing w:line="360" w:lineRule="auto"/>
              <w:rPr>
                <w:lang w:val="en-US"/>
              </w:rPr>
            </w:pPr>
            <w:r w:rsidRPr="00BE196F">
              <w:rPr>
                <w:lang w:val="en-US"/>
              </w:rPr>
              <w:t xml:space="preserve">Qualifications: </w:t>
            </w:r>
          </w:p>
          <w:p w14:paraId="12FF74BA" w14:textId="2C060EC0"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BSc Information Technology (North</w:t>
            </w:r>
            <w:r w:rsidR="00BE1E4C" w:rsidRPr="00BE196F">
              <w:rPr>
                <w:lang w:val="en-US"/>
              </w:rPr>
              <w:t>-</w:t>
            </w:r>
            <w:r w:rsidRPr="00BE196F">
              <w:rPr>
                <w:lang w:val="en-US"/>
              </w:rPr>
              <w:t>West University)</w:t>
            </w:r>
          </w:p>
          <w:p w14:paraId="6D2DB8D8" w14:textId="1E0520CB" w:rsidR="00EB73EC" w:rsidRPr="00BE196F" w:rsidRDefault="00EB73EC" w:rsidP="00AD71BF">
            <w:pPr>
              <w:pStyle w:val="ListParagraph"/>
              <w:numPr>
                <w:ilvl w:val="0"/>
                <w:numId w:val="7"/>
              </w:numPr>
              <w:spacing w:line="360" w:lineRule="auto"/>
              <w:ind w:left="342" w:hanging="342"/>
              <w:jc w:val="both"/>
              <w:rPr>
                <w:lang w:val="en-US"/>
              </w:rPr>
            </w:pPr>
            <w:r w:rsidRPr="00BE196F">
              <w:rPr>
                <w:lang w:val="en-US"/>
              </w:rPr>
              <w:t>Current BSc (Hons) Computer Science and Information Systems student at North</w:t>
            </w:r>
            <w:r w:rsidR="00BE1E4C" w:rsidRPr="00BE196F">
              <w:rPr>
                <w:lang w:val="en-US"/>
              </w:rPr>
              <w:t>-</w:t>
            </w:r>
            <w:r w:rsidRPr="00BE196F">
              <w:rPr>
                <w:lang w:val="en-US"/>
              </w:rPr>
              <w:t>West University</w:t>
            </w:r>
          </w:p>
        </w:tc>
      </w:tr>
    </w:tbl>
    <w:p w14:paraId="1D3C87E4" w14:textId="3635FAFD" w:rsidR="00EB73EC" w:rsidRPr="00BE196F" w:rsidRDefault="00EB73EC" w:rsidP="00BE1E4C">
      <w:pPr>
        <w:spacing w:line="360" w:lineRule="auto"/>
      </w:pPr>
      <w:r w:rsidRPr="00BE196F">
        <w:br w:type="page"/>
      </w:r>
    </w:p>
    <w:p w14:paraId="5BECECE2" w14:textId="78FF0181" w:rsidR="00F81738" w:rsidRPr="00BE196F" w:rsidRDefault="00111CBB" w:rsidP="00BE1E4C">
      <w:pPr>
        <w:pStyle w:val="Heading1"/>
        <w:numPr>
          <w:ilvl w:val="0"/>
          <w:numId w:val="1"/>
        </w:numPr>
        <w:spacing w:before="0" w:after="0" w:line="360" w:lineRule="auto"/>
        <w:ind w:left="0" w:firstLine="0"/>
        <w:rPr>
          <w:b/>
        </w:rPr>
      </w:pPr>
      <w:bookmarkStart w:id="19" w:name="_ti6zytk8v98c" w:colFirst="0" w:colLast="0"/>
      <w:bookmarkStart w:id="20" w:name="_Toc98083142"/>
      <w:bookmarkStart w:id="21" w:name="_Toc105758926"/>
      <w:bookmarkEnd w:id="19"/>
      <w:r w:rsidRPr="00BE196F">
        <w:rPr>
          <w:b/>
        </w:rPr>
        <w:lastRenderedPageBreak/>
        <w:t>UNDERSTANDING OF PROJECT BRIEF</w:t>
      </w:r>
      <w:bookmarkEnd w:id="20"/>
      <w:bookmarkEnd w:id="21"/>
    </w:p>
    <w:p w14:paraId="18AA9089" w14:textId="3463766C" w:rsidR="00CD203A" w:rsidRPr="00BE196F" w:rsidRDefault="00BE1E4C" w:rsidP="00BE1E4C">
      <w:pPr>
        <w:spacing w:line="360" w:lineRule="auto"/>
      </w:pPr>
      <w:r w:rsidRPr="00BE196F">
        <w:t>NightCore</w:t>
      </w:r>
      <w:r w:rsidR="00CD203A" w:rsidRPr="00BE196F">
        <w:t xml:space="preserve"> Mech will aim to integrate a software-based solution that will address </w:t>
      </w:r>
      <w:r w:rsidRPr="00BE196F">
        <w:t>the following business</w:t>
      </w:r>
      <w:r w:rsidR="00CD203A" w:rsidRPr="00BE196F">
        <w:t xml:space="preserve"> requirements:</w:t>
      </w:r>
    </w:p>
    <w:p w14:paraId="48AB75DA" w14:textId="5C62FC75" w:rsidR="00CD203A" w:rsidRPr="00BE196F" w:rsidRDefault="00CD203A" w:rsidP="00AD71BF">
      <w:pPr>
        <w:pStyle w:val="ListParagraph"/>
        <w:numPr>
          <w:ilvl w:val="0"/>
          <w:numId w:val="11"/>
        </w:numPr>
        <w:spacing w:line="360" w:lineRule="auto"/>
        <w:ind w:left="284" w:hanging="284"/>
      </w:pPr>
      <w:r w:rsidRPr="00BE196F">
        <w:t>Design and develop a standalone terrestrial-based system that can be used by multiple systems at a time.</w:t>
      </w:r>
    </w:p>
    <w:p w14:paraId="1BFD1A6A" w14:textId="4A6CA5A2" w:rsidR="00CD203A" w:rsidRPr="00BE196F" w:rsidRDefault="00301AC8" w:rsidP="00AD71BF">
      <w:pPr>
        <w:pStyle w:val="ListParagraph"/>
        <w:numPr>
          <w:ilvl w:val="0"/>
          <w:numId w:val="11"/>
        </w:numPr>
        <w:spacing w:line="360" w:lineRule="auto"/>
        <w:ind w:left="284" w:hanging="284"/>
      </w:pPr>
      <w:r w:rsidRPr="00BE196F">
        <w:t>The integration and use of project management method123 for designing and developing the project</w:t>
      </w:r>
      <w:r w:rsidR="00F450C9" w:rsidRPr="00BE196F">
        <w:t>, or an alternative hybrid Waterfall/Agile method</w:t>
      </w:r>
      <w:r w:rsidRPr="00BE196F">
        <w:t>.</w:t>
      </w:r>
    </w:p>
    <w:p w14:paraId="0246042A" w14:textId="5CD8417E" w:rsidR="00301AC8" w:rsidRPr="00BE196F" w:rsidRDefault="00301AC8" w:rsidP="00AD71BF">
      <w:pPr>
        <w:pStyle w:val="ListParagraph"/>
        <w:numPr>
          <w:ilvl w:val="0"/>
          <w:numId w:val="11"/>
        </w:numPr>
        <w:spacing w:line="360" w:lineRule="auto"/>
        <w:ind w:left="284" w:hanging="284"/>
      </w:pPr>
      <w:r w:rsidRPr="00BE196F">
        <w:t>Promote the significance of a</w:t>
      </w:r>
      <w:r w:rsidR="007322FB" w:rsidRPr="00BE196F">
        <w:t xml:space="preserve"> simple and user-friendly</w:t>
      </w:r>
      <w:r w:rsidRPr="00BE196F">
        <w:t xml:space="preserve"> interface.</w:t>
      </w:r>
    </w:p>
    <w:p w14:paraId="6B82D77A" w14:textId="77777777" w:rsidR="00301AC8" w:rsidRPr="00BE196F" w:rsidRDefault="00301AC8" w:rsidP="00AD71BF">
      <w:pPr>
        <w:pStyle w:val="ListParagraph"/>
        <w:numPr>
          <w:ilvl w:val="0"/>
          <w:numId w:val="11"/>
        </w:numPr>
        <w:spacing w:line="360" w:lineRule="auto"/>
        <w:ind w:left="284" w:hanging="284"/>
      </w:pPr>
      <w:r w:rsidRPr="00BE196F">
        <w:t>Eliminate unnecessary time wasted while using the software</w:t>
      </w:r>
    </w:p>
    <w:p w14:paraId="2786F2E1" w14:textId="2266F7FC" w:rsidR="00301AC8" w:rsidRPr="00BE196F" w:rsidRDefault="00301AC8" w:rsidP="00AD71BF">
      <w:pPr>
        <w:pStyle w:val="ListParagraph"/>
        <w:numPr>
          <w:ilvl w:val="0"/>
          <w:numId w:val="11"/>
        </w:numPr>
        <w:spacing w:line="360" w:lineRule="auto"/>
        <w:ind w:left="284" w:hanging="284"/>
      </w:pPr>
      <w:r w:rsidRPr="00BE196F">
        <w:t>Increase the efficiency of staff members by delivering software that works.</w:t>
      </w:r>
    </w:p>
    <w:p w14:paraId="1C91DB75" w14:textId="1282E19F" w:rsidR="00301AC8" w:rsidRPr="00BE196F" w:rsidRDefault="00301AC8" w:rsidP="00AD71BF">
      <w:pPr>
        <w:pStyle w:val="ListParagraph"/>
        <w:numPr>
          <w:ilvl w:val="0"/>
          <w:numId w:val="11"/>
        </w:numPr>
        <w:spacing w:line="360" w:lineRule="auto"/>
        <w:ind w:left="284" w:hanging="284"/>
      </w:pPr>
      <w:r w:rsidRPr="00BE196F">
        <w:t>Compile documentation</w:t>
      </w:r>
      <w:r w:rsidR="00E96A75" w:rsidRPr="00BE196F">
        <w:t>/user manuals</w:t>
      </w:r>
      <w:r w:rsidRPr="00BE196F">
        <w:t xml:space="preserve"> for employees, in a </w:t>
      </w:r>
      <w:r w:rsidR="007322FB" w:rsidRPr="00BE196F">
        <w:t>category-based</w:t>
      </w:r>
      <w:r w:rsidRPr="00BE196F">
        <w:t xml:space="preserve"> framework, which will act as a guide to avoid confusion.</w:t>
      </w:r>
    </w:p>
    <w:p w14:paraId="63E6D36E" w14:textId="500AAAE6" w:rsidR="00EE11A4" w:rsidRPr="00BE196F" w:rsidRDefault="00EE11A4" w:rsidP="00AD71BF">
      <w:pPr>
        <w:pStyle w:val="ListParagraph"/>
        <w:numPr>
          <w:ilvl w:val="0"/>
          <w:numId w:val="11"/>
        </w:numPr>
        <w:spacing w:line="360" w:lineRule="auto"/>
        <w:ind w:left="284" w:hanging="284"/>
      </w:pPr>
      <w:r w:rsidRPr="00BE196F">
        <w:t>Work closely with stakeholders to ensure that all the requirements are met</w:t>
      </w:r>
      <w:r w:rsidR="00BE1E4C" w:rsidRPr="00BE196F">
        <w:t>.</w:t>
      </w:r>
    </w:p>
    <w:p w14:paraId="444B1B90" w14:textId="324553C2" w:rsidR="00BE1E4C" w:rsidRPr="00BE196F" w:rsidRDefault="00BE1E4C" w:rsidP="00AD71BF">
      <w:pPr>
        <w:pStyle w:val="ListParagraph"/>
        <w:numPr>
          <w:ilvl w:val="0"/>
          <w:numId w:val="11"/>
        </w:numPr>
        <w:spacing w:line="360" w:lineRule="auto"/>
        <w:ind w:left="284" w:hanging="284"/>
      </w:pPr>
      <w:r w:rsidRPr="00BE196F">
        <w:t>Ensure concurrent use of the software.</w:t>
      </w:r>
    </w:p>
    <w:p w14:paraId="22574881" w14:textId="79357576" w:rsidR="00554F45" w:rsidRPr="00BE196F" w:rsidRDefault="00554F45" w:rsidP="00AD71BF">
      <w:pPr>
        <w:pStyle w:val="ListParagraph"/>
        <w:numPr>
          <w:ilvl w:val="0"/>
          <w:numId w:val="11"/>
        </w:numPr>
        <w:spacing w:line="360" w:lineRule="auto"/>
        <w:ind w:left="284" w:hanging="284"/>
      </w:pPr>
      <w:r w:rsidRPr="00BE196F">
        <w:t>At the end of the project lifecycle, the developers at Nightcore Mech should be able to deliver a system that enables lecturers at the NWU to identify academic misconducts</w:t>
      </w:r>
      <w:r w:rsidR="00E93D6C" w:rsidRPr="00BE196F">
        <w:t>/contract-cheating</w:t>
      </w:r>
      <w:r w:rsidRPr="00BE196F">
        <w:t xml:space="preserve">. </w:t>
      </w:r>
    </w:p>
    <w:p w14:paraId="1E89AA4F" w14:textId="509C234C" w:rsidR="00554F45" w:rsidRPr="00BE196F" w:rsidRDefault="00554F45" w:rsidP="00AD71BF">
      <w:pPr>
        <w:pStyle w:val="ListParagraph"/>
        <w:numPr>
          <w:ilvl w:val="0"/>
          <w:numId w:val="11"/>
        </w:numPr>
        <w:spacing w:line="360" w:lineRule="auto"/>
        <w:ind w:left="284" w:hanging="284"/>
      </w:pPr>
      <w:r w:rsidRPr="00BE196F">
        <w:t>Feedback Reports should be provided by the system indicating text similarities between various sources to identify plagiarism on different levels conducted by a student.</w:t>
      </w:r>
    </w:p>
    <w:p w14:paraId="11030755" w14:textId="7DC16AA7" w:rsidR="003F0984" w:rsidRPr="00BE196F" w:rsidRDefault="00F22997" w:rsidP="00AD71BF">
      <w:pPr>
        <w:pStyle w:val="ListParagraph"/>
        <w:numPr>
          <w:ilvl w:val="0"/>
          <w:numId w:val="11"/>
        </w:numPr>
        <w:spacing w:line="360" w:lineRule="auto"/>
        <w:ind w:left="284" w:hanging="284"/>
      </w:pPr>
      <w:r w:rsidRPr="00BE196F">
        <w:t>Application should be web-based</w:t>
      </w:r>
    </w:p>
    <w:p w14:paraId="002586ED" w14:textId="5DD48DD2" w:rsidR="00E3491C" w:rsidRPr="00BE196F" w:rsidRDefault="00F37662" w:rsidP="00AD71BF">
      <w:pPr>
        <w:pStyle w:val="ListParagraph"/>
        <w:numPr>
          <w:ilvl w:val="0"/>
          <w:numId w:val="11"/>
        </w:numPr>
        <w:spacing w:line="360" w:lineRule="auto"/>
        <w:ind w:left="284" w:hanging="284"/>
      </w:pPr>
      <w:r w:rsidRPr="00BE196F">
        <w:t>Automation of feedback reports, with stylometric performance metrics visualised in order to detect contract-cheating and original authorship</w:t>
      </w:r>
    </w:p>
    <w:p w14:paraId="59E2CBD8" w14:textId="5053F5E0" w:rsidR="00490D84" w:rsidRPr="00BE196F" w:rsidRDefault="00717370" w:rsidP="00AD71BF">
      <w:pPr>
        <w:pStyle w:val="ListParagraph"/>
        <w:numPr>
          <w:ilvl w:val="0"/>
          <w:numId w:val="11"/>
        </w:numPr>
        <w:spacing w:line="360" w:lineRule="auto"/>
        <w:ind w:left="284" w:hanging="284"/>
      </w:pPr>
      <w:r w:rsidRPr="00BE196F">
        <w:t>Side-by-side comparison of source document and evidence texts</w:t>
      </w:r>
      <w:r w:rsidR="00F42E38" w:rsidRPr="00BE196F">
        <w:t>, without the need to manually identify text similarities</w:t>
      </w:r>
    </w:p>
    <w:p w14:paraId="23BA2E36" w14:textId="77777777" w:rsidR="00490D84" w:rsidRPr="00BE196F" w:rsidRDefault="00490D84" w:rsidP="00AD71BF">
      <w:pPr>
        <w:pStyle w:val="ListParagraph"/>
        <w:numPr>
          <w:ilvl w:val="0"/>
          <w:numId w:val="11"/>
        </w:numPr>
        <w:spacing w:line="360" w:lineRule="auto"/>
        <w:ind w:left="284" w:hanging="284"/>
      </w:pPr>
      <w:r w:rsidRPr="00BE196F">
        <w:t>Machine learning algorithms and stylometric analysis should be implemented to detect authorship and text similarities</w:t>
      </w:r>
    </w:p>
    <w:p w14:paraId="13798667" w14:textId="77777777" w:rsidR="00490D84" w:rsidRPr="00BE196F" w:rsidRDefault="00490D84" w:rsidP="00AD71BF">
      <w:pPr>
        <w:pStyle w:val="ListParagraph"/>
        <w:numPr>
          <w:ilvl w:val="0"/>
          <w:numId w:val="11"/>
        </w:numPr>
        <w:spacing w:line="360" w:lineRule="auto"/>
        <w:ind w:left="284" w:hanging="284"/>
      </w:pPr>
      <w:r w:rsidRPr="00BE196F">
        <w:t>Text similarities is a minimum requirement of the application</w:t>
      </w:r>
    </w:p>
    <w:p w14:paraId="6EE6FAAD" w14:textId="77777777" w:rsidR="00490D84" w:rsidRPr="00BE196F" w:rsidRDefault="00490D84" w:rsidP="00AD71BF">
      <w:pPr>
        <w:pStyle w:val="ListParagraph"/>
        <w:numPr>
          <w:ilvl w:val="0"/>
          <w:numId w:val="11"/>
        </w:numPr>
        <w:spacing w:line="360" w:lineRule="auto"/>
        <w:ind w:left="284" w:hanging="284"/>
      </w:pPr>
      <w:r w:rsidRPr="00BE196F">
        <w:t>Use document metadata to support stylometric analysis</w:t>
      </w:r>
    </w:p>
    <w:p w14:paraId="3E519D43" w14:textId="4522D311" w:rsidR="00717370" w:rsidRPr="00BE196F" w:rsidRDefault="00490D84" w:rsidP="00AD71BF">
      <w:pPr>
        <w:pStyle w:val="ListParagraph"/>
        <w:numPr>
          <w:ilvl w:val="0"/>
          <w:numId w:val="11"/>
        </w:numPr>
        <w:spacing w:line="360" w:lineRule="auto"/>
        <w:ind w:left="284" w:hanging="284"/>
      </w:pPr>
      <w:r w:rsidRPr="00BE196F">
        <w:t>A local corpus should be stored on a device to compare documents and identify contract-cheating and authorship</w:t>
      </w:r>
    </w:p>
    <w:p w14:paraId="6408079E" w14:textId="7F249B3C" w:rsidR="00F42E38" w:rsidRPr="00BE196F" w:rsidRDefault="00F42E38" w:rsidP="00AD71BF">
      <w:pPr>
        <w:pStyle w:val="ListParagraph"/>
        <w:numPr>
          <w:ilvl w:val="0"/>
          <w:numId w:val="11"/>
        </w:numPr>
        <w:spacing w:line="360" w:lineRule="auto"/>
        <w:ind w:left="284" w:hanging="284"/>
      </w:pPr>
      <w:r w:rsidRPr="00BE196F">
        <w:t xml:space="preserve">Computing resources should be managed </w:t>
      </w:r>
      <w:r w:rsidR="00950777" w:rsidRPr="00BE196F">
        <w:t>efficiently,</w:t>
      </w:r>
      <w:r w:rsidRPr="00BE196F">
        <w:t xml:space="preserve"> and memory overhead should be avoided</w:t>
      </w:r>
    </w:p>
    <w:p w14:paraId="31A6504F" w14:textId="77777777" w:rsidR="00A35985" w:rsidRPr="00BE196F" w:rsidRDefault="00A35985" w:rsidP="00A35985">
      <w:pPr>
        <w:pStyle w:val="ListParagraph"/>
        <w:numPr>
          <w:ilvl w:val="0"/>
          <w:numId w:val="11"/>
        </w:numPr>
        <w:spacing w:after="160" w:line="360" w:lineRule="auto"/>
        <w:ind w:left="284" w:hanging="284"/>
      </w:pPr>
      <w:r w:rsidRPr="00BE196F">
        <w:t>Daily data updates should occur.</w:t>
      </w:r>
    </w:p>
    <w:p w14:paraId="3A643732" w14:textId="5849FD0E" w:rsidR="00A35985" w:rsidRPr="00BE196F" w:rsidRDefault="00A35985" w:rsidP="00A35985">
      <w:pPr>
        <w:pStyle w:val="ListParagraph"/>
        <w:numPr>
          <w:ilvl w:val="0"/>
          <w:numId w:val="11"/>
        </w:numPr>
        <w:spacing w:after="160" w:line="360" w:lineRule="auto"/>
        <w:ind w:left="284" w:hanging="284"/>
        <w:jc w:val="both"/>
      </w:pPr>
      <w:r w:rsidRPr="00BE196F">
        <w:t>The system should be able to maintain database transactions over time.</w:t>
      </w:r>
    </w:p>
    <w:p w14:paraId="57E611B0" w14:textId="77777777" w:rsidR="00EE11A4" w:rsidRPr="00BE196F" w:rsidRDefault="00EE11A4" w:rsidP="00BE1E4C">
      <w:pPr>
        <w:spacing w:line="360" w:lineRule="auto"/>
      </w:pPr>
    </w:p>
    <w:p w14:paraId="30CB2CCB" w14:textId="55B97DDE" w:rsidR="00B37BAD" w:rsidRPr="00BE196F" w:rsidRDefault="009C46E0" w:rsidP="00BE1E4C">
      <w:pPr>
        <w:spacing w:line="360" w:lineRule="auto"/>
      </w:pPr>
      <w:r w:rsidRPr="00BE196F">
        <w:lastRenderedPageBreak/>
        <w:t>T</w:t>
      </w:r>
      <w:r w:rsidR="00EE11A4" w:rsidRPr="00BE196F">
        <w:t xml:space="preserve">he </w:t>
      </w:r>
      <w:r w:rsidR="00BE1E4C" w:rsidRPr="00BE196F">
        <w:t>NightCore</w:t>
      </w:r>
      <w:r w:rsidR="00EE11A4" w:rsidRPr="00BE196F">
        <w:t xml:space="preserve"> Mech team will revise the previous project to </w:t>
      </w:r>
      <w:r w:rsidR="007F783C" w:rsidRPr="00BE196F">
        <w:t>obtain</w:t>
      </w:r>
      <w:r w:rsidR="00EE11A4" w:rsidRPr="00BE196F">
        <w:t xml:space="preserve"> some valuable insight into </w:t>
      </w:r>
      <w:r w:rsidR="007F783C" w:rsidRPr="00BE196F">
        <w:t xml:space="preserve">understanding </w:t>
      </w:r>
      <w:r w:rsidR="00EE11A4" w:rsidRPr="00BE196F">
        <w:t xml:space="preserve">what </w:t>
      </w:r>
      <w:r w:rsidR="007F783C" w:rsidRPr="00BE196F">
        <w:t>the exact requirements of</w:t>
      </w:r>
      <w:r w:rsidR="00EE11A4" w:rsidRPr="00BE196F">
        <w:t xml:space="preserve"> the stakeholders</w:t>
      </w:r>
      <w:r w:rsidR="007F783C" w:rsidRPr="00BE196F">
        <w:t xml:space="preserve"> are</w:t>
      </w:r>
      <w:r w:rsidR="00EE11A4" w:rsidRPr="00BE196F">
        <w:t xml:space="preserve"> and what fell short of their expectations.</w:t>
      </w:r>
      <w:r w:rsidR="003C5A1C" w:rsidRPr="00BE196F">
        <w:t xml:space="preserve"> Software solutions often fall short of the stakeholder expectations due to not satisfying the business requirements as a result of poor communication or failure to adhere to system design methodologies or best practices. To overcome these challenges, </w:t>
      </w:r>
      <w:r w:rsidR="00BE1E4C" w:rsidRPr="00BE196F">
        <w:t>NightCore</w:t>
      </w:r>
      <w:r w:rsidR="003C5A1C" w:rsidRPr="00BE196F">
        <w:t xml:space="preserve"> M</w:t>
      </w:r>
      <w:r w:rsidR="00B37BAD" w:rsidRPr="00BE196F">
        <w:t>ech utilises a holistic approach and strictly follows various</w:t>
      </w:r>
      <w:r w:rsidR="003C5A1C" w:rsidRPr="00BE196F">
        <w:t xml:space="preserve"> methodologies that facilitate communication and </w:t>
      </w:r>
      <w:r w:rsidR="00B37BAD" w:rsidRPr="00BE196F">
        <w:t>collaboration</w:t>
      </w:r>
      <w:r w:rsidR="003C5A1C" w:rsidRPr="00BE196F">
        <w:t xml:space="preserve"> throughout the </w:t>
      </w:r>
      <w:r w:rsidR="00B37BAD" w:rsidRPr="00BE196F">
        <w:t xml:space="preserve">various phases and environments of the project. Please refer to Figure </w:t>
      </w:r>
      <w:r w:rsidR="002B732B" w:rsidRPr="00BE196F">
        <w:t>1</w:t>
      </w:r>
      <w:r w:rsidR="00B37BAD" w:rsidRPr="00BE196F">
        <w:t xml:space="preserve"> for more information</w:t>
      </w:r>
    </w:p>
    <w:p w14:paraId="21961E48" w14:textId="77777777" w:rsidR="009659C8" w:rsidRPr="00BE196F" w:rsidRDefault="00B37BAD" w:rsidP="009659C8">
      <w:pPr>
        <w:keepNext/>
        <w:spacing w:line="360" w:lineRule="auto"/>
        <w:jc w:val="center"/>
      </w:pPr>
      <w:r w:rsidRPr="00BE196F">
        <w:rPr>
          <w:noProof/>
          <w:lang w:val="af-ZA" w:eastAsia="af-ZA"/>
        </w:rPr>
        <w:drawing>
          <wp:inline distT="0" distB="0" distL="0" distR="0" wp14:anchorId="51C20782" wp14:editId="16371502">
            <wp:extent cx="3525306" cy="3190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9942" cy="3222225"/>
                    </a:xfrm>
                    <a:prstGeom prst="rect">
                      <a:avLst/>
                    </a:prstGeom>
                    <a:noFill/>
                  </pic:spPr>
                </pic:pic>
              </a:graphicData>
            </a:graphic>
          </wp:inline>
        </w:drawing>
      </w:r>
    </w:p>
    <w:p w14:paraId="50780582" w14:textId="7B398715" w:rsidR="00CA01B5" w:rsidRPr="00BE196F" w:rsidRDefault="009659C8" w:rsidP="009659C8">
      <w:pPr>
        <w:pStyle w:val="Caption"/>
        <w:jc w:val="center"/>
        <w:rPr>
          <w:b/>
          <w:bCs/>
        </w:rPr>
      </w:pPr>
      <w:r w:rsidRPr="00BE196F">
        <w:rPr>
          <w:b/>
          <w:bCs/>
        </w:rPr>
        <w:t xml:space="preserve">Figure </w:t>
      </w:r>
      <w:r w:rsidRPr="00BE196F">
        <w:rPr>
          <w:b/>
          <w:bCs/>
        </w:rPr>
        <w:fldChar w:fldCharType="begin"/>
      </w:r>
      <w:r w:rsidRPr="00BE196F">
        <w:rPr>
          <w:b/>
          <w:bCs/>
        </w:rPr>
        <w:instrText xml:space="preserve"> SEQ Figure \* ARABIC </w:instrText>
      </w:r>
      <w:r w:rsidRPr="00BE196F">
        <w:rPr>
          <w:b/>
          <w:bCs/>
        </w:rPr>
        <w:fldChar w:fldCharType="separate"/>
      </w:r>
      <w:r w:rsidRPr="00BE196F">
        <w:rPr>
          <w:b/>
          <w:bCs/>
          <w:noProof/>
        </w:rPr>
        <w:t>1</w:t>
      </w:r>
      <w:r w:rsidRPr="00BE196F">
        <w:rPr>
          <w:b/>
          <w:bCs/>
        </w:rPr>
        <w:fldChar w:fldCharType="end"/>
      </w:r>
      <w:r w:rsidRPr="00BE196F">
        <w:rPr>
          <w:b/>
          <w:bCs/>
        </w:rPr>
        <w:t>: Environments in the holistic approach to information and communications technology management</w:t>
      </w:r>
    </w:p>
    <w:p w14:paraId="690021C5" w14:textId="77777777" w:rsidR="009659C8" w:rsidRPr="00BE196F" w:rsidRDefault="009659C8" w:rsidP="009659C8"/>
    <w:p w14:paraId="678FD17C" w14:textId="7BAF44C3" w:rsidR="00214242" w:rsidRPr="00BE196F" w:rsidRDefault="00B37BAD" w:rsidP="00BE1E4C">
      <w:pPr>
        <w:spacing w:line="360" w:lineRule="auto"/>
      </w:pPr>
      <w:r w:rsidRPr="00BE196F">
        <w:t xml:space="preserve">Subsequently, </w:t>
      </w:r>
      <w:r w:rsidR="00BE1E4C" w:rsidRPr="00BE196F">
        <w:t>NightCore</w:t>
      </w:r>
      <w:r w:rsidRPr="00BE196F">
        <w:t xml:space="preserve"> Mech</w:t>
      </w:r>
      <w:r w:rsidR="0045257C" w:rsidRPr="00BE196F">
        <w:t xml:space="preserve"> will follow this holistic approach to ensure that the best decisions regarding the development of software are chosen that will satisfy the requirements provided by stakeholders. To achieve this goal, </w:t>
      </w:r>
      <w:r w:rsidR="00BE1E4C" w:rsidRPr="00BE196F">
        <w:t>NightCore</w:t>
      </w:r>
      <w:r w:rsidR="0045257C" w:rsidRPr="00BE196F">
        <w:t xml:space="preserve"> Mech </w:t>
      </w:r>
      <w:r w:rsidRPr="00BE196F">
        <w:t xml:space="preserve">must identify which aspects </w:t>
      </w:r>
      <w:r w:rsidR="0045257C" w:rsidRPr="00BE196F">
        <w:t xml:space="preserve">of the software solution are of high importance by conducting an all-inclusive feasibility study </w:t>
      </w:r>
      <w:r w:rsidR="00BE1E4C" w:rsidRPr="00BE196F">
        <w:t>that</w:t>
      </w:r>
      <w:r w:rsidR="0045257C" w:rsidRPr="00BE196F">
        <w:t xml:space="preserve"> will identify crucial aspects and requirements in conjunction with the objectives established by stakeholders. </w:t>
      </w:r>
    </w:p>
    <w:p w14:paraId="0DEDE64D" w14:textId="77777777" w:rsidR="00214242" w:rsidRPr="00BE196F" w:rsidRDefault="00214242">
      <w:r w:rsidRPr="00BE196F">
        <w:br w:type="page"/>
      </w:r>
    </w:p>
    <w:p w14:paraId="6524CD9F" w14:textId="33FE6B15" w:rsidR="00214242" w:rsidRPr="00BE196F" w:rsidRDefault="00111CBB" w:rsidP="00214242">
      <w:pPr>
        <w:pStyle w:val="Heading1"/>
        <w:numPr>
          <w:ilvl w:val="0"/>
          <w:numId w:val="1"/>
        </w:numPr>
        <w:spacing w:before="0" w:after="0" w:line="360" w:lineRule="auto"/>
        <w:ind w:left="0" w:firstLine="0"/>
        <w:rPr>
          <w:b/>
        </w:rPr>
      </w:pPr>
      <w:bookmarkStart w:id="22" w:name="_1qeys61eptne" w:colFirst="0" w:colLast="0"/>
      <w:bookmarkStart w:id="23" w:name="_Toc98083143"/>
      <w:bookmarkStart w:id="24" w:name="_Toc105758927"/>
      <w:bookmarkEnd w:id="22"/>
      <w:r w:rsidRPr="00BE196F">
        <w:rPr>
          <w:b/>
        </w:rPr>
        <w:lastRenderedPageBreak/>
        <w:t>AIMS AND OBJECTIVES</w:t>
      </w:r>
      <w:bookmarkEnd w:id="23"/>
      <w:bookmarkEnd w:id="24"/>
    </w:p>
    <w:p w14:paraId="425ECF42" w14:textId="77777777" w:rsidR="00214242" w:rsidRPr="00BE196F" w:rsidRDefault="00214242" w:rsidP="00214242"/>
    <w:p w14:paraId="1F15CB06" w14:textId="77777777" w:rsidR="00214242" w:rsidRPr="00BE196F" w:rsidRDefault="00214242" w:rsidP="00214242"/>
    <w:p w14:paraId="4FF135BC"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D9BDE83" wp14:editId="6DA57399">
                <wp:extent cx="3924300" cy="982980"/>
                <wp:effectExtent l="0" t="0" r="0" b="7620"/>
                <wp:docPr id="54" name="Flowchart: Alternate Process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924300" cy="982980"/>
                        </a:xfrm>
                        <a:prstGeom prst="flowChartAlternateProcess">
                          <a:avLst/>
                        </a:prstGeom>
                        <a:solidFill>
                          <a:schemeClr val="accent1">
                            <a:lumMod val="75000"/>
                            <a:alpha val="70000"/>
                          </a:schemeClr>
                        </a:solidFill>
                        <a:ln>
                          <a:noFill/>
                        </a:ln>
                      </wps:spPr>
                      <wps:txb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wps:txbx>
                      <wps:bodyPr rot="0" vert="horz" wrap="square" lIns="91440" tIns="45720" rIns="91440" bIns="45720" anchor="t" anchorCtr="0" upright="1">
                        <a:noAutofit/>
                      </wps:bodyPr>
                    </wps:wsp>
                  </a:graphicData>
                </a:graphic>
              </wp:inline>
            </w:drawing>
          </mc:Choice>
          <mc:Fallback>
            <w:pict>
              <v:shapetype w14:anchorId="5D9BDE83"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4" o:spid="_x0000_s1026" type="#_x0000_t176" style="width:309pt;height:7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" fillcolor="#365f91 [2404]" stroked="f">
                <v:fill opacity="46003f"/>
                <v:textbox>
                  <w:txbxContent>
                    <w:p w14:paraId="2E2D5E5C"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1D89AC91" w14:textId="77777777" w:rsidR="00605019" w:rsidRPr="00597311" w:rsidRDefault="00605019" w:rsidP="00214242">
                      <w:pPr>
                        <w:rPr>
                          <w:lang w:val="en-US"/>
                        </w:rPr>
                      </w:pPr>
                    </w:p>
                  </w:txbxContent>
                </v:textbox>
                <w10:anchorlock/>
              </v:shape>
            </w:pict>
          </mc:Fallback>
        </mc:AlternateContent>
      </w:r>
    </w:p>
    <w:p w14:paraId="73A7597E"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7D33E1F7" wp14:editId="4A70B8EA">
            <wp:extent cx="952500" cy="704850"/>
            <wp:effectExtent l="0" t="0" r="0" b="0"/>
            <wp:docPr id="20" name="Picture 20"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172D055" wp14:editId="6C40E945">
                <wp:extent cx="3853815" cy="1066800"/>
                <wp:effectExtent l="0" t="0" r="0" b="0"/>
                <wp:docPr id="53" name="Flowchart: Alternate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3815" cy="1066800"/>
                        </a:xfrm>
                        <a:prstGeom prst="flowChartAlternateProcess">
                          <a:avLst/>
                        </a:prstGeom>
                        <a:solidFill>
                          <a:schemeClr val="tx2">
                            <a:lumMod val="60000"/>
                            <a:lumOff val="40000"/>
                            <a:alpha val="39999"/>
                          </a:schemeClr>
                        </a:solidFill>
                        <a:ln>
                          <a:noFill/>
                        </a:ln>
                      </wps:spPr>
                      <wps:txb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wps:txbx>
                      <wps:bodyPr rot="0" vert="horz" wrap="square" lIns="91440" tIns="45720" rIns="91440" bIns="45720" anchor="t" anchorCtr="0" upright="1">
                        <a:noAutofit/>
                      </wps:bodyPr>
                    </wps:wsp>
                  </a:graphicData>
                </a:graphic>
              </wp:inline>
            </w:drawing>
          </mc:Choice>
          <mc:Fallback>
            <w:pict>
              <v:shape w14:anchorId="6172D055" id="Flowchart: Alternate Process 53" o:spid="_x0000_s1027" type="#_x0000_t176" style="width:303.45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" fillcolor="#548dd4 [1951]" stroked="f">
                <v:fill opacity="26214f"/>
                <v:textbox>
                  <w:txbxContent>
                    <w:p w14:paraId="3D3E9D5B" w14:textId="77777777" w:rsidR="00605019" w:rsidRPr="00942990" w:rsidRDefault="00605019" w:rsidP="00214242">
                      <w:pPr>
                        <w:spacing w:line="240" w:lineRule="auto"/>
                        <w:rPr>
                          <w:b/>
                        </w:rPr>
                      </w:pPr>
                      <w:r w:rsidRPr="00AC61D9">
                        <w:rPr>
                          <w:b/>
                        </w:rPr>
                        <w:t>Objective 1</w:t>
                      </w:r>
                      <w:r>
                        <w:rPr>
                          <w:b/>
                        </w:rPr>
                        <w:t xml:space="preserve">: Comply to all relevant legislations and regulations indicated. This include but are not limited to the </w:t>
                      </w:r>
                      <w:r w:rsidRPr="00A148D3">
                        <w:rPr>
                          <w:b/>
                        </w:rPr>
                        <w:t>Legal Ramifications of Plagiarism</w:t>
                      </w:r>
                      <w:r>
                        <w:rPr>
                          <w:b/>
                        </w:rPr>
                        <w:t>, The Copyright Act, The NWU policy on plagiarism and other forms of academic misconduct.</w:t>
                      </w:r>
                    </w:p>
                  </w:txbxContent>
                </v:textbox>
                <w10:anchorlock/>
              </v:shape>
            </w:pict>
          </mc:Fallback>
        </mc:AlternateContent>
      </w:r>
    </w:p>
    <w:p w14:paraId="76211BB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9333293" wp14:editId="7C27F655">
            <wp:extent cx="952500" cy="704850"/>
            <wp:effectExtent l="0" t="0" r="0" b="0"/>
            <wp:docPr id="19" name="Picture 19"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24221F47" wp14:editId="1141F381">
                <wp:extent cx="3854450" cy="1009650"/>
                <wp:effectExtent l="0" t="0" r="0" b="0"/>
                <wp:docPr id="52" name="Flowchart: Alternate Process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1009650"/>
                        </a:xfrm>
                        <a:prstGeom prst="flowChartAlternateProcess">
                          <a:avLst/>
                        </a:prstGeom>
                        <a:solidFill>
                          <a:schemeClr val="tx2">
                            <a:lumMod val="60000"/>
                            <a:lumOff val="40000"/>
                            <a:alpha val="39999"/>
                          </a:schemeClr>
                        </a:solidFill>
                        <a:ln>
                          <a:noFill/>
                        </a:ln>
                      </wps:spPr>
                      <wps:txb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wps:txbx>
                      <wps:bodyPr rot="0" vert="horz" wrap="square" lIns="91440" tIns="45720" rIns="91440" bIns="45720" anchor="t" anchorCtr="0" upright="1">
                        <a:noAutofit/>
                      </wps:bodyPr>
                    </wps:wsp>
                  </a:graphicData>
                </a:graphic>
              </wp:inline>
            </w:drawing>
          </mc:Choice>
          <mc:Fallback>
            <w:pict>
              <v:shape w14:anchorId="24221F47" id="Flowchart: Alternate Process 52" o:spid="_x0000_s1028" type="#_x0000_t176" style="width:303.5pt;height:7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" fillcolor="#548dd4 [1951]" stroked="f">
                <v:fill opacity="26214f"/>
                <v:textbox>
                  <w:txbxContent>
                    <w:p w14:paraId="55095D12" w14:textId="77777777" w:rsidR="00605019" w:rsidRDefault="00605019" w:rsidP="00214242">
                      <w:pPr>
                        <w:spacing w:line="240" w:lineRule="auto"/>
                        <w:rPr>
                          <w:b/>
                        </w:rPr>
                      </w:pPr>
                      <w:r>
                        <w:rPr>
                          <w:b/>
                        </w:rPr>
                        <w:t>Objective 2: Improve the facilitation of academics in reporting academic misconduct cases within the NWU by monitoring the level of plagiarism committed by students.</w:t>
                      </w:r>
                    </w:p>
                  </w:txbxContent>
                </v:textbox>
                <w10:anchorlock/>
              </v:shape>
            </w:pict>
          </mc:Fallback>
        </mc:AlternateContent>
      </w:r>
    </w:p>
    <w:p w14:paraId="6F3095A4" w14:textId="77777777" w:rsidR="00214242" w:rsidRPr="00BE196F" w:rsidRDefault="00214242" w:rsidP="00214242">
      <w:pPr>
        <w:spacing w:line="360" w:lineRule="auto"/>
        <w:jc w:val="both"/>
        <w:rPr>
          <w:rFonts w:eastAsia="Calibri"/>
          <w:noProof/>
          <w:sz w:val="20"/>
        </w:rPr>
      </w:pPr>
      <w:r w:rsidRPr="00BE196F">
        <w:rPr>
          <w:rFonts w:eastAsia="Calibri"/>
          <w:noProof/>
          <w:sz w:val="20"/>
          <w:lang w:val="af-ZA" w:eastAsia="af-ZA"/>
        </w:rPr>
        <w:drawing>
          <wp:inline distT="0" distB="0" distL="0" distR="0" wp14:anchorId="1FAF5B1D" wp14:editId="25472042">
            <wp:extent cx="952500" cy="704850"/>
            <wp:effectExtent l="0" t="0" r="0" b="0"/>
            <wp:docPr id="18" name="Picture 18"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4AD4AB6" wp14:editId="2A276405">
                <wp:extent cx="3854450" cy="901065"/>
                <wp:effectExtent l="0" t="0" r="0" b="0"/>
                <wp:docPr id="51" name="Flowchart: Alternate Process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901065"/>
                        </a:xfrm>
                        <a:prstGeom prst="flowChartAlternateProcess">
                          <a:avLst/>
                        </a:prstGeom>
                        <a:solidFill>
                          <a:schemeClr val="tx2">
                            <a:lumMod val="60000"/>
                            <a:lumOff val="40000"/>
                            <a:alpha val="39999"/>
                          </a:schemeClr>
                        </a:solidFill>
                        <a:ln>
                          <a:noFill/>
                        </a:ln>
                      </wps:spPr>
                      <wps:txb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wps:txbx>
                      <wps:bodyPr rot="0" vert="horz" wrap="square" lIns="91440" tIns="45720" rIns="91440" bIns="45720" anchor="t" anchorCtr="0" upright="1">
                        <a:noAutofit/>
                      </wps:bodyPr>
                    </wps:wsp>
                  </a:graphicData>
                </a:graphic>
              </wp:inline>
            </w:drawing>
          </mc:Choice>
          <mc:Fallback>
            <w:pict>
              <v:shape w14:anchorId="34AD4AB6" id="Flowchart: Alternate Process 51" o:spid="_x0000_s1029" type="#_x0000_t176" style="width:303.5pt;height:70.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" fillcolor="#548dd4 [1951]" stroked="f">
                <v:fill opacity="26214f"/>
                <v:textbox>
                  <w:txbxContent>
                    <w:p w14:paraId="5191A4A1" w14:textId="77777777" w:rsidR="00605019" w:rsidRDefault="00605019" w:rsidP="00214242">
                      <w:pPr>
                        <w:spacing w:line="240" w:lineRule="auto"/>
                        <w:rPr>
                          <w:b/>
                        </w:rPr>
                      </w:pPr>
                      <w:r>
                        <w:rPr>
                          <w:b/>
                        </w:rPr>
                        <w:t>Objective 3: Upgrade current technological application to enhance the ability of the NWU to provide more accurate plagiarism reports.</w:t>
                      </w:r>
                    </w:p>
                    <w:p w14:paraId="5B65A75A" w14:textId="77777777" w:rsidR="00605019" w:rsidRDefault="00605019" w:rsidP="00214242">
                      <w:pPr>
                        <w:spacing w:line="240" w:lineRule="auto"/>
                        <w:rPr>
                          <w:b/>
                        </w:rPr>
                      </w:pPr>
                    </w:p>
                  </w:txbxContent>
                </v:textbox>
                <w10:anchorlock/>
              </v:shape>
            </w:pict>
          </mc:Fallback>
        </mc:AlternateContent>
      </w:r>
    </w:p>
    <w:p w14:paraId="3B1B6F39" w14:textId="20879FE9" w:rsidR="00214242" w:rsidRPr="00BE196F" w:rsidRDefault="00214242" w:rsidP="00214242">
      <w:r w:rsidRPr="00BE196F">
        <w:rPr>
          <w:rFonts w:eastAsia="Calibri"/>
          <w:noProof/>
          <w:sz w:val="20"/>
          <w:lang w:val="af-ZA" w:eastAsia="af-ZA"/>
        </w:rPr>
        <w:drawing>
          <wp:inline distT="0" distB="0" distL="0" distR="0" wp14:anchorId="6C0208DA" wp14:editId="251A7521">
            <wp:extent cx="952500" cy="704850"/>
            <wp:effectExtent l="0" t="0" r="0" b="0"/>
            <wp:docPr id="17" name="Picture 17"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030C360E" wp14:editId="4434EA95">
                <wp:extent cx="3854450" cy="3171825"/>
                <wp:effectExtent l="0" t="0" r="0" b="9525"/>
                <wp:docPr id="50" name="Flowchart: Alternate Process 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854450" cy="3171825"/>
                        </a:xfrm>
                        <a:prstGeom prst="flowChartAlternateProcess">
                          <a:avLst/>
                        </a:prstGeom>
                        <a:solidFill>
                          <a:schemeClr val="tx2">
                            <a:lumMod val="60000"/>
                            <a:lumOff val="40000"/>
                            <a:alpha val="39999"/>
                          </a:schemeClr>
                        </a:solidFill>
                        <a:ln>
                          <a:noFill/>
                        </a:ln>
                      </wps:spPr>
                      <wps:txb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wps:txbx>
                      <wps:bodyPr rot="0" vert="horz" wrap="square" lIns="91440" tIns="45720" rIns="91440" bIns="45720" anchor="t" anchorCtr="0" upright="1">
                        <a:noAutofit/>
                      </wps:bodyPr>
                    </wps:wsp>
                  </a:graphicData>
                </a:graphic>
              </wp:inline>
            </w:drawing>
          </mc:Choice>
          <mc:Fallback>
            <w:pict>
              <v:shape w14:anchorId="030C360E" id="Flowchart: Alternate Process 50" o:spid="_x0000_s1030" type="#_x0000_t176" style="width:303.5pt;height:24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" fillcolor="#548dd4 [1951]" stroked="f">
                <v:fill opacity="26214f"/>
                <v:textbox>
                  <w:txbxContent>
                    <w:p w14:paraId="472F784F" w14:textId="77777777" w:rsidR="00605019" w:rsidRPr="00AF5CDC" w:rsidRDefault="00605019" w:rsidP="00214242">
                      <w:pPr>
                        <w:spacing w:line="240" w:lineRule="auto"/>
                        <w:rPr>
                          <w:b/>
                        </w:rPr>
                      </w:pPr>
                      <w:r>
                        <w:rPr>
                          <w:b/>
                        </w:rPr>
                        <w:t>Objective 4: I</w:t>
                      </w:r>
                      <w:r w:rsidRPr="00AF5CDC">
                        <w:rPr>
                          <w:b/>
                        </w:rPr>
                        <w:t>ntroduce a technological</w:t>
                      </w:r>
                      <w:r>
                        <w:rPr>
                          <w:b/>
                        </w:rPr>
                        <w:t xml:space="preserve"> </w:t>
                      </w:r>
                      <w:r w:rsidRPr="00AF5CDC">
                        <w:rPr>
                          <w:b/>
                        </w:rPr>
                        <w:t>solution that includes:</w:t>
                      </w:r>
                    </w:p>
                    <w:p w14:paraId="032746F8"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Software that detects numerous ways of paraphrasing and automatically compare two similar texts.</w:t>
                      </w:r>
                    </w:p>
                    <w:p w14:paraId="14DA4A86"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Understand academic misconduct better and provide an accurate report for each student to determine those suspected from cheating.</w:t>
                      </w:r>
                    </w:p>
                    <w:p w14:paraId="1569B387"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Executable standalone terrestrial-based system working on multiple platforms.</w:t>
                      </w:r>
                    </w:p>
                    <w:p w14:paraId="1318F90B"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Have the capacity to update data on a daily basis.</w:t>
                      </w:r>
                    </w:p>
                    <w:p w14:paraId="4016DAE9" w14:textId="77777777" w:rsidR="00605019" w:rsidRDefault="00605019" w:rsidP="00AD71BF">
                      <w:pPr>
                        <w:pStyle w:val="ListParagraph"/>
                        <w:numPr>
                          <w:ilvl w:val="0"/>
                          <w:numId w:val="12"/>
                        </w:numPr>
                        <w:spacing w:line="240" w:lineRule="auto"/>
                        <w:ind w:left="284" w:hanging="284"/>
                        <w:rPr>
                          <w:rFonts w:eastAsiaTheme="minorHAnsi"/>
                          <w:b/>
                        </w:rPr>
                      </w:pPr>
                      <w:r>
                        <w:rPr>
                          <w:rFonts w:eastAsiaTheme="minorHAnsi"/>
                          <w:b/>
                        </w:rPr>
                        <w:t>Database maintenance of all transactions over time.</w:t>
                      </w:r>
                    </w:p>
                    <w:p w14:paraId="47D8F429" w14:textId="77777777" w:rsidR="00605019" w:rsidRPr="00254414" w:rsidRDefault="00605019" w:rsidP="00AD71BF">
                      <w:pPr>
                        <w:pStyle w:val="ListParagraph"/>
                        <w:numPr>
                          <w:ilvl w:val="0"/>
                          <w:numId w:val="12"/>
                        </w:numPr>
                        <w:spacing w:line="240" w:lineRule="auto"/>
                        <w:ind w:left="284" w:hanging="284"/>
                        <w:rPr>
                          <w:rFonts w:eastAsiaTheme="minorHAnsi"/>
                          <w:b/>
                        </w:rPr>
                      </w:pPr>
                      <w:r>
                        <w:rPr>
                          <w:rFonts w:eastAsiaTheme="minorHAnsi"/>
                          <w:b/>
                        </w:rPr>
                        <w:t>Adhere to a proper PM methodology.</w:t>
                      </w:r>
                    </w:p>
                  </w:txbxContent>
                </v:textbox>
                <w10:anchorlock/>
              </v:shape>
            </w:pict>
          </mc:Fallback>
        </mc:AlternateContent>
      </w:r>
    </w:p>
    <w:p w14:paraId="0E0E5F7A" w14:textId="1946E2C4" w:rsidR="00214242" w:rsidRPr="00BE196F" w:rsidRDefault="00214242">
      <w:r w:rsidRPr="00BE196F">
        <w:br w:type="page"/>
      </w:r>
    </w:p>
    <w:p w14:paraId="4F7630E0" w14:textId="77777777" w:rsidR="00214242" w:rsidRPr="00BE196F" w:rsidRDefault="00214242" w:rsidP="00214242"/>
    <w:p w14:paraId="260F3720" w14:textId="62917745" w:rsidR="00F81738" w:rsidRPr="00BE196F" w:rsidRDefault="00111CBB" w:rsidP="00BE1E4C">
      <w:pPr>
        <w:pStyle w:val="Heading1"/>
        <w:numPr>
          <w:ilvl w:val="0"/>
          <w:numId w:val="1"/>
        </w:numPr>
        <w:spacing w:before="0" w:after="0" w:line="360" w:lineRule="auto"/>
        <w:ind w:left="0" w:firstLine="0"/>
        <w:rPr>
          <w:b/>
        </w:rPr>
      </w:pPr>
      <w:bookmarkStart w:id="25" w:name="_oixgfdlmslwv" w:colFirst="0" w:colLast="0"/>
      <w:bookmarkStart w:id="26" w:name="_Toc98083144"/>
      <w:bookmarkStart w:id="27" w:name="_Toc105758928"/>
      <w:bookmarkEnd w:id="25"/>
      <w:r w:rsidRPr="00BE196F">
        <w:rPr>
          <w:b/>
        </w:rPr>
        <w:t>DELIVERABLES</w:t>
      </w:r>
      <w:bookmarkEnd w:id="26"/>
      <w:bookmarkEnd w:id="27"/>
    </w:p>
    <w:p w14:paraId="15ED200C" w14:textId="77777777" w:rsidR="00214242" w:rsidRPr="00BE196F" w:rsidRDefault="00214242" w:rsidP="00214242">
      <w:pPr>
        <w:keepNext/>
        <w:spacing w:before="120" w:after="60" w:line="360" w:lineRule="auto"/>
        <w:jc w:val="both"/>
        <w:outlineLvl w:val="0"/>
        <w:rPr>
          <w:rFonts w:eastAsia="Times New Roman"/>
          <w:b/>
          <w:bCs/>
          <w:kern w:val="32"/>
          <w:sz w:val="28"/>
          <w:szCs w:val="32"/>
        </w:rPr>
      </w:pPr>
    </w:p>
    <w:p w14:paraId="44F31D10" w14:textId="77777777" w:rsidR="00214242" w:rsidRPr="00BE196F" w:rsidRDefault="00214242" w:rsidP="00214242">
      <w:pPr>
        <w:spacing w:line="360" w:lineRule="auto"/>
        <w:ind w:left="142"/>
        <w:jc w:val="both"/>
        <w:rPr>
          <w:rFonts w:eastAsia="Calibri"/>
          <w:sz w:val="20"/>
        </w:rPr>
      </w:pPr>
      <w:r w:rsidRPr="00BE196F">
        <w:rPr>
          <w:rFonts w:eastAsia="Calibri"/>
          <w:noProof/>
          <w:sz w:val="20"/>
          <w:lang w:val="af-ZA" w:eastAsia="af-ZA"/>
        </w:rPr>
        <mc:AlternateContent>
          <mc:Choice Requires="wps">
            <w:drawing>
              <wp:inline distT="0" distB="0" distL="0" distR="0" wp14:anchorId="52038FE6" wp14:editId="4A41ED85">
                <wp:extent cx="4048125" cy="895350"/>
                <wp:effectExtent l="0" t="0" r="9525" b="0"/>
                <wp:docPr id="49" name="Flowchart: Alternate Process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48125" cy="895350"/>
                        </a:xfrm>
                        <a:prstGeom prst="flowChartAlternateProcess">
                          <a:avLst/>
                        </a:prstGeom>
                        <a:solidFill>
                          <a:schemeClr val="accent1">
                            <a:lumMod val="75000"/>
                            <a:alpha val="70000"/>
                          </a:schemeClr>
                        </a:solidFill>
                        <a:ln>
                          <a:noFill/>
                        </a:ln>
                      </wps:spPr>
                      <wps:txb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wps:txbx>
                      <wps:bodyPr rot="0" vert="horz" wrap="square" lIns="91440" tIns="45720" rIns="91440" bIns="45720" anchor="t" anchorCtr="0" upright="1">
                        <a:noAutofit/>
                      </wps:bodyPr>
                    </wps:wsp>
                  </a:graphicData>
                </a:graphic>
              </wp:inline>
            </w:drawing>
          </mc:Choice>
          <mc:Fallback>
            <w:pict>
              <v:shape w14:anchorId="52038FE6" id="Flowchart: Alternate Process 49" o:spid="_x0000_s1031" type="#_x0000_t176" style="width:318.75pt;height: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" fillcolor="#365f91 [2404]" stroked="f">
                <v:fill opacity="46003f"/>
                <v:textbox>
                  <w:txbxContent>
                    <w:p w14:paraId="5C3233E0" w14:textId="77777777" w:rsidR="00605019" w:rsidRPr="00597311" w:rsidRDefault="00605019" w:rsidP="00214242">
                      <w:pPr>
                        <w:rPr>
                          <w:rFonts w:ascii="Cambria" w:eastAsia="Times New Roman" w:hAnsi="Cambria" w:cs="Times New Roman"/>
                          <w:caps/>
                          <w:color w:val="FFFFFF"/>
                          <w:spacing w:val="-15"/>
                          <w:sz w:val="28"/>
                          <w:szCs w:val="28"/>
                          <w:lang w:val="en-US"/>
                        </w:rPr>
                      </w:pPr>
                      <w:r w:rsidRPr="00597311">
                        <w:rPr>
                          <w:rFonts w:ascii="Cambria" w:eastAsia="Times New Roman" w:hAnsi="Cambria" w:cs="Times New Roman"/>
                          <w:caps/>
                          <w:color w:val="FFFFFF"/>
                          <w:spacing w:val="-15"/>
                          <w:sz w:val="28"/>
                          <w:szCs w:val="28"/>
                          <w:lang w:val="en-US"/>
                        </w:rPr>
                        <w:t xml:space="preserve">Nightcore mech facilitate academics in </w:t>
                      </w:r>
                      <w:r w:rsidRPr="00597311">
                        <w:rPr>
                          <w:rFonts w:ascii="Cambria" w:eastAsia="Times New Roman" w:hAnsi="Cambria" w:cs="Times New Roman"/>
                          <w:caps/>
                          <w:color w:val="FFFFFF"/>
                          <w:spacing w:val="-15"/>
                          <w:sz w:val="28"/>
                          <w:szCs w:val="28"/>
                        </w:rPr>
                        <w:t>REPORTING ACADEMIC MISCONDUCT CASES ACCORDING TO STANDING NWU SOPS.</w:t>
                      </w:r>
                    </w:p>
                    <w:p w14:paraId="0CFD0D31" w14:textId="77777777" w:rsidR="00605019" w:rsidRDefault="00605019" w:rsidP="00214242"/>
                  </w:txbxContent>
                </v:textbox>
                <w10:anchorlock/>
              </v:shape>
            </w:pict>
          </mc:Fallback>
        </mc:AlternateContent>
      </w:r>
    </w:p>
    <w:p w14:paraId="3DAECB33"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38B07CDB" wp14:editId="65B2A184">
            <wp:extent cx="952500" cy="704850"/>
            <wp:effectExtent l="0" t="0" r="0" b="0"/>
            <wp:docPr id="16" name="Picture 16"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10EB3B7E" wp14:editId="3D183D02">
                <wp:extent cx="4591050" cy="723014"/>
                <wp:effectExtent l="0" t="0" r="0" b="1270"/>
                <wp:docPr id="48" name="Flowchart: Alternate Process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91050" cy="723014"/>
                        </a:xfrm>
                        <a:prstGeom prst="flowChartAlternateProcess">
                          <a:avLst/>
                        </a:prstGeom>
                        <a:solidFill>
                          <a:schemeClr val="tx2">
                            <a:lumMod val="60000"/>
                            <a:lumOff val="40000"/>
                            <a:alpha val="39999"/>
                          </a:schemeClr>
                        </a:solidFill>
                        <a:ln>
                          <a:noFill/>
                        </a:ln>
                      </wps:spPr>
                      <wps:txb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wps:txbx>
                      <wps:bodyPr rot="0" vert="horz" wrap="square" lIns="91440" tIns="45720" rIns="91440" bIns="45720" anchor="t" anchorCtr="0" upright="1">
                        <a:noAutofit/>
                      </wps:bodyPr>
                    </wps:wsp>
                  </a:graphicData>
                </a:graphic>
              </wp:inline>
            </w:drawing>
          </mc:Choice>
          <mc:Fallback>
            <w:pict>
              <v:shape w14:anchorId="10EB3B7E" id="Flowchart: Alternate Process 48" o:spid="_x0000_s1032" type="#_x0000_t176" style="width:361.5pt;height:5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" fillcolor="#548dd4 [1951]" stroked="f">
                <v:fill opacity="26214f"/>
                <v:textbox>
                  <w:txbxContent>
                    <w:p w14:paraId="244F3DB3" w14:textId="77777777" w:rsidR="00605019" w:rsidRDefault="00605019" w:rsidP="00214242">
                      <w:pPr>
                        <w:spacing w:line="240" w:lineRule="auto"/>
                        <w:rPr>
                          <w:b/>
                        </w:rPr>
                      </w:pPr>
                      <w:r w:rsidRPr="00763493">
                        <w:rPr>
                          <w:b/>
                        </w:rPr>
                        <w:t xml:space="preserve">Deliverable </w:t>
                      </w:r>
                      <w:r>
                        <w:rPr>
                          <w:b/>
                        </w:rPr>
                        <w:t>1: Include project purpose and scope, develop project plan, specify qualifications of team, determine roles and responsibilities, risk report, progress reports.</w:t>
                      </w:r>
                    </w:p>
                  </w:txbxContent>
                </v:textbox>
                <w10:anchorlock/>
              </v:shape>
            </w:pict>
          </mc:Fallback>
        </mc:AlternateContent>
      </w:r>
    </w:p>
    <w:p w14:paraId="75B63BF1"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1FF90563" wp14:editId="2F506B3A">
            <wp:extent cx="952500" cy="704850"/>
            <wp:effectExtent l="0" t="0" r="0" b="0"/>
            <wp:docPr id="15" name="Picture 15"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B2E55C1" wp14:editId="65E93843">
                <wp:extent cx="4533900" cy="600075"/>
                <wp:effectExtent l="0" t="0" r="0" b="9525"/>
                <wp:docPr id="47" name="Flowchart: Alternate Process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33900" cy="600075"/>
                        </a:xfrm>
                        <a:prstGeom prst="flowChartAlternateProcess">
                          <a:avLst/>
                        </a:prstGeom>
                        <a:solidFill>
                          <a:schemeClr val="tx2">
                            <a:lumMod val="60000"/>
                            <a:lumOff val="40000"/>
                            <a:alpha val="39999"/>
                          </a:schemeClr>
                        </a:solidFill>
                        <a:ln>
                          <a:noFill/>
                        </a:ln>
                      </wps:spPr>
                      <wps:txbx>
                        <w:txbxContent>
                          <w:p w14:paraId="5CD90B70" w14:textId="77777777" w:rsidR="00605019" w:rsidRDefault="00605019" w:rsidP="00214242">
                            <w:pPr>
                              <w:spacing w:line="240" w:lineRule="auto"/>
                              <w:rPr>
                                <w:b/>
                              </w:rPr>
                            </w:pPr>
                            <w:r>
                              <w:rPr>
                                <w:b/>
                              </w:rPr>
                              <w:t>Deliverable 2: Budget Analysis of proposed project solutions and requirements.</w:t>
                            </w:r>
                          </w:p>
                        </w:txbxContent>
                      </wps:txbx>
                      <wps:bodyPr rot="0" vert="horz" wrap="square" lIns="91440" tIns="45720" rIns="91440" bIns="45720" anchor="t" anchorCtr="0" upright="1">
                        <a:noAutofit/>
                      </wps:bodyPr>
                    </wps:wsp>
                  </a:graphicData>
                </a:graphic>
              </wp:inline>
            </w:drawing>
          </mc:Choice>
          <mc:Fallback>
            <w:pict>
              <v:shape w14:anchorId="3B2E55C1" id="Flowchart: Alternate Process 47" o:spid="_x0000_s1033" type="#_x0000_t176" style="width:357pt;height:4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" fillcolor="#548dd4 [1951]" stroked="f">
                <v:fill opacity="26214f"/>
                <v:textbox>
                  <w:txbxContent>
                    <w:p w14:paraId="5CD90B70" w14:textId="77777777" w:rsidR="00605019" w:rsidRDefault="00605019" w:rsidP="00214242">
                      <w:pPr>
                        <w:spacing w:line="240" w:lineRule="auto"/>
                        <w:rPr>
                          <w:b/>
                        </w:rPr>
                      </w:pPr>
                      <w:r>
                        <w:rPr>
                          <w:b/>
                        </w:rPr>
                        <w:t>Deliverable 2: Budget Analysis of proposed project solutions and requirements.</w:t>
                      </w:r>
                    </w:p>
                  </w:txbxContent>
                </v:textbox>
                <w10:anchorlock/>
              </v:shape>
            </w:pict>
          </mc:Fallback>
        </mc:AlternateContent>
      </w:r>
    </w:p>
    <w:p w14:paraId="6B267346"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4350753A" wp14:editId="00AE0E9C">
            <wp:extent cx="952500" cy="704850"/>
            <wp:effectExtent l="0" t="0" r="0" b="0"/>
            <wp:docPr id="14" name="Picture 14" descr="A picture containing text, ax, tool, ge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ax, tool, gea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307336A9" wp14:editId="3F204791">
                <wp:extent cx="4562475" cy="609600"/>
                <wp:effectExtent l="0" t="0" r="9525" b="0"/>
                <wp:docPr id="46" name="Flowchart: Alternate Process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2475" cy="609600"/>
                        </a:xfrm>
                        <a:prstGeom prst="flowChartAlternateProcess">
                          <a:avLst/>
                        </a:prstGeom>
                        <a:solidFill>
                          <a:schemeClr val="tx2">
                            <a:lumMod val="60000"/>
                            <a:lumOff val="40000"/>
                            <a:alpha val="39999"/>
                          </a:schemeClr>
                        </a:solidFill>
                        <a:ln>
                          <a:noFill/>
                        </a:ln>
                      </wps:spPr>
                      <wps:txb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wps:txbx>
                      <wps:bodyPr rot="0" vert="horz" wrap="square" lIns="91440" tIns="45720" rIns="91440" bIns="45720" anchor="t" anchorCtr="0" upright="1">
                        <a:noAutofit/>
                      </wps:bodyPr>
                    </wps:wsp>
                  </a:graphicData>
                </a:graphic>
              </wp:inline>
            </w:drawing>
          </mc:Choice>
          <mc:Fallback>
            <w:pict>
              <v:shape w14:anchorId="307336A9" id="Flowchart: Alternate Process 46" o:spid="_x0000_s1034" type="#_x0000_t176" style="width:359.25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" fillcolor="#548dd4 [1951]" stroked="f">
                <v:fill opacity="26214f"/>
                <v:textbox>
                  <w:txbxContent>
                    <w:p w14:paraId="35149739" w14:textId="77777777" w:rsidR="00605019" w:rsidRDefault="00605019" w:rsidP="00214242">
                      <w:pPr>
                        <w:spacing w:line="240" w:lineRule="auto"/>
                        <w:rPr>
                          <w:b/>
                        </w:rPr>
                      </w:pPr>
                      <w:r w:rsidRPr="00763493">
                        <w:rPr>
                          <w:b/>
                        </w:rPr>
                        <w:t xml:space="preserve">Deliverable </w:t>
                      </w:r>
                      <w:r>
                        <w:rPr>
                          <w:b/>
                        </w:rPr>
                        <w:t>3: Implement the proposed solution and report performance outcomes of technological solutions</w:t>
                      </w:r>
                    </w:p>
                  </w:txbxContent>
                </v:textbox>
                <w10:anchorlock/>
              </v:shape>
            </w:pict>
          </mc:Fallback>
        </mc:AlternateContent>
      </w:r>
    </w:p>
    <w:p w14:paraId="3D2145D5" w14:textId="77777777" w:rsidR="00214242" w:rsidRPr="00BE196F" w:rsidRDefault="00214242" w:rsidP="00214242">
      <w:pPr>
        <w:spacing w:line="360" w:lineRule="auto"/>
        <w:jc w:val="both"/>
        <w:rPr>
          <w:rFonts w:eastAsia="Calibri"/>
          <w:sz w:val="20"/>
        </w:rPr>
      </w:pPr>
      <w:r w:rsidRPr="00BE196F">
        <w:rPr>
          <w:rFonts w:eastAsia="Calibri"/>
          <w:noProof/>
          <w:sz w:val="20"/>
          <w:lang w:val="af-ZA" w:eastAsia="af-ZA"/>
        </w:rPr>
        <w:drawing>
          <wp:inline distT="0" distB="0" distL="0" distR="0" wp14:anchorId="06A7D1F5" wp14:editId="6F2E4C50">
            <wp:extent cx="952500" cy="704850"/>
            <wp:effectExtent l="0" t="0" r="0" b="0"/>
            <wp:docPr id="13" name="Picture 13"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5E328EA0" wp14:editId="54666EB9">
                <wp:extent cx="4657725" cy="1509823"/>
                <wp:effectExtent l="0" t="0" r="9525" b="0"/>
                <wp:docPr id="45" name="Flowchart: Alternate Process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1509823"/>
                        </a:xfrm>
                        <a:prstGeom prst="flowChartAlternateProcess">
                          <a:avLst/>
                        </a:prstGeom>
                        <a:solidFill>
                          <a:schemeClr val="tx2">
                            <a:lumMod val="60000"/>
                            <a:lumOff val="40000"/>
                            <a:alpha val="39999"/>
                          </a:schemeClr>
                        </a:solidFill>
                        <a:ln>
                          <a:noFill/>
                        </a:ln>
                      </wps:spPr>
                      <wps:txb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wps:txbx>
                      <wps:bodyPr rot="0" vert="horz" wrap="square" lIns="91440" tIns="45720" rIns="91440" bIns="45720" anchor="t" anchorCtr="0" upright="1">
                        <a:noAutofit/>
                      </wps:bodyPr>
                    </wps:wsp>
                  </a:graphicData>
                </a:graphic>
              </wp:inline>
            </w:drawing>
          </mc:Choice>
          <mc:Fallback>
            <w:pict>
              <v:shape w14:anchorId="5E328EA0" id="Flowchart: Alternate Process 45" o:spid="_x0000_s1035" type="#_x0000_t176" style="width:366.75pt;height:11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" fillcolor="#548dd4 [1951]" stroked="f">
                <v:fill opacity="26214f"/>
                <v:textbox>
                  <w:txbxContent>
                    <w:p w14:paraId="263FA83C" w14:textId="77777777" w:rsidR="00605019" w:rsidRDefault="00605019" w:rsidP="00214242">
                      <w:pPr>
                        <w:spacing w:line="240" w:lineRule="auto"/>
                        <w:rPr>
                          <w:b/>
                        </w:rPr>
                      </w:pPr>
                      <w:r w:rsidRPr="00763493">
                        <w:rPr>
                          <w:b/>
                        </w:rPr>
                        <w:t xml:space="preserve">Deliverable </w:t>
                      </w:r>
                      <w:r>
                        <w:rPr>
                          <w:b/>
                        </w:rPr>
                        <w:t xml:space="preserve">4: </w:t>
                      </w:r>
                      <w:r w:rsidRPr="00245626">
                        <w:rPr>
                          <w:b/>
                        </w:rPr>
                        <w:t>A document that lists all the technical requirements</w:t>
                      </w:r>
                      <w:r>
                        <w:rPr>
                          <w:b/>
                        </w:rPr>
                        <w:t xml:space="preserve"> – this include but are not limited to:</w:t>
                      </w:r>
                    </w:p>
                    <w:p w14:paraId="7325CCC0" w14:textId="77777777" w:rsidR="00605019" w:rsidRDefault="00605019" w:rsidP="00AD71BF">
                      <w:pPr>
                        <w:pStyle w:val="ListParagraph"/>
                        <w:numPr>
                          <w:ilvl w:val="0"/>
                          <w:numId w:val="13"/>
                        </w:numPr>
                        <w:spacing w:line="240" w:lineRule="auto"/>
                        <w:ind w:left="284" w:hanging="284"/>
                        <w:rPr>
                          <w:b/>
                        </w:rPr>
                      </w:pPr>
                      <w:r>
                        <w:rPr>
                          <w:b/>
                        </w:rPr>
                        <w:t>Software architecture design document</w:t>
                      </w:r>
                    </w:p>
                    <w:p w14:paraId="0C2CE27B" w14:textId="77777777" w:rsidR="00605019" w:rsidRDefault="00605019" w:rsidP="00AD71BF">
                      <w:pPr>
                        <w:pStyle w:val="ListParagraph"/>
                        <w:numPr>
                          <w:ilvl w:val="0"/>
                          <w:numId w:val="13"/>
                        </w:numPr>
                        <w:spacing w:line="240" w:lineRule="auto"/>
                        <w:ind w:left="284" w:hanging="284"/>
                        <w:rPr>
                          <w:b/>
                        </w:rPr>
                      </w:pPr>
                      <w:r>
                        <w:rPr>
                          <w:b/>
                        </w:rPr>
                        <w:t>User requirement document</w:t>
                      </w:r>
                    </w:p>
                    <w:p w14:paraId="30F93E8F" w14:textId="77777777" w:rsidR="00605019" w:rsidRDefault="00605019" w:rsidP="00AD71BF">
                      <w:pPr>
                        <w:pStyle w:val="ListParagraph"/>
                        <w:numPr>
                          <w:ilvl w:val="0"/>
                          <w:numId w:val="13"/>
                        </w:numPr>
                        <w:spacing w:line="240" w:lineRule="auto"/>
                        <w:ind w:left="284" w:hanging="284"/>
                        <w:rPr>
                          <w:b/>
                        </w:rPr>
                      </w:pPr>
                      <w:r>
                        <w:rPr>
                          <w:b/>
                        </w:rPr>
                        <w:t>User manual and user training for technological solution</w:t>
                      </w:r>
                    </w:p>
                    <w:p w14:paraId="64E1BE6D" w14:textId="77777777" w:rsidR="00605019" w:rsidRPr="009161B3" w:rsidRDefault="00605019" w:rsidP="00AD71BF">
                      <w:pPr>
                        <w:pStyle w:val="ListParagraph"/>
                        <w:numPr>
                          <w:ilvl w:val="0"/>
                          <w:numId w:val="13"/>
                        </w:numPr>
                        <w:spacing w:line="240" w:lineRule="auto"/>
                        <w:ind w:left="284" w:hanging="284"/>
                        <w:rPr>
                          <w:b/>
                        </w:rPr>
                      </w:pPr>
                      <w:r w:rsidRPr="00F22539">
                        <w:rPr>
                          <w:b/>
                        </w:rPr>
                        <w:t>Ensure that the customer owns all source codes, database scripts, content, and associated documentation.</w:t>
                      </w:r>
                    </w:p>
                  </w:txbxContent>
                </v:textbox>
                <w10:anchorlock/>
              </v:shape>
            </w:pict>
          </mc:Fallback>
        </mc:AlternateContent>
      </w:r>
    </w:p>
    <w:p w14:paraId="4080CA88" w14:textId="77777777" w:rsidR="00214242" w:rsidRPr="00BE196F" w:rsidRDefault="00214242" w:rsidP="00214242">
      <w:pPr>
        <w:spacing w:line="360" w:lineRule="auto"/>
        <w:jc w:val="both"/>
        <w:rPr>
          <w:rFonts w:eastAsia="Calibri"/>
          <w:sz w:val="20"/>
        </w:rPr>
      </w:pPr>
    </w:p>
    <w:p w14:paraId="01997966" w14:textId="27E68831" w:rsidR="00214242" w:rsidRPr="00BE196F" w:rsidRDefault="00214242" w:rsidP="00214242">
      <w:r w:rsidRPr="00BE196F">
        <w:rPr>
          <w:rFonts w:eastAsia="Calibri"/>
          <w:noProof/>
          <w:sz w:val="20"/>
          <w:lang w:val="af-ZA" w:eastAsia="af-ZA"/>
        </w:rPr>
        <w:drawing>
          <wp:inline distT="0" distB="0" distL="0" distR="0" wp14:anchorId="29663AAA" wp14:editId="51E54706">
            <wp:extent cx="952500" cy="704850"/>
            <wp:effectExtent l="0" t="0" r="0" b="0"/>
            <wp:docPr id="11" name="Picture 11" descr="A picture containing ax,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ax, tool&#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00" cy="704850"/>
                    </a:xfrm>
                    <a:prstGeom prst="rect">
                      <a:avLst/>
                    </a:prstGeom>
                    <a:noFill/>
                    <a:ln>
                      <a:noFill/>
                    </a:ln>
                  </pic:spPr>
                </pic:pic>
              </a:graphicData>
            </a:graphic>
          </wp:inline>
        </w:drawing>
      </w:r>
      <w:r w:rsidRPr="00BE196F">
        <w:rPr>
          <w:rFonts w:eastAsia="Calibri"/>
          <w:noProof/>
          <w:sz w:val="20"/>
          <w:lang w:val="af-ZA" w:eastAsia="af-ZA"/>
        </w:rPr>
        <mc:AlternateContent>
          <mc:Choice Requires="wps">
            <w:drawing>
              <wp:inline distT="0" distB="0" distL="0" distR="0" wp14:anchorId="63E2A504" wp14:editId="78B2A25E">
                <wp:extent cx="4657725" cy="523875"/>
                <wp:effectExtent l="0" t="0" r="9525" b="9525"/>
                <wp:docPr id="43" name="Flowchart: Alternate Process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57725" cy="523875"/>
                        </a:xfrm>
                        <a:prstGeom prst="flowChartAlternateProcess">
                          <a:avLst/>
                        </a:prstGeom>
                        <a:solidFill>
                          <a:schemeClr val="tx2">
                            <a:lumMod val="60000"/>
                            <a:lumOff val="40000"/>
                            <a:alpha val="39999"/>
                          </a:schemeClr>
                        </a:solidFill>
                        <a:ln>
                          <a:noFill/>
                        </a:ln>
                      </wps:spPr>
                      <wps:txb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wps:txbx>
                      <wps:bodyPr rot="0" vert="horz" wrap="square" lIns="91440" tIns="45720" rIns="91440" bIns="45720" anchor="t" anchorCtr="0" upright="1">
                        <a:noAutofit/>
                      </wps:bodyPr>
                    </wps:wsp>
                  </a:graphicData>
                </a:graphic>
              </wp:inline>
            </w:drawing>
          </mc:Choice>
          <mc:Fallback>
            <w:pict>
              <v:shape w14:anchorId="63E2A504" id="Flowchart: Alternate Process 43" o:spid="_x0000_s1036" type="#_x0000_t176" style="width:366.75pt;height: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" fillcolor="#548dd4 [1951]" stroked="f">
                <v:fill opacity="26214f"/>
                <v:textbox>
                  <w:txbxContent>
                    <w:p w14:paraId="6D6076E3" w14:textId="77777777" w:rsidR="00605019" w:rsidRDefault="00605019" w:rsidP="00214242">
                      <w:pPr>
                        <w:spacing w:line="240" w:lineRule="auto"/>
                        <w:rPr>
                          <w:b/>
                        </w:rPr>
                      </w:pPr>
                      <w:r w:rsidRPr="00763493">
                        <w:rPr>
                          <w:b/>
                        </w:rPr>
                        <w:t xml:space="preserve">Deliverable </w:t>
                      </w:r>
                      <w:r>
                        <w:rPr>
                          <w:b/>
                        </w:rPr>
                        <w:t xml:space="preserve">5: </w:t>
                      </w:r>
                      <w:r w:rsidRPr="00145A61">
                        <w:rPr>
                          <w:b/>
                        </w:rPr>
                        <w:t>Management and the Board will be provided with a project completion report.</w:t>
                      </w:r>
                    </w:p>
                  </w:txbxContent>
                </v:textbox>
                <w10:anchorlock/>
              </v:shape>
            </w:pict>
          </mc:Fallback>
        </mc:AlternateContent>
      </w:r>
    </w:p>
    <w:p w14:paraId="6F8F0259" w14:textId="6FDF42DE" w:rsidR="00214242" w:rsidRPr="00BE196F" w:rsidRDefault="00214242">
      <w:r w:rsidRPr="00BE196F">
        <w:br w:type="page"/>
      </w:r>
    </w:p>
    <w:p w14:paraId="328AA9D2" w14:textId="1EC6F223" w:rsidR="00F81738" w:rsidRPr="00BE196F" w:rsidRDefault="00111CBB" w:rsidP="00BE1E4C">
      <w:pPr>
        <w:pStyle w:val="Heading1"/>
        <w:numPr>
          <w:ilvl w:val="0"/>
          <w:numId w:val="1"/>
        </w:numPr>
        <w:spacing w:before="0" w:after="0" w:line="360" w:lineRule="auto"/>
        <w:ind w:left="0" w:firstLine="0"/>
        <w:rPr>
          <w:b/>
        </w:rPr>
      </w:pPr>
      <w:bookmarkStart w:id="28" w:name="_dxx85sv5209d" w:colFirst="0" w:colLast="0"/>
      <w:bookmarkStart w:id="29" w:name="_Toc98083145"/>
      <w:bookmarkStart w:id="30" w:name="_Toc105758929"/>
      <w:bookmarkEnd w:id="28"/>
      <w:r w:rsidRPr="00BE196F">
        <w:rPr>
          <w:b/>
        </w:rPr>
        <w:lastRenderedPageBreak/>
        <w:t>METHODOLOG</w:t>
      </w:r>
      <w:bookmarkEnd w:id="29"/>
      <w:r w:rsidR="00AA0BAC" w:rsidRPr="00BE196F">
        <w:rPr>
          <w:b/>
        </w:rPr>
        <w:t>IES</w:t>
      </w:r>
      <w:bookmarkEnd w:id="30"/>
    </w:p>
    <w:p w14:paraId="2CC4BD1B" w14:textId="77777777" w:rsidR="00AA0BAC" w:rsidRPr="00BE196F" w:rsidRDefault="00AA0BAC" w:rsidP="00AD71BF">
      <w:pPr>
        <w:pStyle w:val="Heading2"/>
        <w:numPr>
          <w:ilvl w:val="0"/>
          <w:numId w:val="14"/>
        </w:numPr>
        <w:ind w:left="567" w:hanging="567"/>
        <w:rPr>
          <w:lang w:val="en-ZA"/>
        </w:rPr>
      </w:pPr>
      <w:bookmarkStart w:id="31" w:name="_Toc105758930"/>
      <w:r w:rsidRPr="00BE196F">
        <w:rPr>
          <w:lang w:val="en-ZA"/>
        </w:rPr>
        <w:t xml:space="preserve">Design </w:t>
      </w:r>
      <w:r w:rsidRPr="00BE196F">
        <w:t>Methodology</w:t>
      </w:r>
      <w:r w:rsidRPr="00BE196F">
        <w:rPr>
          <w:lang w:val="en-ZA"/>
        </w:rPr>
        <w:t xml:space="preserve"> to be utilised</w:t>
      </w:r>
      <w:bookmarkEnd w:id="31"/>
    </w:p>
    <w:p w14:paraId="1297886F" w14:textId="1F0C1BE9" w:rsidR="00AA0BAC" w:rsidRPr="00BE196F" w:rsidRDefault="00BE1E4C" w:rsidP="00BE1E4C">
      <w:pPr>
        <w:spacing w:line="360" w:lineRule="auto"/>
        <w:rPr>
          <w:lang w:val="en-ZA"/>
        </w:rPr>
      </w:pPr>
      <w:r w:rsidRPr="00BE196F">
        <w:rPr>
          <w:lang w:val="en-ZA"/>
        </w:rPr>
        <w:t>NightCore</w:t>
      </w:r>
      <w:r w:rsidR="00474E92" w:rsidRPr="00BE196F">
        <w:rPr>
          <w:lang w:val="en-ZA"/>
        </w:rPr>
        <w:t xml:space="preserve"> Mech</w:t>
      </w:r>
      <w:r w:rsidR="00AA0BAC" w:rsidRPr="00BE196F">
        <w:rPr>
          <w:lang w:val="en-ZA"/>
        </w:rPr>
        <w:t xml:space="preserve"> utilises a combination of Agile practices and the </w:t>
      </w:r>
      <w:r w:rsidR="00FF07C0" w:rsidRPr="00BE196F">
        <w:rPr>
          <w:lang w:val="en-ZA"/>
        </w:rPr>
        <w:t>W</w:t>
      </w:r>
      <w:r w:rsidR="00AA0BAC" w:rsidRPr="00BE196F">
        <w:rPr>
          <w:lang w:val="en-ZA"/>
        </w:rPr>
        <w:t xml:space="preserve">aterfall software development methodology to effectively and efficiently develop software that satisfies all the client’s needs. The combined use of </w:t>
      </w:r>
      <w:r w:rsidR="00CC7AAB" w:rsidRPr="00BE196F">
        <w:rPr>
          <w:lang w:val="en-ZA"/>
        </w:rPr>
        <w:t>A</w:t>
      </w:r>
      <w:r w:rsidR="00AA0BAC" w:rsidRPr="00BE196F">
        <w:rPr>
          <w:lang w:val="en-ZA"/>
        </w:rPr>
        <w:t xml:space="preserve">gile and </w:t>
      </w:r>
      <w:r w:rsidR="00CC7AAB" w:rsidRPr="00BE196F">
        <w:rPr>
          <w:lang w:val="en-ZA"/>
        </w:rPr>
        <w:t>W</w:t>
      </w:r>
      <w:r w:rsidR="00AA0BAC" w:rsidRPr="00BE196F">
        <w:rPr>
          <w:lang w:val="en-ZA"/>
        </w:rPr>
        <w:t>aterfall will shorten the delivery time and provide the company with the ability to gather feedback during the early stages of development to ensure that the requirements are met successfully.</w:t>
      </w:r>
    </w:p>
    <w:p w14:paraId="5A59B2B6" w14:textId="77777777" w:rsidR="00AA0BAC" w:rsidRPr="00BE196F" w:rsidRDefault="00AA0BAC" w:rsidP="00AD71BF">
      <w:pPr>
        <w:pStyle w:val="Heading2"/>
        <w:numPr>
          <w:ilvl w:val="0"/>
          <w:numId w:val="14"/>
        </w:numPr>
        <w:ind w:left="567" w:hanging="567"/>
        <w:rPr>
          <w:lang w:val="en-ZA"/>
        </w:rPr>
      </w:pPr>
      <w:bookmarkStart w:id="32" w:name="_Toc105758931"/>
      <w:r w:rsidRPr="00BE196F">
        <w:rPr>
          <w:lang w:val="en-ZA"/>
        </w:rPr>
        <w:t xml:space="preserve">A few </w:t>
      </w:r>
      <w:r w:rsidRPr="00BE196F">
        <w:t>reasons</w:t>
      </w:r>
      <w:r w:rsidRPr="00BE196F">
        <w:rPr>
          <w:lang w:val="en-ZA"/>
        </w:rPr>
        <w:t xml:space="preserve"> to use the Agile-Waterfall Hybrid model:</w:t>
      </w:r>
      <w:bookmarkEnd w:id="32"/>
    </w:p>
    <w:p w14:paraId="3E29C649"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reates an environment for enhanced collaboration</w:t>
      </w:r>
    </w:p>
    <w:p w14:paraId="63A8B403"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Decreases the time required for design, analysis and planning</w:t>
      </w:r>
    </w:p>
    <w:p w14:paraId="5A0EBA98" w14:textId="77777777"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Clearly defines various project frames such as budget and time delivery</w:t>
      </w:r>
    </w:p>
    <w:p w14:paraId="02193B74" w14:textId="45BC4DAF" w:rsidR="00AA0BAC" w:rsidRPr="00BE196F" w:rsidRDefault="00AA0BAC" w:rsidP="00AD71BF">
      <w:pPr>
        <w:pStyle w:val="ListParagraph"/>
        <w:numPr>
          <w:ilvl w:val="0"/>
          <w:numId w:val="9"/>
        </w:numPr>
        <w:spacing w:after="160" w:line="360" w:lineRule="auto"/>
        <w:ind w:left="426" w:hanging="426"/>
        <w:rPr>
          <w:lang w:val="en-ZA"/>
        </w:rPr>
      </w:pPr>
      <w:r w:rsidRPr="00BE196F">
        <w:rPr>
          <w:lang w:val="en-ZA"/>
        </w:rPr>
        <w:t xml:space="preserve">Ensures software </w:t>
      </w:r>
      <w:r w:rsidR="008713D7" w:rsidRPr="00BE196F">
        <w:rPr>
          <w:lang w:val="en-ZA"/>
        </w:rPr>
        <w:t>follows</w:t>
      </w:r>
      <w:r w:rsidRPr="00BE196F">
        <w:rPr>
          <w:lang w:val="en-ZA"/>
        </w:rPr>
        <w:t xml:space="preserve"> software standards</w:t>
      </w:r>
    </w:p>
    <w:p w14:paraId="1D0A89A4" w14:textId="1D7C1F85" w:rsidR="00AA0BAC" w:rsidRPr="00BE196F" w:rsidRDefault="00AA0BAC" w:rsidP="00AD71BF">
      <w:pPr>
        <w:pStyle w:val="Heading2"/>
        <w:numPr>
          <w:ilvl w:val="0"/>
          <w:numId w:val="14"/>
        </w:numPr>
        <w:spacing w:line="360" w:lineRule="auto"/>
        <w:ind w:left="567" w:hanging="567"/>
        <w:rPr>
          <w:lang w:val="en-ZA"/>
        </w:rPr>
      </w:pPr>
      <w:bookmarkStart w:id="33" w:name="_Toc105758932"/>
      <w:r w:rsidRPr="00BE196F">
        <w:rPr>
          <w:lang w:val="en-ZA"/>
        </w:rPr>
        <w:t>Pros of a hybrid methodology model:</w:t>
      </w:r>
      <w:bookmarkEnd w:id="33"/>
    </w:p>
    <w:p w14:paraId="384F0A69"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Deliverables are agreed on by the client and developers at an early stage in the development lifecycle</w:t>
      </w:r>
    </w:p>
    <w:p w14:paraId="4B4F209B"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asily track project progression as the entire scope of work is known in advance</w:t>
      </w:r>
    </w:p>
    <w:p w14:paraId="35A2B892" w14:textId="77777777" w:rsidR="00AA0BAC" w:rsidRPr="00BE196F" w:rsidRDefault="00AA0BAC" w:rsidP="00AD71BF">
      <w:pPr>
        <w:pStyle w:val="ListParagraph"/>
        <w:numPr>
          <w:ilvl w:val="0"/>
          <w:numId w:val="10"/>
        </w:numPr>
        <w:spacing w:after="160" w:line="360" w:lineRule="auto"/>
        <w:ind w:left="426" w:hanging="426"/>
        <w:rPr>
          <w:lang w:val="en-ZA"/>
        </w:rPr>
      </w:pPr>
      <w:r w:rsidRPr="00BE196F">
        <w:rPr>
          <w:lang w:val="en-ZA"/>
        </w:rPr>
        <w:t>Encourages the project to be divided into smaller delivery segments, referred to as sprints, to allow easier development of a complex system and to provide an overview of progression.</w:t>
      </w:r>
    </w:p>
    <w:p w14:paraId="3E8F7FD9" w14:textId="69CA7138" w:rsidR="00AA0BAC" w:rsidRPr="00BE196F" w:rsidRDefault="00AA0BAC" w:rsidP="00BE1E4C">
      <w:pPr>
        <w:spacing w:line="360" w:lineRule="auto"/>
        <w:rPr>
          <w:lang w:val="en-ZA"/>
        </w:rPr>
      </w:pPr>
      <w:r w:rsidRPr="00BE196F">
        <w:rPr>
          <w:lang w:val="en-ZA"/>
        </w:rPr>
        <w:t xml:space="preserve">The successful use and implementation of a hybrid design methodology will ensure </w:t>
      </w:r>
      <w:r w:rsidR="00BE1E4C" w:rsidRPr="00BE196F">
        <w:rPr>
          <w:lang w:val="en-ZA"/>
        </w:rPr>
        <w:t>a</w:t>
      </w:r>
      <w:r w:rsidRPr="00BE196F">
        <w:rPr>
          <w:lang w:val="en-ZA"/>
        </w:rPr>
        <w:t xml:space="preserve"> smooth design and development during the different stages of the development lifecycle.</w:t>
      </w:r>
    </w:p>
    <w:p w14:paraId="22287443" w14:textId="77777777" w:rsidR="00AA0BAC" w:rsidRPr="00BE196F" w:rsidRDefault="00AA0BAC" w:rsidP="00AD71BF">
      <w:pPr>
        <w:pStyle w:val="Heading2"/>
        <w:numPr>
          <w:ilvl w:val="0"/>
          <w:numId w:val="14"/>
        </w:numPr>
        <w:spacing w:line="360" w:lineRule="auto"/>
        <w:ind w:left="567" w:hanging="567"/>
        <w:rPr>
          <w:lang w:val="en-ZA"/>
        </w:rPr>
      </w:pPr>
      <w:bookmarkStart w:id="34" w:name="_Toc105758933"/>
      <w:r w:rsidRPr="00BE196F">
        <w:rPr>
          <w:lang w:val="en-ZA"/>
        </w:rPr>
        <w:t>Project Management Methodology to be utilised</w:t>
      </w:r>
      <w:bookmarkEnd w:id="34"/>
    </w:p>
    <w:p w14:paraId="0500EC4F" w14:textId="023F3011" w:rsidR="00AA0BAC" w:rsidRPr="00BE196F" w:rsidRDefault="00BE1E4C" w:rsidP="00BE1E4C">
      <w:pPr>
        <w:spacing w:line="360" w:lineRule="auto"/>
        <w:rPr>
          <w:lang w:val="en-ZA"/>
        </w:rPr>
      </w:pPr>
      <w:r w:rsidRPr="00BE196F">
        <w:rPr>
          <w:lang w:val="en-ZA"/>
        </w:rPr>
        <w:t>NightCore</w:t>
      </w:r>
      <w:r w:rsidR="00A478DE" w:rsidRPr="00BE196F">
        <w:rPr>
          <w:lang w:val="en-ZA"/>
        </w:rPr>
        <w:t xml:space="preserve"> Mech</w:t>
      </w:r>
      <w:r w:rsidR="00AA0BAC" w:rsidRPr="00BE196F">
        <w:rPr>
          <w:lang w:val="en-ZA"/>
        </w:rPr>
        <w:t xml:space="preserve"> utilises the project management methodology known as MPMM, which stands for Method123 Project Management Methodology. The use of this methodology is to ensure that best practise and standards are met in the </w:t>
      </w:r>
      <w:r w:rsidR="00D22061" w:rsidRPr="00BE196F">
        <w:rPr>
          <w:lang w:val="en-ZA"/>
        </w:rPr>
        <w:t>workplace</w:t>
      </w:r>
      <w:r w:rsidR="00AA0BAC" w:rsidRPr="00BE196F">
        <w:rPr>
          <w:lang w:val="en-ZA"/>
        </w:rPr>
        <w:t xml:space="preserve">. </w:t>
      </w:r>
    </w:p>
    <w:p w14:paraId="0F764E7F" w14:textId="6F3C4647" w:rsidR="00AA0BAC" w:rsidRPr="00BE196F" w:rsidRDefault="00AA0BAC" w:rsidP="00BE1E4C">
      <w:pPr>
        <w:spacing w:line="360" w:lineRule="auto"/>
        <w:rPr>
          <w:lang w:val="en-ZA"/>
        </w:rPr>
      </w:pPr>
      <w:r w:rsidRPr="00BE196F">
        <w:rPr>
          <w:lang w:val="en-ZA"/>
        </w:rPr>
        <w:t>PMBOK, or Project Management Body of Knowledge, is a compilation of standard terminology and guidelines for project management that is utilised along with MPMM to further support the development lifecycle. MPMM and PBMOK integrate seamlessly as both methodologies attempt to utilise best practi</w:t>
      </w:r>
      <w:r w:rsidR="00BE1E4C" w:rsidRPr="00BE196F">
        <w:rPr>
          <w:lang w:val="en-ZA"/>
        </w:rPr>
        <w:t>c</w:t>
      </w:r>
      <w:r w:rsidRPr="00BE196F">
        <w:rPr>
          <w:lang w:val="en-ZA"/>
        </w:rPr>
        <w:t>es.</w:t>
      </w:r>
    </w:p>
    <w:p w14:paraId="48AE0FAA" w14:textId="77777777" w:rsidR="00AA0BAC" w:rsidRPr="00BE196F" w:rsidRDefault="00AA0BAC" w:rsidP="00BE1E4C">
      <w:pPr>
        <w:spacing w:line="360" w:lineRule="auto"/>
        <w:rPr>
          <w:lang w:val="en-ZA"/>
        </w:rPr>
      </w:pPr>
      <w:r w:rsidRPr="00BE196F">
        <w:rPr>
          <w:lang w:val="en-ZA"/>
        </w:rPr>
        <w:lastRenderedPageBreak/>
        <w:t>PMBOK consists of five different process groups namely: Initiating, planning, execution, monitoring, controlling and closing. These process groups are integrated with each of the different elements of MPMM to boost the effectiveness of both methodologies.</w:t>
      </w:r>
    </w:p>
    <w:p w14:paraId="589BC911" w14:textId="6B03F85E" w:rsidR="00DB08D4" w:rsidRPr="00BE196F" w:rsidRDefault="00AA0BAC" w:rsidP="00BE1E4C">
      <w:pPr>
        <w:spacing w:line="360" w:lineRule="auto"/>
        <w:rPr>
          <w:lang w:val="en-ZA"/>
        </w:rPr>
      </w:pPr>
      <w:r w:rsidRPr="00BE196F">
        <w:rPr>
          <w:lang w:val="en-ZA"/>
        </w:rPr>
        <w:t xml:space="preserve">Along with these two methodologies, </w:t>
      </w:r>
      <w:r w:rsidR="00BE1E4C" w:rsidRPr="00BE196F">
        <w:rPr>
          <w:lang w:val="en-ZA"/>
        </w:rPr>
        <w:t>NightCore</w:t>
      </w:r>
      <w:r w:rsidR="002744E8" w:rsidRPr="00BE196F">
        <w:rPr>
          <w:lang w:val="en-ZA"/>
        </w:rPr>
        <w:t xml:space="preserve"> Mech</w:t>
      </w:r>
      <w:r w:rsidRPr="00BE196F">
        <w:rPr>
          <w:lang w:val="en-ZA"/>
        </w:rPr>
        <w:t xml:space="preserve"> makes use of the ISO standard 21500:2012, which </w:t>
      </w:r>
      <w:r w:rsidR="00BE1E4C" w:rsidRPr="00BE196F">
        <w:rPr>
          <w:lang w:val="en-ZA"/>
        </w:rPr>
        <w:t>guides</w:t>
      </w:r>
      <w:r w:rsidRPr="00BE196F">
        <w:rPr>
          <w:lang w:val="en-ZA"/>
        </w:rPr>
        <w:t xml:space="preserve"> project management. ISO 21500:2012 provides high-level descriptions of concepts and processes which forms part of good practi</w:t>
      </w:r>
      <w:r w:rsidR="00BE1E4C" w:rsidRPr="00BE196F">
        <w:rPr>
          <w:lang w:val="en-ZA"/>
        </w:rPr>
        <w:t>c</w:t>
      </w:r>
      <w:r w:rsidRPr="00BE196F">
        <w:rPr>
          <w:lang w:val="en-ZA"/>
        </w:rPr>
        <w:t>es in project management.</w:t>
      </w:r>
    </w:p>
    <w:p w14:paraId="125C242A" w14:textId="0FEE33F8" w:rsidR="00DB08D4" w:rsidRPr="00BE196F" w:rsidRDefault="00DB08D4">
      <w:pPr>
        <w:rPr>
          <w:lang w:val="en-ZA"/>
        </w:rPr>
      </w:pPr>
    </w:p>
    <w:p w14:paraId="662E3DDD" w14:textId="59D01CA9" w:rsidR="00485A00" w:rsidRPr="00BE196F" w:rsidRDefault="00111CBB" w:rsidP="00BE1E4C">
      <w:pPr>
        <w:pStyle w:val="Heading1"/>
        <w:numPr>
          <w:ilvl w:val="0"/>
          <w:numId w:val="1"/>
        </w:numPr>
        <w:spacing w:before="0" w:after="0" w:line="360" w:lineRule="auto"/>
        <w:ind w:left="0" w:firstLine="0"/>
        <w:rPr>
          <w:b/>
        </w:rPr>
      </w:pPr>
      <w:bookmarkStart w:id="35" w:name="_s2gtxtmdsq4l" w:colFirst="0" w:colLast="0"/>
      <w:bookmarkStart w:id="36" w:name="_Toc98083146"/>
      <w:bookmarkStart w:id="37" w:name="_Toc105758934"/>
      <w:bookmarkEnd w:id="35"/>
      <w:r w:rsidRPr="00BE196F">
        <w:rPr>
          <w:b/>
        </w:rPr>
        <w:t>PROJECT PLAN</w:t>
      </w:r>
      <w:bookmarkEnd w:id="36"/>
      <w:bookmarkEnd w:id="37"/>
      <w:r w:rsidRPr="00BE196F">
        <w:rPr>
          <w:b/>
        </w:rPr>
        <w:t xml:space="preserve"> </w:t>
      </w:r>
    </w:p>
    <w:p w14:paraId="1FE8696C" w14:textId="5FA2ADB6" w:rsidR="00EE0788" w:rsidRPr="00BE196F" w:rsidRDefault="00EE0788" w:rsidP="00EE0788">
      <w:pPr>
        <w:ind w:left="-993" w:hanging="141"/>
      </w:pPr>
      <w:r w:rsidRPr="00BE196F">
        <w:rPr>
          <w:noProof/>
        </w:rPr>
        <w:drawing>
          <wp:inline distT="0" distB="0" distL="0" distR="0" wp14:anchorId="3851415E" wp14:editId="0E3C9B5C">
            <wp:extent cx="7063740" cy="5574030"/>
            <wp:effectExtent l="57150" t="57150" r="60960" b="6477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7063816" cy="5574090"/>
                    </a:xfrm>
                    <a:prstGeom prst="rect">
                      <a:avLst/>
                    </a:prstGeom>
                    <a:ln w="47625">
                      <a:solidFill>
                        <a:schemeClr val="tx1"/>
                      </a:solidFill>
                    </a:ln>
                  </pic:spPr>
                </pic:pic>
              </a:graphicData>
            </a:graphic>
          </wp:inline>
        </w:drawing>
      </w:r>
    </w:p>
    <w:p w14:paraId="7EEF18CC" w14:textId="2ADBC770" w:rsidR="00FB58C6" w:rsidRPr="00BE196F" w:rsidRDefault="00FB58C6" w:rsidP="00EE0788">
      <w:pPr>
        <w:ind w:left="-993" w:hanging="141"/>
      </w:pPr>
    </w:p>
    <w:p w14:paraId="4C7EEECD" w14:textId="77777777" w:rsidR="00BF0144" w:rsidRPr="00BE196F" w:rsidRDefault="00BF0144" w:rsidP="00934072">
      <w:pPr>
        <w:ind w:left="-993" w:hanging="141"/>
        <w:jc w:val="center"/>
      </w:pPr>
    </w:p>
    <w:p w14:paraId="6BA4547A" w14:textId="08C8F4AC" w:rsidR="00AE0E2F" w:rsidRPr="00BE196F" w:rsidRDefault="00934072" w:rsidP="00934072">
      <w:pPr>
        <w:contextualSpacing/>
        <w:jc w:val="center"/>
        <w:rPr>
          <w:b/>
          <w:bCs/>
        </w:rPr>
      </w:pPr>
      <w:r w:rsidRPr="00BE196F">
        <w:rPr>
          <w:b/>
          <w:bCs/>
        </w:rPr>
        <w:t xml:space="preserve">Link to Project Plan Sheet: </w:t>
      </w:r>
      <w:hyperlink r:id="rId20" w:history="1">
        <w:r w:rsidRPr="00BE196F">
          <w:rPr>
            <w:rStyle w:val="Hyperlink"/>
            <w:b/>
            <w:bCs/>
            <w:color w:val="0000BF" w:themeColor="hyperlink" w:themeShade="BF"/>
          </w:rPr>
          <w:t>https://docs.google.com/spreadsheets/d/1jryL0UYBpu5DdEZwaHfqw7AKsL30IgJ6/edit?usp=sharing&amp;ouid=118385194576115902541&amp;rtpof=true&amp;sd=true</w:t>
        </w:r>
      </w:hyperlink>
    </w:p>
    <w:p w14:paraId="32860B39" w14:textId="6AF0C30E" w:rsidR="00F81738" w:rsidRPr="00BE196F" w:rsidRDefault="00111CBB" w:rsidP="00BE1E4C">
      <w:pPr>
        <w:pStyle w:val="Heading1"/>
        <w:numPr>
          <w:ilvl w:val="0"/>
          <w:numId w:val="1"/>
        </w:numPr>
        <w:spacing w:before="0" w:after="0" w:line="360" w:lineRule="auto"/>
        <w:ind w:left="0" w:firstLine="0"/>
        <w:rPr>
          <w:b/>
        </w:rPr>
      </w:pPr>
      <w:bookmarkStart w:id="38" w:name="_Toc98083147"/>
      <w:bookmarkStart w:id="39" w:name="_Toc105758935"/>
      <w:r w:rsidRPr="00BE196F">
        <w:rPr>
          <w:b/>
        </w:rPr>
        <w:lastRenderedPageBreak/>
        <w:t>BUDGET</w:t>
      </w:r>
      <w:bookmarkEnd w:id="38"/>
      <w:bookmarkEnd w:id="39"/>
    </w:p>
    <w:p w14:paraId="3177DC6F" w14:textId="6E73CEDF" w:rsidR="00486A1B" w:rsidRPr="00BE196F" w:rsidRDefault="00486A1B" w:rsidP="00BE1E4C">
      <w:pPr>
        <w:spacing w:line="360" w:lineRule="auto"/>
      </w:pPr>
      <w:bookmarkStart w:id="40" w:name="_ue2hkftkt9b4" w:colFirst="0" w:colLast="0"/>
      <w:bookmarkEnd w:id="40"/>
      <w:r w:rsidRPr="00BE196F">
        <w:t>*Any documents/page cost covered in miscellaneous</w:t>
      </w:r>
    </w:p>
    <w:p w14:paraId="6BD42B7C" w14:textId="3C8B8B01" w:rsidR="009E1E52" w:rsidRPr="00BE196F" w:rsidRDefault="009E1E52" w:rsidP="00BE1E4C">
      <w:pPr>
        <w:spacing w:line="360" w:lineRule="auto"/>
      </w:pPr>
      <w:r w:rsidRPr="00BE196F">
        <w:t>*</w:t>
      </w:r>
      <w:r w:rsidR="00C37B2C" w:rsidRPr="00BE196F">
        <w:t>Presentations are virtually presented, held on Zoom.</w:t>
      </w:r>
    </w:p>
    <w:tbl>
      <w:tblPr>
        <w:tblW w:w="9400" w:type="dxa"/>
        <w:tblLook w:val="04A0" w:firstRow="1" w:lastRow="0" w:firstColumn="1" w:lastColumn="0" w:noHBand="0" w:noVBand="1"/>
      </w:tblPr>
      <w:tblGrid>
        <w:gridCol w:w="7740"/>
        <w:gridCol w:w="1660"/>
      </w:tblGrid>
      <w:tr w:rsidR="003F3F9C" w:rsidRPr="003F3F9C" w14:paraId="799E75FF" w14:textId="77777777" w:rsidTr="003F3F9C">
        <w:trPr>
          <w:trHeight w:val="288"/>
        </w:trPr>
        <w:tc>
          <w:tcPr>
            <w:tcW w:w="7740" w:type="dxa"/>
            <w:tcBorders>
              <w:top w:val="single" w:sz="4" w:space="0" w:color="auto"/>
              <w:left w:val="single" w:sz="4" w:space="0" w:color="auto"/>
              <w:bottom w:val="single" w:sz="4" w:space="0" w:color="auto"/>
              <w:right w:val="single" w:sz="4" w:space="0" w:color="auto"/>
            </w:tcBorders>
            <w:shd w:val="clear" w:color="000000" w:fill="D6DCE4"/>
            <w:noWrap/>
            <w:vAlign w:val="bottom"/>
            <w:hideMark/>
          </w:tcPr>
          <w:p w14:paraId="6ED236CE"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1: Initiation Phase</w:t>
            </w:r>
          </w:p>
        </w:tc>
        <w:tc>
          <w:tcPr>
            <w:tcW w:w="1660" w:type="dxa"/>
            <w:tcBorders>
              <w:top w:val="single" w:sz="4" w:space="0" w:color="auto"/>
              <w:left w:val="nil"/>
              <w:bottom w:val="single" w:sz="4" w:space="0" w:color="auto"/>
              <w:right w:val="single" w:sz="4" w:space="0" w:color="auto"/>
            </w:tcBorders>
            <w:shd w:val="clear" w:color="000000" w:fill="D6DCE4"/>
            <w:noWrap/>
            <w:vAlign w:val="center"/>
            <w:hideMark/>
          </w:tcPr>
          <w:p w14:paraId="118D6D1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319869"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F21C0C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1: Assemble Project Team</w:t>
            </w:r>
          </w:p>
        </w:tc>
        <w:tc>
          <w:tcPr>
            <w:tcW w:w="1660" w:type="dxa"/>
            <w:tcBorders>
              <w:top w:val="nil"/>
              <w:left w:val="nil"/>
              <w:bottom w:val="single" w:sz="4" w:space="0" w:color="auto"/>
              <w:right w:val="single" w:sz="4" w:space="0" w:color="auto"/>
            </w:tcBorders>
            <w:shd w:val="clear" w:color="auto" w:fill="auto"/>
            <w:noWrap/>
            <w:vAlign w:val="center"/>
            <w:hideMark/>
          </w:tcPr>
          <w:p w14:paraId="5CEC958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2284B386"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8B0E6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1.2: Review Business Case, Project Scope and Requirements </w:t>
            </w:r>
          </w:p>
        </w:tc>
        <w:tc>
          <w:tcPr>
            <w:tcW w:w="1660" w:type="dxa"/>
            <w:tcBorders>
              <w:top w:val="nil"/>
              <w:left w:val="nil"/>
              <w:bottom w:val="single" w:sz="4" w:space="0" w:color="auto"/>
              <w:right w:val="single" w:sz="4" w:space="0" w:color="auto"/>
            </w:tcBorders>
            <w:shd w:val="clear" w:color="auto" w:fill="auto"/>
            <w:noWrap/>
            <w:vAlign w:val="center"/>
            <w:hideMark/>
          </w:tcPr>
          <w:p w14:paraId="758FA39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80ACDCD"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7E7EE5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3: Edit Tender Response</w:t>
            </w:r>
          </w:p>
        </w:tc>
        <w:tc>
          <w:tcPr>
            <w:tcW w:w="1660" w:type="dxa"/>
            <w:tcBorders>
              <w:top w:val="nil"/>
              <w:left w:val="nil"/>
              <w:bottom w:val="single" w:sz="4" w:space="0" w:color="auto"/>
              <w:right w:val="single" w:sz="4" w:space="0" w:color="auto"/>
            </w:tcBorders>
            <w:shd w:val="clear" w:color="auto" w:fill="auto"/>
            <w:noWrap/>
            <w:vAlign w:val="center"/>
            <w:hideMark/>
          </w:tcPr>
          <w:p w14:paraId="77AECD6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04BB4003"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185DBC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4: Edit Feasibility Study</w:t>
            </w:r>
          </w:p>
        </w:tc>
        <w:tc>
          <w:tcPr>
            <w:tcW w:w="1660" w:type="dxa"/>
            <w:tcBorders>
              <w:top w:val="nil"/>
              <w:left w:val="nil"/>
              <w:bottom w:val="single" w:sz="4" w:space="0" w:color="auto"/>
              <w:right w:val="single" w:sz="4" w:space="0" w:color="auto"/>
            </w:tcBorders>
            <w:shd w:val="clear" w:color="auto" w:fill="auto"/>
            <w:noWrap/>
            <w:vAlign w:val="center"/>
            <w:hideMark/>
          </w:tcPr>
          <w:p w14:paraId="274E5FB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80 000.00</w:t>
            </w:r>
          </w:p>
        </w:tc>
      </w:tr>
      <w:tr w:rsidR="003F3F9C" w:rsidRPr="003F3F9C" w14:paraId="09E17B6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93539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5: Edit Business Case</w:t>
            </w:r>
          </w:p>
        </w:tc>
        <w:tc>
          <w:tcPr>
            <w:tcW w:w="1660" w:type="dxa"/>
            <w:tcBorders>
              <w:top w:val="nil"/>
              <w:left w:val="nil"/>
              <w:bottom w:val="single" w:sz="4" w:space="0" w:color="auto"/>
              <w:right w:val="single" w:sz="4" w:space="0" w:color="auto"/>
            </w:tcBorders>
            <w:shd w:val="clear" w:color="auto" w:fill="auto"/>
            <w:noWrap/>
            <w:vAlign w:val="center"/>
            <w:hideMark/>
          </w:tcPr>
          <w:p w14:paraId="14FB5B1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25 000.00</w:t>
            </w:r>
          </w:p>
        </w:tc>
      </w:tr>
      <w:tr w:rsidR="003F3F9C" w:rsidRPr="003F3F9C" w14:paraId="65A245E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47412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1.6: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0A9A89B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2AE282C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D60F555"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2: Planning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B070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4D5BC0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BF6D3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 Edit Project Plan</w:t>
            </w:r>
          </w:p>
        </w:tc>
        <w:tc>
          <w:tcPr>
            <w:tcW w:w="1660" w:type="dxa"/>
            <w:tcBorders>
              <w:top w:val="nil"/>
              <w:left w:val="nil"/>
              <w:bottom w:val="single" w:sz="4" w:space="0" w:color="auto"/>
              <w:right w:val="single" w:sz="4" w:space="0" w:color="auto"/>
            </w:tcBorders>
            <w:shd w:val="clear" w:color="auto" w:fill="auto"/>
            <w:noWrap/>
            <w:vAlign w:val="center"/>
            <w:hideMark/>
          </w:tcPr>
          <w:p w14:paraId="20CD08C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A6CE73A"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69BA30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2: Resource Planning</w:t>
            </w:r>
          </w:p>
        </w:tc>
        <w:tc>
          <w:tcPr>
            <w:tcW w:w="1660" w:type="dxa"/>
            <w:tcBorders>
              <w:top w:val="nil"/>
              <w:left w:val="nil"/>
              <w:bottom w:val="single" w:sz="4" w:space="0" w:color="auto"/>
              <w:right w:val="single" w:sz="4" w:space="0" w:color="auto"/>
            </w:tcBorders>
            <w:shd w:val="clear" w:color="auto" w:fill="auto"/>
            <w:noWrap/>
            <w:vAlign w:val="center"/>
            <w:hideMark/>
          </w:tcPr>
          <w:p w14:paraId="5BC9090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24A10D9"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EEF7C0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3: Financial Planning</w:t>
            </w:r>
          </w:p>
        </w:tc>
        <w:tc>
          <w:tcPr>
            <w:tcW w:w="1660" w:type="dxa"/>
            <w:tcBorders>
              <w:top w:val="nil"/>
              <w:left w:val="nil"/>
              <w:bottom w:val="single" w:sz="4" w:space="0" w:color="auto"/>
              <w:right w:val="single" w:sz="4" w:space="0" w:color="auto"/>
            </w:tcBorders>
            <w:shd w:val="clear" w:color="auto" w:fill="auto"/>
            <w:noWrap/>
            <w:vAlign w:val="center"/>
            <w:hideMark/>
          </w:tcPr>
          <w:p w14:paraId="5476F2B6"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49C867C8"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1E7541C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4: Risk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694D5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0 000.00</w:t>
            </w:r>
          </w:p>
        </w:tc>
      </w:tr>
      <w:tr w:rsidR="003F3F9C" w:rsidRPr="003F3F9C" w14:paraId="2E24CE1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8423C73"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5: Acceptance Agre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015C49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D927EE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504443E"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6: Communications Planning and Establishing Communication Channels</w:t>
            </w:r>
          </w:p>
        </w:tc>
        <w:tc>
          <w:tcPr>
            <w:tcW w:w="1660" w:type="dxa"/>
            <w:tcBorders>
              <w:top w:val="nil"/>
              <w:left w:val="nil"/>
              <w:bottom w:val="single" w:sz="4" w:space="0" w:color="auto"/>
              <w:right w:val="single" w:sz="4" w:space="0" w:color="auto"/>
            </w:tcBorders>
            <w:shd w:val="clear" w:color="auto" w:fill="auto"/>
            <w:noWrap/>
            <w:vAlign w:val="center"/>
            <w:hideMark/>
          </w:tcPr>
          <w:p w14:paraId="1FBAD538"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0A90821"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581AB77C"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7: Procur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13FDF4E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5FF641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FA9950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8: Scope Management Planning</w:t>
            </w:r>
          </w:p>
        </w:tc>
        <w:tc>
          <w:tcPr>
            <w:tcW w:w="1660" w:type="dxa"/>
            <w:tcBorders>
              <w:top w:val="nil"/>
              <w:left w:val="nil"/>
              <w:bottom w:val="single" w:sz="4" w:space="0" w:color="auto"/>
              <w:right w:val="single" w:sz="4" w:space="0" w:color="auto"/>
            </w:tcBorders>
            <w:shd w:val="clear" w:color="auto" w:fill="auto"/>
            <w:noWrap/>
            <w:vAlign w:val="center"/>
            <w:hideMark/>
          </w:tcPr>
          <w:p w14:paraId="67C732D7"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F71B5B9"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5329B6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9: Functional and Technical Spec</w:t>
            </w:r>
          </w:p>
        </w:tc>
        <w:tc>
          <w:tcPr>
            <w:tcW w:w="1660" w:type="dxa"/>
            <w:tcBorders>
              <w:top w:val="nil"/>
              <w:left w:val="nil"/>
              <w:bottom w:val="single" w:sz="4" w:space="0" w:color="auto"/>
              <w:right w:val="single" w:sz="4" w:space="0" w:color="auto"/>
            </w:tcBorders>
            <w:shd w:val="clear" w:color="auto" w:fill="auto"/>
            <w:noWrap/>
            <w:vAlign w:val="center"/>
            <w:hideMark/>
          </w:tcPr>
          <w:p w14:paraId="0180A61F"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3CC69A0F" w14:textId="77777777" w:rsidTr="003F3F9C">
        <w:trPr>
          <w:trHeight w:val="9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8555879"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0: Manage and Control Development</w:t>
            </w:r>
          </w:p>
        </w:tc>
        <w:tc>
          <w:tcPr>
            <w:tcW w:w="1660" w:type="dxa"/>
            <w:tcBorders>
              <w:top w:val="nil"/>
              <w:left w:val="nil"/>
              <w:bottom w:val="single" w:sz="4" w:space="0" w:color="auto"/>
              <w:right w:val="single" w:sz="4" w:space="0" w:color="auto"/>
            </w:tcBorders>
            <w:shd w:val="clear" w:color="auto" w:fill="auto"/>
            <w:noWrap/>
            <w:vAlign w:val="center"/>
            <w:hideMark/>
          </w:tcPr>
          <w:p w14:paraId="4D2FC5D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FEDB70E"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A11051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2.11: Review Phase</w:t>
            </w:r>
          </w:p>
        </w:tc>
        <w:tc>
          <w:tcPr>
            <w:tcW w:w="1660" w:type="dxa"/>
            <w:tcBorders>
              <w:top w:val="nil"/>
              <w:left w:val="nil"/>
              <w:bottom w:val="single" w:sz="4" w:space="0" w:color="auto"/>
              <w:right w:val="single" w:sz="4" w:space="0" w:color="auto"/>
            </w:tcBorders>
            <w:shd w:val="clear" w:color="auto" w:fill="auto"/>
            <w:noWrap/>
            <w:vAlign w:val="center"/>
            <w:hideMark/>
          </w:tcPr>
          <w:p w14:paraId="69FC524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500.00</w:t>
            </w:r>
          </w:p>
        </w:tc>
      </w:tr>
      <w:tr w:rsidR="003F3F9C" w:rsidRPr="003F3F9C" w14:paraId="50920F47"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2D944338"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3: Execution Phase</w:t>
            </w:r>
          </w:p>
        </w:tc>
        <w:tc>
          <w:tcPr>
            <w:tcW w:w="1660" w:type="dxa"/>
            <w:tcBorders>
              <w:top w:val="nil"/>
              <w:left w:val="nil"/>
              <w:bottom w:val="single" w:sz="4" w:space="0" w:color="auto"/>
              <w:right w:val="single" w:sz="4" w:space="0" w:color="auto"/>
            </w:tcBorders>
            <w:shd w:val="clear" w:color="000000" w:fill="D6DCE4"/>
            <w:noWrap/>
            <w:vAlign w:val="center"/>
            <w:hideMark/>
          </w:tcPr>
          <w:p w14:paraId="2BE3787D"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0E4CCBE" w14:textId="77777777" w:rsidTr="003F3F9C">
        <w:trPr>
          <w:trHeight w:val="1440"/>
        </w:trPr>
        <w:tc>
          <w:tcPr>
            <w:tcW w:w="7740" w:type="dxa"/>
            <w:tcBorders>
              <w:top w:val="nil"/>
              <w:left w:val="single" w:sz="4" w:space="0" w:color="auto"/>
              <w:bottom w:val="single" w:sz="4" w:space="0" w:color="auto"/>
              <w:right w:val="single" w:sz="4" w:space="0" w:color="auto"/>
            </w:tcBorders>
            <w:shd w:val="clear" w:color="auto" w:fill="auto"/>
            <w:vAlign w:val="bottom"/>
            <w:hideMark/>
          </w:tcPr>
          <w:p w14:paraId="0E60F5A8"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lastRenderedPageBreak/>
              <w:t>Task 3.1: Design and Develop Software Solution</w:t>
            </w:r>
            <w:r w:rsidRPr="003F3F9C">
              <w:rPr>
                <w:rFonts w:eastAsia="Times New Roman"/>
                <w:color w:val="000000"/>
                <w:lang w:val="en-ZA"/>
              </w:rPr>
              <w:br/>
              <w:t>- Hardware (R31 494.00)</w:t>
            </w:r>
            <w:r w:rsidRPr="003F3F9C">
              <w:rPr>
                <w:rFonts w:eastAsia="Times New Roman"/>
                <w:color w:val="000000"/>
                <w:lang w:val="en-ZA"/>
              </w:rPr>
              <w:br/>
              <w:t>- Prototyping (R15 000)</w:t>
            </w:r>
            <w:r w:rsidRPr="003F3F9C">
              <w:rPr>
                <w:rFonts w:eastAsia="Times New Roman"/>
                <w:color w:val="000000"/>
                <w:lang w:val="en-ZA"/>
              </w:rPr>
              <w:br/>
              <w:t>- API (1500)</w:t>
            </w:r>
            <w:r w:rsidRPr="003F3F9C">
              <w:rPr>
                <w:rFonts w:eastAsia="Times New Roman"/>
                <w:color w:val="000000"/>
                <w:lang w:val="en-ZA"/>
              </w:rPr>
              <w:br/>
              <w:t>- Cloud Hosting (R85 000.00)</w:t>
            </w:r>
          </w:p>
        </w:tc>
        <w:tc>
          <w:tcPr>
            <w:tcW w:w="1660" w:type="dxa"/>
            <w:tcBorders>
              <w:top w:val="nil"/>
              <w:left w:val="nil"/>
              <w:bottom w:val="single" w:sz="4" w:space="0" w:color="auto"/>
              <w:right w:val="single" w:sz="4" w:space="0" w:color="auto"/>
            </w:tcBorders>
            <w:shd w:val="clear" w:color="auto" w:fill="auto"/>
            <w:noWrap/>
            <w:vAlign w:val="center"/>
            <w:hideMark/>
          </w:tcPr>
          <w:p w14:paraId="38BCDFDC"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32 994.00</w:t>
            </w:r>
          </w:p>
        </w:tc>
      </w:tr>
      <w:tr w:rsidR="003F3F9C" w:rsidRPr="003F3F9C" w14:paraId="00B135B8"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48F7C5A"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2: Testing and Debugging</w:t>
            </w:r>
          </w:p>
        </w:tc>
        <w:tc>
          <w:tcPr>
            <w:tcW w:w="1660" w:type="dxa"/>
            <w:tcBorders>
              <w:top w:val="nil"/>
              <w:left w:val="nil"/>
              <w:bottom w:val="single" w:sz="4" w:space="0" w:color="auto"/>
              <w:right w:val="single" w:sz="4" w:space="0" w:color="auto"/>
            </w:tcBorders>
            <w:shd w:val="clear" w:color="auto" w:fill="auto"/>
            <w:noWrap/>
            <w:vAlign w:val="center"/>
            <w:hideMark/>
          </w:tcPr>
          <w:p w14:paraId="2FA24EA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1 000.00</w:t>
            </w:r>
          </w:p>
        </w:tc>
      </w:tr>
      <w:tr w:rsidR="003F3F9C" w:rsidRPr="003F3F9C" w14:paraId="6AACFA43"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2966726B"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3: Create User Manual</w:t>
            </w:r>
          </w:p>
        </w:tc>
        <w:tc>
          <w:tcPr>
            <w:tcW w:w="1660" w:type="dxa"/>
            <w:tcBorders>
              <w:top w:val="nil"/>
              <w:left w:val="nil"/>
              <w:bottom w:val="single" w:sz="4" w:space="0" w:color="auto"/>
              <w:right w:val="single" w:sz="4" w:space="0" w:color="auto"/>
            </w:tcBorders>
            <w:shd w:val="clear" w:color="auto" w:fill="auto"/>
            <w:noWrap/>
            <w:vAlign w:val="center"/>
            <w:hideMark/>
          </w:tcPr>
          <w:p w14:paraId="5A402A8B"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640F6B33"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909C3B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3.4: Develop an End User Training Plan</w:t>
            </w:r>
          </w:p>
        </w:tc>
        <w:tc>
          <w:tcPr>
            <w:tcW w:w="1660" w:type="dxa"/>
            <w:tcBorders>
              <w:top w:val="nil"/>
              <w:left w:val="nil"/>
              <w:bottom w:val="single" w:sz="4" w:space="0" w:color="auto"/>
              <w:right w:val="single" w:sz="4" w:space="0" w:color="auto"/>
            </w:tcBorders>
            <w:shd w:val="clear" w:color="auto" w:fill="auto"/>
            <w:noWrap/>
            <w:vAlign w:val="center"/>
            <w:hideMark/>
          </w:tcPr>
          <w:p w14:paraId="56A71CF9"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0EB4B3A9" w14:textId="77777777" w:rsidTr="003F3F9C">
        <w:trPr>
          <w:trHeight w:val="60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3E906F33" w14:textId="77777777" w:rsidR="003F3F9C" w:rsidRPr="003F3F9C" w:rsidRDefault="003F3F9C" w:rsidP="003F3F9C">
            <w:pPr>
              <w:spacing w:line="240" w:lineRule="auto"/>
              <w:rPr>
                <w:rFonts w:eastAsia="Times New Roman"/>
                <w:b/>
                <w:bCs/>
                <w:color w:val="000000"/>
                <w:lang w:val="en-ZA"/>
              </w:rPr>
            </w:pPr>
            <w:r w:rsidRPr="003F3F9C">
              <w:rPr>
                <w:rFonts w:eastAsia="Times New Roman"/>
                <w:b/>
                <w:bCs/>
                <w:color w:val="000000"/>
                <w:lang w:val="en-ZA"/>
              </w:rPr>
              <w:t>Phase 4: Project Review and Project Closure Phase</w:t>
            </w:r>
          </w:p>
        </w:tc>
        <w:tc>
          <w:tcPr>
            <w:tcW w:w="1660" w:type="dxa"/>
            <w:tcBorders>
              <w:top w:val="nil"/>
              <w:left w:val="nil"/>
              <w:bottom w:val="single" w:sz="4" w:space="0" w:color="auto"/>
              <w:right w:val="single" w:sz="4" w:space="0" w:color="auto"/>
            </w:tcBorders>
            <w:shd w:val="clear" w:color="000000" w:fill="D6DCE4"/>
            <w:noWrap/>
            <w:vAlign w:val="center"/>
            <w:hideMark/>
          </w:tcPr>
          <w:p w14:paraId="4606D20A"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89A0C2"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55D0EB2"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Task 4.1: Review of Entire Project</w:t>
            </w:r>
          </w:p>
        </w:tc>
        <w:tc>
          <w:tcPr>
            <w:tcW w:w="1660" w:type="dxa"/>
            <w:tcBorders>
              <w:top w:val="nil"/>
              <w:left w:val="nil"/>
              <w:bottom w:val="single" w:sz="4" w:space="0" w:color="auto"/>
              <w:right w:val="single" w:sz="4" w:space="0" w:color="auto"/>
            </w:tcBorders>
            <w:shd w:val="clear" w:color="auto" w:fill="auto"/>
            <w:noWrap/>
            <w:vAlign w:val="center"/>
            <w:hideMark/>
          </w:tcPr>
          <w:p w14:paraId="1E09944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13AB5060" w14:textId="77777777" w:rsidTr="003F3F9C">
        <w:trPr>
          <w:trHeight w:val="855"/>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AE92B2F"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xml:space="preserve">Task 4.2: Perform Project Closure </w:t>
            </w:r>
          </w:p>
        </w:tc>
        <w:tc>
          <w:tcPr>
            <w:tcW w:w="1660" w:type="dxa"/>
            <w:tcBorders>
              <w:top w:val="nil"/>
              <w:left w:val="nil"/>
              <w:bottom w:val="single" w:sz="4" w:space="0" w:color="auto"/>
              <w:right w:val="single" w:sz="4" w:space="0" w:color="auto"/>
            </w:tcBorders>
            <w:shd w:val="clear" w:color="auto" w:fill="auto"/>
            <w:noWrap/>
            <w:vAlign w:val="center"/>
            <w:hideMark/>
          </w:tcPr>
          <w:p w14:paraId="0E2A9BE5"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0.00</w:t>
            </w:r>
          </w:p>
        </w:tc>
      </w:tr>
      <w:tr w:rsidR="003F3F9C" w:rsidRPr="003F3F9C" w14:paraId="7AB6AD04"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F8CBAD"/>
            <w:noWrap/>
            <w:vAlign w:val="bottom"/>
            <w:hideMark/>
          </w:tcPr>
          <w:p w14:paraId="2E371E7C" w14:textId="77777777" w:rsidR="003F3F9C" w:rsidRPr="003F3F9C" w:rsidRDefault="003F3F9C" w:rsidP="00F0661E">
            <w:pPr>
              <w:spacing w:line="240" w:lineRule="auto"/>
              <w:rPr>
                <w:rFonts w:eastAsia="Times New Roman"/>
                <w:b/>
                <w:bCs/>
                <w:color w:val="000000"/>
                <w:lang w:val="en-ZA"/>
              </w:rPr>
            </w:pPr>
            <w:r w:rsidRPr="003F3F9C">
              <w:rPr>
                <w:rFonts w:eastAsia="Times New Roman"/>
                <w:b/>
                <w:bCs/>
                <w:color w:val="000000"/>
                <w:lang w:val="en-ZA"/>
              </w:rPr>
              <w:t>Total</w:t>
            </w:r>
          </w:p>
        </w:tc>
        <w:tc>
          <w:tcPr>
            <w:tcW w:w="1660" w:type="dxa"/>
            <w:tcBorders>
              <w:top w:val="nil"/>
              <w:left w:val="nil"/>
              <w:bottom w:val="single" w:sz="4" w:space="0" w:color="auto"/>
              <w:right w:val="single" w:sz="4" w:space="0" w:color="auto"/>
            </w:tcBorders>
            <w:shd w:val="clear" w:color="000000" w:fill="F8CBAD"/>
            <w:noWrap/>
            <w:vAlign w:val="center"/>
            <w:hideMark/>
          </w:tcPr>
          <w:p w14:paraId="139949F3"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19 994.00</w:t>
            </w:r>
          </w:p>
        </w:tc>
      </w:tr>
      <w:tr w:rsidR="003F3F9C" w:rsidRPr="003F3F9C" w14:paraId="5FD1FD05"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4D186611"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C107E81"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AE6699F" w14:textId="77777777" w:rsidTr="003F3F9C">
        <w:trPr>
          <w:trHeight w:val="570"/>
        </w:trPr>
        <w:tc>
          <w:tcPr>
            <w:tcW w:w="7740" w:type="dxa"/>
            <w:tcBorders>
              <w:top w:val="nil"/>
              <w:left w:val="single" w:sz="4" w:space="0" w:color="auto"/>
              <w:bottom w:val="single" w:sz="4" w:space="0" w:color="auto"/>
              <w:right w:val="single" w:sz="4" w:space="0" w:color="auto"/>
            </w:tcBorders>
            <w:shd w:val="clear" w:color="000000" w:fill="D6DCE4"/>
            <w:noWrap/>
            <w:vAlign w:val="bottom"/>
            <w:hideMark/>
          </w:tcPr>
          <w:p w14:paraId="15E480B6"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Miscellaneous</w:t>
            </w:r>
          </w:p>
        </w:tc>
        <w:tc>
          <w:tcPr>
            <w:tcW w:w="1660" w:type="dxa"/>
            <w:tcBorders>
              <w:top w:val="nil"/>
              <w:left w:val="nil"/>
              <w:bottom w:val="single" w:sz="4" w:space="0" w:color="auto"/>
              <w:right w:val="single" w:sz="4" w:space="0" w:color="auto"/>
            </w:tcBorders>
            <w:shd w:val="clear" w:color="000000" w:fill="D6DCE4"/>
            <w:noWrap/>
            <w:vAlign w:val="center"/>
            <w:hideMark/>
          </w:tcPr>
          <w:p w14:paraId="7A2A7C10"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BEFE8DB" w14:textId="77777777" w:rsidTr="003F3F9C">
        <w:trPr>
          <w:trHeight w:val="57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046EE3B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Printing</w:t>
            </w:r>
          </w:p>
        </w:tc>
        <w:tc>
          <w:tcPr>
            <w:tcW w:w="1660" w:type="dxa"/>
            <w:tcBorders>
              <w:top w:val="nil"/>
              <w:left w:val="nil"/>
              <w:bottom w:val="single" w:sz="4" w:space="0" w:color="auto"/>
              <w:right w:val="single" w:sz="4" w:space="0" w:color="auto"/>
            </w:tcBorders>
            <w:shd w:val="clear" w:color="auto" w:fill="auto"/>
            <w:noWrap/>
            <w:vAlign w:val="center"/>
            <w:hideMark/>
          </w:tcPr>
          <w:p w14:paraId="2D21922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R3 500.00</w:t>
            </w:r>
          </w:p>
        </w:tc>
      </w:tr>
      <w:tr w:rsidR="003F3F9C" w:rsidRPr="003F3F9C" w14:paraId="145D9C3F" w14:textId="77777777" w:rsidTr="003F3F9C">
        <w:trPr>
          <w:trHeight w:val="288"/>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3DC516D7"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4D0A048E"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49B5D12E" w14:textId="77777777" w:rsidTr="003F3F9C">
        <w:trPr>
          <w:trHeight w:val="600"/>
        </w:trPr>
        <w:tc>
          <w:tcPr>
            <w:tcW w:w="7740" w:type="dxa"/>
            <w:tcBorders>
              <w:top w:val="nil"/>
              <w:left w:val="single" w:sz="4" w:space="0" w:color="auto"/>
              <w:bottom w:val="single" w:sz="4" w:space="0" w:color="auto"/>
              <w:right w:val="single" w:sz="4" w:space="0" w:color="auto"/>
            </w:tcBorders>
            <w:shd w:val="clear" w:color="auto" w:fill="auto"/>
            <w:noWrap/>
            <w:vAlign w:val="bottom"/>
            <w:hideMark/>
          </w:tcPr>
          <w:p w14:paraId="663FDC80" w14:textId="77777777" w:rsidR="003F3F9C" w:rsidRPr="003F3F9C" w:rsidRDefault="003F3F9C" w:rsidP="003F3F9C">
            <w:pPr>
              <w:spacing w:line="240" w:lineRule="auto"/>
              <w:rPr>
                <w:rFonts w:eastAsia="Times New Roman"/>
                <w:color w:val="000000"/>
                <w:lang w:val="en-ZA"/>
              </w:rPr>
            </w:pPr>
            <w:r w:rsidRPr="003F3F9C">
              <w:rPr>
                <w:rFonts w:eastAsia="Times New Roman"/>
                <w:color w:val="000000"/>
                <w:lang w:val="en-ZA"/>
              </w:rPr>
              <w:t> </w:t>
            </w:r>
          </w:p>
        </w:tc>
        <w:tc>
          <w:tcPr>
            <w:tcW w:w="1660" w:type="dxa"/>
            <w:tcBorders>
              <w:top w:val="nil"/>
              <w:left w:val="nil"/>
              <w:bottom w:val="single" w:sz="4" w:space="0" w:color="auto"/>
              <w:right w:val="single" w:sz="4" w:space="0" w:color="auto"/>
            </w:tcBorders>
            <w:shd w:val="clear" w:color="auto" w:fill="auto"/>
            <w:noWrap/>
            <w:vAlign w:val="center"/>
            <w:hideMark/>
          </w:tcPr>
          <w:p w14:paraId="3AFAFC82" w14:textId="77777777" w:rsidR="003F3F9C" w:rsidRPr="003F3F9C" w:rsidRDefault="003F3F9C" w:rsidP="003F3F9C">
            <w:pPr>
              <w:spacing w:line="240" w:lineRule="auto"/>
              <w:jc w:val="center"/>
              <w:rPr>
                <w:rFonts w:eastAsia="Times New Roman"/>
                <w:b/>
                <w:bCs/>
                <w:color w:val="000000"/>
                <w:lang w:val="en-ZA"/>
              </w:rPr>
            </w:pPr>
            <w:r w:rsidRPr="003F3F9C">
              <w:rPr>
                <w:rFonts w:eastAsia="Times New Roman"/>
                <w:b/>
                <w:bCs/>
                <w:color w:val="000000"/>
                <w:lang w:val="en-ZA"/>
              </w:rPr>
              <w:t> </w:t>
            </w:r>
          </w:p>
        </w:tc>
      </w:tr>
      <w:tr w:rsidR="003F3F9C" w:rsidRPr="003F3F9C" w14:paraId="70607DF1" w14:textId="77777777" w:rsidTr="003F3F9C">
        <w:trPr>
          <w:trHeight w:val="855"/>
        </w:trPr>
        <w:tc>
          <w:tcPr>
            <w:tcW w:w="7740" w:type="dxa"/>
            <w:tcBorders>
              <w:top w:val="nil"/>
              <w:left w:val="single" w:sz="4" w:space="0" w:color="auto"/>
              <w:bottom w:val="single" w:sz="4" w:space="0" w:color="auto"/>
              <w:right w:val="single" w:sz="4" w:space="0" w:color="auto"/>
            </w:tcBorders>
            <w:shd w:val="clear" w:color="000000" w:fill="F4B084"/>
            <w:noWrap/>
            <w:vAlign w:val="center"/>
            <w:hideMark/>
          </w:tcPr>
          <w:p w14:paraId="5F26B643" w14:textId="77777777" w:rsidR="003F3F9C" w:rsidRPr="003F3F9C" w:rsidRDefault="003F3F9C" w:rsidP="004F355B">
            <w:pPr>
              <w:spacing w:line="240" w:lineRule="auto"/>
              <w:rPr>
                <w:rFonts w:eastAsia="Times New Roman"/>
                <w:b/>
                <w:bCs/>
                <w:color w:val="000000"/>
                <w:sz w:val="24"/>
                <w:szCs w:val="24"/>
                <w:lang w:val="en-ZA"/>
              </w:rPr>
            </w:pPr>
            <w:r w:rsidRPr="003F3F9C">
              <w:rPr>
                <w:rFonts w:eastAsia="Times New Roman"/>
                <w:b/>
                <w:bCs/>
                <w:color w:val="000000"/>
                <w:sz w:val="24"/>
                <w:szCs w:val="24"/>
                <w:lang w:val="en-ZA"/>
              </w:rPr>
              <w:t>Grand Total:</w:t>
            </w:r>
          </w:p>
        </w:tc>
        <w:tc>
          <w:tcPr>
            <w:tcW w:w="1660" w:type="dxa"/>
            <w:tcBorders>
              <w:top w:val="nil"/>
              <w:left w:val="nil"/>
              <w:bottom w:val="single" w:sz="4" w:space="0" w:color="auto"/>
              <w:right w:val="single" w:sz="4" w:space="0" w:color="auto"/>
            </w:tcBorders>
            <w:shd w:val="clear" w:color="000000" w:fill="F4B084"/>
            <w:noWrap/>
            <w:vAlign w:val="center"/>
            <w:hideMark/>
          </w:tcPr>
          <w:p w14:paraId="6B2B1F66" w14:textId="77777777" w:rsidR="003F3F9C" w:rsidRPr="003F3F9C" w:rsidRDefault="003F3F9C" w:rsidP="003F3F9C">
            <w:pPr>
              <w:spacing w:line="240" w:lineRule="auto"/>
              <w:jc w:val="center"/>
              <w:rPr>
                <w:rFonts w:eastAsia="Times New Roman"/>
                <w:b/>
                <w:bCs/>
                <w:color w:val="000000"/>
                <w:sz w:val="24"/>
                <w:szCs w:val="24"/>
                <w:lang w:val="en-ZA"/>
              </w:rPr>
            </w:pPr>
            <w:r w:rsidRPr="003F3F9C">
              <w:rPr>
                <w:rFonts w:eastAsia="Times New Roman"/>
                <w:b/>
                <w:bCs/>
                <w:color w:val="000000"/>
                <w:sz w:val="24"/>
                <w:szCs w:val="24"/>
                <w:lang w:val="en-ZA"/>
              </w:rPr>
              <w:t>R323 494.00</w:t>
            </w:r>
          </w:p>
        </w:tc>
      </w:tr>
    </w:tbl>
    <w:p w14:paraId="08A95A09" w14:textId="75EB3C2C" w:rsidR="00204230" w:rsidRPr="00BE196F" w:rsidRDefault="00204230" w:rsidP="00BE1E4C">
      <w:pPr>
        <w:spacing w:line="360" w:lineRule="auto"/>
        <w:rPr>
          <w:b/>
        </w:rPr>
      </w:pPr>
    </w:p>
    <w:tbl>
      <w:tblPr>
        <w:tblW w:w="10281" w:type="dxa"/>
        <w:tblInd w:w="-431" w:type="dxa"/>
        <w:tblLook w:val="04A0" w:firstRow="1" w:lastRow="0" w:firstColumn="1" w:lastColumn="0" w:noHBand="0" w:noVBand="1"/>
      </w:tblPr>
      <w:tblGrid>
        <w:gridCol w:w="3402"/>
        <w:gridCol w:w="3119"/>
        <w:gridCol w:w="3760"/>
      </w:tblGrid>
      <w:tr w:rsidR="00B830E6" w:rsidRPr="00B830E6" w14:paraId="158D3AF4" w14:textId="77777777" w:rsidTr="006B7D2A">
        <w:trPr>
          <w:trHeight w:val="348"/>
        </w:trPr>
        <w:tc>
          <w:tcPr>
            <w:tcW w:w="3402" w:type="dxa"/>
            <w:tcBorders>
              <w:top w:val="single" w:sz="4" w:space="0" w:color="auto"/>
              <w:left w:val="single" w:sz="4" w:space="0" w:color="auto"/>
              <w:bottom w:val="single" w:sz="4" w:space="0" w:color="auto"/>
              <w:right w:val="single" w:sz="4" w:space="0" w:color="auto"/>
            </w:tcBorders>
            <w:shd w:val="clear" w:color="000000" w:fill="4472C4"/>
            <w:noWrap/>
            <w:vAlign w:val="center"/>
            <w:hideMark/>
          </w:tcPr>
          <w:p w14:paraId="43133A51" w14:textId="77777777" w:rsidR="00B830E6" w:rsidRPr="00B830E6" w:rsidRDefault="00B830E6" w:rsidP="00B830E6">
            <w:pPr>
              <w:spacing w:line="240" w:lineRule="auto"/>
              <w:ind w:left="-818"/>
              <w:jc w:val="center"/>
              <w:rPr>
                <w:rFonts w:eastAsia="Times New Roman"/>
                <w:b/>
                <w:bCs/>
                <w:color w:val="FFFFFF"/>
                <w:sz w:val="28"/>
                <w:szCs w:val="28"/>
                <w:lang w:val="en-ZA"/>
              </w:rPr>
            </w:pPr>
            <w:r w:rsidRPr="00B830E6">
              <w:rPr>
                <w:rFonts w:eastAsia="Times New Roman"/>
                <w:b/>
                <w:bCs/>
                <w:color w:val="FFFFFF"/>
                <w:sz w:val="28"/>
                <w:szCs w:val="28"/>
                <w:lang w:val="en-ZA"/>
              </w:rPr>
              <w:t>Phase</w:t>
            </w:r>
          </w:p>
        </w:tc>
        <w:tc>
          <w:tcPr>
            <w:tcW w:w="3119" w:type="dxa"/>
            <w:tcBorders>
              <w:top w:val="single" w:sz="4" w:space="0" w:color="auto"/>
              <w:left w:val="nil"/>
              <w:bottom w:val="single" w:sz="4" w:space="0" w:color="auto"/>
              <w:right w:val="single" w:sz="4" w:space="0" w:color="auto"/>
            </w:tcBorders>
            <w:shd w:val="clear" w:color="000000" w:fill="4472C4"/>
            <w:noWrap/>
            <w:vAlign w:val="center"/>
            <w:hideMark/>
          </w:tcPr>
          <w:p w14:paraId="53B10B5E"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Budget</w:t>
            </w:r>
          </w:p>
        </w:tc>
        <w:tc>
          <w:tcPr>
            <w:tcW w:w="3760" w:type="dxa"/>
            <w:tcBorders>
              <w:top w:val="single" w:sz="4" w:space="0" w:color="auto"/>
              <w:left w:val="nil"/>
              <w:bottom w:val="single" w:sz="4" w:space="0" w:color="auto"/>
              <w:right w:val="single" w:sz="4" w:space="0" w:color="auto"/>
            </w:tcBorders>
            <w:shd w:val="clear" w:color="000000" w:fill="4472C4"/>
            <w:noWrap/>
            <w:vAlign w:val="center"/>
            <w:hideMark/>
          </w:tcPr>
          <w:p w14:paraId="4A0DFC1A" w14:textId="77777777" w:rsidR="00B830E6" w:rsidRPr="00B830E6" w:rsidRDefault="00B830E6" w:rsidP="00B830E6">
            <w:pPr>
              <w:spacing w:line="240" w:lineRule="auto"/>
              <w:jc w:val="center"/>
              <w:rPr>
                <w:rFonts w:eastAsia="Times New Roman"/>
                <w:b/>
                <w:bCs/>
                <w:color w:val="FFFFFF"/>
                <w:sz w:val="28"/>
                <w:szCs w:val="28"/>
                <w:lang w:val="en-ZA"/>
              </w:rPr>
            </w:pPr>
            <w:r w:rsidRPr="00B830E6">
              <w:rPr>
                <w:rFonts w:eastAsia="Times New Roman"/>
                <w:b/>
                <w:bCs/>
                <w:color w:val="FFFFFF"/>
                <w:sz w:val="28"/>
                <w:szCs w:val="28"/>
                <w:lang w:val="en-ZA"/>
              </w:rPr>
              <w:t>Received Date of Payment</w:t>
            </w:r>
          </w:p>
        </w:tc>
      </w:tr>
      <w:tr w:rsidR="00B830E6" w:rsidRPr="00B830E6" w14:paraId="52A1BDDB"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661B5D62"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1: Initiation Phase</w:t>
            </w:r>
          </w:p>
        </w:tc>
        <w:tc>
          <w:tcPr>
            <w:tcW w:w="3119" w:type="dxa"/>
            <w:tcBorders>
              <w:top w:val="nil"/>
              <w:left w:val="nil"/>
              <w:bottom w:val="single" w:sz="4" w:space="0" w:color="auto"/>
              <w:right w:val="single" w:sz="4" w:space="0" w:color="auto"/>
            </w:tcBorders>
            <w:shd w:val="clear" w:color="auto" w:fill="auto"/>
            <w:noWrap/>
            <w:vAlign w:val="bottom"/>
            <w:hideMark/>
          </w:tcPr>
          <w:p w14:paraId="42DA620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55 500.00</w:t>
            </w:r>
          </w:p>
        </w:tc>
        <w:tc>
          <w:tcPr>
            <w:tcW w:w="3760" w:type="dxa"/>
            <w:tcBorders>
              <w:top w:val="nil"/>
              <w:left w:val="nil"/>
              <w:bottom w:val="single" w:sz="4" w:space="0" w:color="auto"/>
              <w:right w:val="single" w:sz="4" w:space="0" w:color="auto"/>
            </w:tcBorders>
            <w:shd w:val="clear" w:color="auto" w:fill="auto"/>
            <w:noWrap/>
            <w:vAlign w:val="bottom"/>
            <w:hideMark/>
          </w:tcPr>
          <w:p w14:paraId="4EEF6FD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77B20568"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21FD49FC"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2: Planning Phase</w:t>
            </w:r>
          </w:p>
        </w:tc>
        <w:tc>
          <w:tcPr>
            <w:tcW w:w="3119" w:type="dxa"/>
            <w:tcBorders>
              <w:top w:val="nil"/>
              <w:left w:val="nil"/>
              <w:bottom w:val="single" w:sz="4" w:space="0" w:color="auto"/>
              <w:right w:val="single" w:sz="4" w:space="0" w:color="auto"/>
            </w:tcBorders>
            <w:shd w:val="clear" w:color="auto" w:fill="auto"/>
            <w:noWrap/>
            <w:vAlign w:val="bottom"/>
            <w:hideMark/>
          </w:tcPr>
          <w:p w14:paraId="0D0C10B5"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0 500.00</w:t>
            </w:r>
          </w:p>
        </w:tc>
        <w:tc>
          <w:tcPr>
            <w:tcW w:w="3760" w:type="dxa"/>
            <w:tcBorders>
              <w:top w:val="nil"/>
              <w:left w:val="nil"/>
              <w:bottom w:val="single" w:sz="4" w:space="0" w:color="auto"/>
              <w:right w:val="single" w:sz="4" w:space="0" w:color="auto"/>
            </w:tcBorders>
            <w:shd w:val="clear" w:color="auto" w:fill="auto"/>
            <w:noWrap/>
            <w:vAlign w:val="bottom"/>
            <w:hideMark/>
          </w:tcPr>
          <w:p w14:paraId="22E9A02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11/04/2022</w:t>
            </w:r>
          </w:p>
        </w:tc>
      </w:tr>
      <w:tr w:rsidR="00B830E6" w:rsidRPr="00B830E6" w14:paraId="1840AF77"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03864FAF"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hase 3: Execution Phase</w:t>
            </w:r>
          </w:p>
        </w:tc>
        <w:tc>
          <w:tcPr>
            <w:tcW w:w="3119" w:type="dxa"/>
            <w:tcBorders>
              <w:top w:val="nil"/>
              <w:left w:val="nil"/>
              <w:bottom w:val="single" w:sz="4" w:space="0" w:color="auto"/>
              <w:right w:val="single" w:sz="4" w:space="0" w:color="auto"/>
            </w:tcBorders>
            <w:shd w:val="clear" w:color="auto" w:fill="auto"/>
            <w:noWrap/>
            <w:vAlign w:val="bottom"/>
            <w:hideMark/>
          </w:tcPr>
          <w:p w14:paraId="52ABAB7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133 994.00</w:t>
            </w:r>
          </w:p>
        </w:tc>
        <w:tc>
          <w:tcPr>
            <w:tcW w:w="3760" w:type="dxa"/>
            <w:tcBorders>
              <w:top w:val="nil"/>
              <w:left w:val="nil"/>
              <w:bottom w:val="single" w:sz="4" w:space="0" w:color="auto"/>
              <w:right w:val="single" w:sz="4" w:space="0" w:color="auto"/>
            </w:tcBorders>
            <w:shd w:val="clear" w:color="auto" w:fill="auto"/>
            <w:noWrap/>
            <w:vAlign w:val="bottom"/>
            <w:hideMark/>
          </w:tcPr>
          <w:p w14:paraId="1EDCD0B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01/07/2022</w:t>
            </w:r>
          </w:p>
        </w:tc>
      </w:tr>
      <w:tr w:rsidR="00B830E6" w:rsidRPr="00B830E6" w14:paraId="47B350F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FFFFFF"/>
            <w:noWrap/>
            <w:vAlign w:val="bottom"/>
            <w:hideMark/>
          </w:tcPr>
          <w:p w14:paraId="4B06DD25" w14:textId="77777777" w:rsidR="00592B81" w:rsidRDefault="00B830E6" w:rsidP="00B830E6">
            <w:pPr>
              <w:spacing w:line="240" w:lineRule="auto"/>
              <w:rPr>
                <w:rFonts w:eastAsia="Times New Roman"/>
                <w:b/>
                <w:bCs/>
                <w:color w:val="000000"/>
                <w:lang w:val="en-ZA"/>
              </w:rPr>
            </w:pPr>
            <w:r w:rsidRPr="00B830E6">
              <w:rPr>
                <w:rFonts w:eastAsia="Times New Roman"/>
                <w:b/>
                <w:bCs/>
                <w:color w:val="000000"/>
                <w:lang w:val="en-ZA"/>
              </w:rPr>
              <w:t xml:space="preserve">Phase 4: Project Review </w:t>
            </w:r>
          </w:p>
          <w:p w14:paraId="049822AE" w14:textId="2478D818"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and Project Closure Phase</w:t>
            </w:r>
          </w:p>
        </w:tc>
        <w:tc>
          <w:tcPr>
            <w:tcW w:w="3119" w:type="dxa"/>
            <w:tcBorders>
              <w:top w:val="nil"/>
              <w:left w:val="nil"/>
              <w:bottom w:val="single" w:sz="4" w:space="0" w:color="auto"/>
              <w:right w:val="single" w:sz="4" w:space="0" w:color="auto"/>
            </w:tcBorders>
            <w:shd w:val="clear" w:color="auto" w:fill="auto"/>
            <w:noWrap/>
            <w:vAlign w:val="bottom"/>
            <w:hideMark/>
          </w:tcPr>
          <w:p w14:paraId="5B77146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0.00</w:t>
            </w:r>
          </w:p>
        </w:tc>
        <w:tc>
          <w:tcPr>
            <w:tcW w:w="3760" w:type="dxa"/>
            <w:tcBorders>
              <w:top w:val="nil"/>
              <w:left w:val="nil"/>
              <w:bottom w:val="single" w:sz="4" w:space="0" w:color="auto"/>
              <w:right w:val="single" w:sz="4" w:space="0" w:color="auto"/>
            </w:tcBorders>
            <w:shd w:val="clear" w:color="auto" w:fill="auto"/>
            <w:noWrap/>
            <w:vAlign w:val="bottom"/>
            <w:hideMark/>
          </w:tcPr>
          <w:p w14:paraId="025666D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0/10/2022</w:t>
            </w:r>
          </w:p>
        </w:tc>
      </w:tr>
      <w:tr w:rsidR="00B830E6" w:rsidRPr="00B830E6" w14:paraId="059A1C8A"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536FDC9"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Miscellaneous:</w:t>
            </w:r>
          </w:p>
        </w:tc>
        <w:tc>
          <w:tcPr>
            <w:tcW w:w="3119" w:type="dxa"/>
            <w:tcBorders>
              <w:top w:val="nil"/>
              <w:left w:val="nil"/>
              <w:bottom w:val="single" w:sz="4" w:space="0" w:color="auto"/>
              <w:right w:val="single" w:sz="4" w:space="0" w:color="auto"/>
            </w:tcBorders>
            <w:shd w:val="clear" w:color="auto" w:fill="auto"/>
            <w:noWrap/>
            <w:vAlign w:val="bottom"/>
            <w:hideMark/>
          </w:tcPr>
          <w:p w14:paraId="69B2ECDF"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10361396"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2A042D83"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44592B5" w14:textId="77777777" w:rsidR="00B830E6" w:rsidRPr="00B830E6" w:rsidRDefault="00B830E6" w:rsidP="00B830E6">
            <w:pPr>
              <w:spacing w:line="240" w:lineRule="auto"/>
              <w:rPr>
                <w:rFonts w:eastAsia="Times New Roman"/>
                <w:b/>
                <w:bCs/>
                <w:color w:val="000000"/>
                <w:lang w:val="en-ZA"/>
              </w:rPr>
            </w:pPr>
            <w:r w:rsidRPr="00B830E6">
              <w:rPr>
                <w:rFonts w:eastAsia="Times New Roman"/>
                <w:b/>
                <w:bCs/>
                <w:color w:val="000000"/>
                <w:lang w:val="en-ZA"/>
              </w:rPr>
              <w:t>Printing</w:t>
            </w:r>
          </w:p>
        </w:tc>
        <w:tc>
          <w:tcPr>
            <w:tcW w:w="3119" w:type="dxa"/>
            <w:tcBorders>
              <w:top w:val="nil"/>
              <w:left w:val="nil"/>
              <w:bottom w:val="single" w:sz="4" w:space="0" w:color="auto"/>
              <w:right w:val="single" w:sz="4" w:space="0" w:color="auto"/>
            </w:tcBorders>
            <w:shd w:val="clear" w:color="auto" w:fill="auto"/>
            <w:noWrap/>
            <w:vAlign w:val="bottom"/>
            <w:hideMark/>
          </w:tcPr>
          <w:p w14:paraId="7C19E28C"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3 500.00</w:t>
            </w:r>
          </w:p>
        </w:tc>
        <w:tc>
          <w:tcPr>
            <w:tcW w:w="3760" w:type="dxa"/>
            <w:tcBorders>
              <w:top w:val="nil"/>
              <w:left w:val="nil"/>
              <w:bottom w:val="single" w:sz="4" w:space="0" w:color="auto"/>
              <w:right w:val="single" w:sz="4" w:space="0" w:color="auto"/>
            </w:tcBorders>
            <w:shd w:val="clear" w:color="auto" w:fill="auto"/>
            <w:noWrap/>
            <w:vAlign w:val="bottom"/>
            <w:hideMark/>
          </w:tcPr>
          <w:p w14:paraId="081508ED"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28/03/2022</w:t>
            </w:r>
          </w:p>
        </w:tc>
      </w:tr>
      <w:tr w:rsidR="00B830E6" w:rsidRPr="00B830E6" w14:paraId="6B259549" w14:textId="77777777" w:rsidTr="006B7D2A">
        <w:trPr>
          <w:trHeight w:val="288"/>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D52C40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alaries:</w:t>
            </w:r>
          </w:p>
        </w:tc>
        <w:tc>
          <w:tcPr>
            <w:tcW w:w="3119" w:type="dxa"/>
            <w:tcBorders>
              <w:top w:val="nil"/>
              <w:left w:val="nil"/>
              <w:bottom w:val="single" w:sz="4" w:space="0" w:color="auto"/>
              <w:right w:val="single" w:sz="4" w:space="0" w:color="auto"/>
            </w:tcBorders>
            <w:shd w:val="clear" w:color="auto" w:fill="auto"/>
            <w:noWrap/>
            <w:vAlign w:val="bottom"/>
            <w:hideMark/>
          </w:tcPr>
          <w:p w14:paraId="6B36CDF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c>
          <w:tcPr>
            <w:tcW w:w="3760" w:type="dxa"/>
            <w:tcBorders>
              <w:top w:val="nil"/>
              <w:left w:val="nil"/>
              <w:bottom w:val="single" w:sz="4" w:space="0" w:color="auto"/>
              <w:right w:val="single" w:sz="4" w:space="0" w:color="auto"/>
            </w:tcBorders>
            <w:shd w:val="clear" w:color="auto" w:fill="auto"/>
            <w:noWrap/>
            <w:vAlign w:val="bottom"/>
            <w:hideMark/>
          </w:tcPr>
          <w:p w14:paraId="3087F743"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 </w:t>
            </w:r>
          </w:p>
        </w:tc>
      </w:tr>
      <w:tr w:rsidR="00B830E6" w:rsidRPr="00B830E6" w14:paraId="7B748C53"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1BDD0A75" w14:textId="1FF4DB74"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icus</w:t>
            </w:r>
            <w:r w:rsidR="00AF126F" w:rsidRPr="00BE196F">
              <w:rPr>
                <w:rFonts w:eastAsia="Times New Roman"/>
                <w:color w:val="000000"/>
                <w:lang w:val="en-ZA"/>
              </w:rPr>
              <w:t xml:space="preserve"> Warmenhoven</w:t>
            </w:r>
          </w:p>
        </w:tc>
        <w:tc>
          <w:tcPr>
            <w:tcW w:w="3119" w:type="dxa"/>
            <w:tcBorders>
              <w:top w:val="nil"/>
              <w:left w:val="nil"/>
              <w:bottom w:val="single" w:sz="4" w:space="0" w:color="auto"/>
              <w:right w:val="single" w:sz="4" w:space="0" w:color="auto"/>
            </w:tcBorders>
            <w:shd w:val="clear" w:color="auto" w:fill="auto"/>
            <w:noWrap/>
            <w:vAlign w:val="bottom"/>
            <w:hideMark/>
          </w:tcPr>
          <w:p w14:paraId="09E6E49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1 840.00</w:t>
            </w:r>
          </w:p>
        </w:tc>
        <w:tc>
          <w:tcPr>
            <w:tcW w:w="3760" w:type="dxa"/>
            <w:tcBorders>
              <w:top w:val="nil"/>
              <w:left w:val="nil"/>
              <w:bottom w:val="single" w:sz="4" w:space="0" w:color="auto"/>
              <w:right w:val="single" w:sz="4" w:space="0" w:color="auto"/>
            </w:tcBorders>
            <w:shd w:val="clear" w:color="auto" w:fill="auto"/>
            <w:vAlign w:val="bottom"/>
            <w:hideMark/>
          </w:tcPr>
          <w:p w14:paraId="79DBAC7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8 720.00</w:t>
            </w:r>
            <w:r w:rsidRPr="00B830E6">
              <w:rPr>
                <w:rFonts w:eastAsia="Times New Roman"/>
                <w:color w:val="000000"/>
                <w:lang w:val="en-ZA"/>
              </w:rPr>
              <w:br/>
              <w:t>Phase 3:  R30 960.00</w:t>
            </w:r>
            <w:r w:rsidRPr="00B830E6">
              <w:rPr>
                <w:rFonts w:eastAsia="Times New Roman"/>
                <w:color w:val="000000"/>
                <w:lang w:val="en-ZA"/>
              </w:rPr>
              <w:br/>
              <w:t>Phase 4: R2 160.00</w:t>
            </w:r>
          </w:p>
        </w:tc>
      </w:tr>
      <w:tr w:rsidR="00B830E6" w:rsidRPr="00B830E6" w14:paraId="4FD66D71"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41383B6C" w14:textId="41E730E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lastRenderedPageBreak/>
              <w:t>Hanno</w:t>
            </w:r>
            <w:r w:rsidR="00AF126F" w:rsidRPr="00BE196F">
              <w:rPr>
                <w:rFonts w:eastAsia="Times New Roman"/>
                <w:color w:val="000000"/>
                <w:lang w:val="en-ZA"/>
              </w:rPr>
              <w:t xml:space="preserve"> Visagie</w:t>
            </w:r>
          </w:p>
        </w:tc>
        <w:tc>
          <w:tcPr>
            <w:tcW w:w="3119" w:type="dxa"/>
            <w:tcBorders>
              <w:top w:val="nil"/>
              <w:left w:val="nil"/>
              <w:bottom w:val="single" w:sz="4" w:space="0" w:color="auto"/>
              <w:right w:val="single" w:sz="4" w:space="0" w:color="auto"/>
            </w:tcBorders>
            <w:shd w:val="clear" w:color="auto" w:fill="auto"/>
            <w:noWrap/>
            <w:vAlign w:val="bottom"/>
            <w:hideMark/>
          </w:tcPr>
          <w:p w14:paraId="254C6E0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65 590.56</w:t>
            </w:r>
          </w:p>
        </w:tc>
        <w:tc>
          <w:tcPr>
            <w:tcW w:w="3760" w:type="dxa"/>
            <w:tcBorders>
              <w:top w:val="nil"/>
              <w:left w:val="nil"/>
              <w:bottom w:val="single" w:sz="4" w:space="0" w:color="auto"/>
              <w:right w:val="single" w:sz="4" w:space="0" w:color="auto"/>
            </w:tcBorders>
            <w:shd w:val="clear" w:color="auto" w:fill="auto"/>
            <w:vAlign w:val="bottom"/>
            <w:hideMark/>
          </w:tcPr>
          <w:p w14:paraId="002613E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3 685.48</w:t>
            </w:r>
            <w:r w:rsidRPr="00B830E6">
              <w:rPr>
                <w:rFonts w:eastAsia="Times New Roman"/>
                <w:color w:val="000000"/>
                <w:lang w:val="en-ZA"/>
              </w:rPr>
              <w:br/>
              <w:t>Phase 3:  R39 172.00</w:t>
            </w:r>
            <w:r w:rsidRPr="00B830E6">
              <w:rPr>
                <w:rFonts w:eastAsia="Times New Roman"/>
                <w:color w:val="000000"/>
                <w:lang w:val="en-ZA"/>
              </w:rPr>
              <w:br/>
              <w:t>Phase 4: R2 732.94</w:t>
            </w:r>
          </w:p>
        </w:tc>
      </w:tr>
      <w:tr w:rsidR="00B830E6" w:rsidRPr="00B830E6" w14:paraId="3FAEE84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03170CD" w14:textId="2C67C0E0"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Hano</w:t>
            </w:r>
            <w:r w:rsidR="00AF126F" w:rsidRPr="00BE196F">
              <w:rPr>
                <w:rFonts w:eastAsia="Times New Roman"/>
                <w:color w:val="000000"/>
                <w:lang w:val="en-ZA"/>
              </w:rPr>
              <w:t xml:space="preserve"> Strydom</w:t>
            </w:r>
          </w:p>
        </w:tc>
        <w:tc>
          <w:tcPr>
            <w:tcW w:w="3119" w:type="dxa"/>
            <w:tcBorders>
              <w:top w:val="nil"/>
              <w:left w:val="nil"/>
              <w:bottom w:val="single" w:sz="4" w:space="0" w:color="auto"/>
              <w:right w:val="single" w:sz="4" w:space="0" w:color="auto"/>
            </w:tcBorders>
            <w:shd w:val="clear" w:color="auto" w:fill="auto"/>
            <w:noWrap/>
            <w:vAlign w:val="bottom"/>
            <w:hideMark/>
          </w:tcPr>
          <w:p w14:paraId="33C14E2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4 576.00</w:t>
            </w:r>
          </w:p>
        </w:tc>
        <w:tc>
          <w:tcPr>
            <w:tcW w:w="3760" w:type="dxa"/>
            <w:tcBorders>
              <w:top w:val="nil"/>
              <w:left w:val="nil"/>
              <w:bottom w:val="single" w:sz="4" w:space="0" w:color="auto"/>
              <w:right w:val="single" w:sz="4" w:space="0" w:color="auto"/>
            </w:tcBorders>
            <w:shd w:val="clear" w:color="auto" w:fill="auto"/>
            <w:vAlign w:val="bottom"/>
            <w:hideMark/>
          </w:tcPr>
          <w:p w14:paraId="19DFF461"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9 708.00</w:t>
            </w:r>
            <w:r w:rsidRPr="00B830E6">
              <w:rPr>
                <w:rFonts w:eastAsia="Times New Roman"/>
                <w:color w:val="000000"/>
                <w:lang w:val="en-ZA"/>
              </w:rPr>
              <w:br/>
              <w:t>Phase 3:  R32 594.00</w:t>
            </w:r>
            <w:r w:rsidRPr="00B830E6">
              <w:rPr>
                <w:rFonts w:eastAsia="Times New Roman"/>
                <w:color w:val="000000"/>
                <w:lang w:val="en-ZA"/>
              </w:rPr>
              <w:br/>
              <w:t>Phase 4: R2 274.00</w:t>
            </w:r>
          </w:p>
        </w:tc>
      </w:tr>
      <w:tr w:rsidR="00B830E6" w:rsidRPr="00B830E6" w14:paraId="32585D5F"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411F117" w14:textId="030EC038"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Llewellyn</w:t>
            </w:r>
            <w:r w:rsidR="009C18F4" w:rsidRPr="00BE196F">
              <w:rPr>
                <w:rFonts w:eastAsia="Times New Roman"/>
                <w:color w:val="000000"/>
                <w:lang w:val="en-ZA"/>
              </w:rPr>
              <w:t xml:space="preserve"> Anthony</w:t>
            </w:r>
          </w:p>
        </w:tc>
        <w:tc>
          <w:tcPr>
            <w:tcW w:w="3119" w:type="dxa"/>
            <w:tcBorders>
              <w:top w:val="nil"/>
              <w:left w:val="nil"/>
              <w:bottom w:val="single" w:sz="4" w:space="0" w:color="auto"/>
              <w:right w:val="single" w:sz="4" w:space="0" w:color="auto"/>
            </w:tcBorders>
            <w:shd w:val="clear" w:color="auto" w:fill="auto"/>
            <w:noWrap/>
            <w:vAlign w:val="bottom"/>
            <w:hideMark/>
          </w:tcPr>
          <w:p w14:paraId="2F5ADE84"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57 628.80</w:t>
            </w:r>
          </w:p>
        </w:tc>
        <w:tc>
          <w:tcPr>
            <w:tcW w:w="3760" w:type="dxa"/>
            <w:tcBorders>
              <w:top w:val="nil"/>
              <w:left w:val="nil"/>
              <w:bottom w:val="single" w:sz="4" w:space="0" w:color="auto"/>
              <w:right w:val="single" w:sz="4" w:space="0" w:color="auto"/>
            </w:tcBorders>
            <w:shd w:val="clear" w:color="auto" w:fill="auto"/>
            <w:vAlign w:val="bottom"/>
            <w:hideMark/>
          </w:tcPr>
          <w:p w14:paraId="4C173B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6 847.60</w:t>
            </w:r>
            <w:r w:rsidRPr="00B830E6">
              <w:rPr>
                <w:rFonts w:eastAsia="Times New Roman"/>
                <w:color w:val="000000"/>
                <w:lang w:val="en-ZA"/>
              </w:rPr>
              <w:br/>
              <w:t>Phase 3:  R44 401.80</w:t>
            </w:r>
            <w:r w:rsidRPr="00B830E6">
              <w:rPr>
                <w:rFonts w:eastAsia="Times New Roman"/>
                <w:color w:val="000000"/>
                <w:lang w:val="en-ZA"/>
              </w:rPr>
              <w:br/>
              <w:t>Phase 4: R3 097.80</w:t>
            </w:r>
          </w:p>
        </w:tc>
      </w:tr>
      <w:tr w:rsidR="00B830E6" w:rsidRPr="00B830E6" w14:paraId="6DE64018"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0302C7FA" w14:textId="54E4E733"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Michael</w:t>
            </w:r>
            <w:r w:rsidR="004F355B">
              <w:rPr>
                <w:rFonts w:eastAsia="Times New Roman"/>
                <w:color w:val="000000"/>
                <w:lang w:val="en-ZA"/>
              </w:rPr>
              <w:t xml:space="preserve"> Rosin</w:t>
            </w:r>
          </w:p>
        </w:tc>
        <w:tc>
          <w:tcPr>
            <w:tcW w:w="3119" w:type="dxa"/>
            <w:tcBorders>
              <w:top w:val="nil"/>
              <w:left w:val="nil"/>
              <w:bottom w:val="single" w:sz="4" w:space="0" w:color="auto"/>
              <w:right w:val="single" w:sz="4" w:space="0" w:color="auto"/>
            </w:tcBorders>
            <w:shd w:val="clear" w:color="auto" w:fill="auto"/>
            <w:noWrap/>
            <w:vAlign w:val="bottom"/>
            <w:hideMark/>
          </w:tcPr>
          <w:p w14:paraId="1CBE79B8"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74 347.20</w:t>
            </w:r>
          </w:p>
        </w:tc>
        <w:tc>
          <w:tcPr>
            <w:tcW w:w="3760" w:type="dxa"/>
            <w:tcBorders>
              <w:top w:val="nil"/>
              <w:left w:val="nil"/>
              <w:bottom w:val="single" w:sz="4" w:space="0" w:color="auto"/>
              <w:right w:val="single" w:sz="4" w:space="0" w:color="auto"/>
            </w:tcBorders>
            <w:shd w:val="clear" w:color="auto" w:fill="auto"/>
            <w:vAlign w:val="bottom"/>
            <w:hideMark/>
          </w:tcPr>
          <w:p w14:paraId="52504EA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0 810.40</w:t>
            </w:r>
            <w:r w:rsidRPr="00B830E6">
              <w:rPr>
                <w:rFonts w:eastAsia="Times New Roman"/>
                <w:color w:val="000000"/>
                <w:lang w:val="en-ZA"/>
              </w:rPr>
              <w:br/>
              <w:t>Phase 3:  R34 417.20</w:t>
            </w:r>
            <w:r w:rsidRPr="00B830E6">
              <w:rPr>
                <w:rFonts w:eastAsia="Times New Roman"/>
                <w:color w:val="000000"/>
                <w:lang w:val="en-ZA"/>
              </w:rPr>
              <w:br/>
              <w:t>Phase 4: R2 401.20</w:t>
            </w:r>
          </w:p>
        </w:tc>
      </w:tr>
      <w:tr w:rsidR="00B830E6" w:rsidRPr="00B830E6" w14:paraId="676D9FF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3535DA58" w14:textId="0A210F2F"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Annika</w:t>
            </w:r>
            <w:r w:rsidR="004F355B">
              <w:rPr>
                <w:rFonts w:eastAsia="Times New Roman"/>
                <w:color w:val="000000"/>
                <w:lang w:val="en-ZA"/>
              </w:rPr>
              <w:t xml:space="preserve"> du Toit</w:t>
            </w:r>
          </w:p>
        </w:tc>
        <w:tc>
          <w:tcPr>
            <w:tcW w:w="3119" w:type="dxa"/>
            <w:tcBorders>
              <w:top w:val="nil"/>
              <w:left w:val="nil"/>
              <w:bottom w:val="single" w:sz="4" w:space="0" w:color="auto"/>
              <w:right w:val="single" w:sz="4" w:space="0" w:color="auto"/>
            </w:tcBorders>
            <w:shd w:val="clear" w:color="auto" w:fill="auto"/>
            <w:noWrap/>
            <w:vAlign w:val="bottom"/>
            <w:hideMark/>
          </w:tcPr>
          <w:p w14:paraId="6E064519"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46 944.00</w:t>
            </w:r>
          </w:p>
        </w:tc>
        <w:tc>
          <w:tcPr>
            <w:tcW w:w="3760" w:type="dxa"/>
            <w:tcBorders>
              <w:top w:val="nil"/>
              <w:left w:val="nil"/>
              <w:bottom w:val="single" w:sz="4" w:space="0" w:color="auto"/>
              <w:right w:val="single" w:sz="4" w:space="0" w:color="auto"/>
            </w:tcBorders>
            <w:shd w:val="clear" w:color="auto" w:fill="auto"/>
            <w:vAlign w:val="bottom"/>
            <w:hideMark/>
          </w:tcPr>
          <w:p w14:paraId="0195B5D7"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16 952.00</w:t>
            </w:r>
            <w:r w:rsidRPr="00B830E6">
              <w:rPr>
                <w:rFonts w:eastAsia="Times New Roman"/>
                <w:color w:val="000000"/>
                <w:lang w:val="en-ZA"/>
              </w:rPr>
              <w:br/>
              <w:t>Phase 3:  R28 036.00</w:t>
            </w:r>
            <w:r w:rsidRPr="00B830E6">
              <w:rPr>
                <w:rFonts w:eastAsia="Times New Roman"/>
                <w:color w:val="000000"/>
                <w:lang w:val="en-ZA"/>
              </w:rPr>
              <w:br/>
              <w:t>Phase 4: R1 956.00</w:t>
            </w:r>
          </w:p>
        </w:tc>
      </w:tr>
      <w:tr w:rsidR="00B830E6" w:rsidRPr="00B830E6" w14:paraId="14FBDA5E" w14:textId="77777777" w:rsidTr="006B7D2A">
        <w:trPr>
          <w:trHeight w:val="1116"/>
        </w:trPr>
        <w:tc>
          <w:tcPr>
            <w:tcW w:w="3402" w:type="dxa"/>
            <w:tcBorders>
              <w:top w:val="nil"/>
              <w:left w:val="single" w:sz="4" w:space="0" w:color="auto"/>
              <w:bottom w:val="single" w:sz="4" w:space="0" w:color="auto"/>
              <w:right w:val="single" w:sz="4" w:space="0" w:color="auto"/>
            </w:tcBorders>
            <w:shd w:val="clear" w:color="auto" w:fill="auto"/>
            <w:noWrap/>
            <w:vAlign w:val="bottom"/>
            <w:hideMark/>
          </w:tcPr>
          <w:p w14:paraId="739FB787" w14:textId="21EB40ED"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Shen</w:t>
            </w:r>
            <w:r w:rsidR="004F355B" w:rsidRPr="004F355B">
              <w:rPr>
                <w:rFonts w:eastAsia="Times New Roman"/>
                <w:color w:val="000000"/>
                <w:lang w:val="en-ZA"/>
              </w:rPr>
              <w:t>é</w:t>
            </w:r>
            <w:r w:rsidR="004F355B">
              <w:rPr>
                <w:rFonts w:eastAsia="Times New Roman"/>
                <w:color w:val="000000"/>
                <w:lang w:val="en-ZA"/>
              </w:rPr>
              <w:t xml:space="preserve"> Boshoff</w:t>
            </w:r>
          </w:p>
        </w:tc>
        <w:tc>
          <w:tcPr>
            <w:tcW w:w="3119" w:type="dxa"/>
            <w:tcBorders>
              <w:top w:val="nil"/>
              <w:left w:val="nil"/>
              <w:bottom w:val="single" w:sz="4" w:space="0" w:color="auto"/>
              <w:right w:val="single" w:sz="4" w:space="0" w:color="auto"/>
            </w:tcBorders>
            <w:shd w:val="clear" w:color="auto" w:fill="auto"/>
            <w:noWrap/>
            <w:vAlign w:val="bottom"/>
            <w:hideMark/>
          </w:tcPr>
          <w:p w14:paraId="51509CB2"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R80 424.00</w:t>
            </w:r>
          </w:p>
        </w:tc>
        <w:tc>
          <w:tcPr>
            <w:tcW w:w="3760" w:type="dxa"/>
            <w:tcBorders>
              <w:top w:val="nil"/>
              <w:left w:val="nil"/>
              <w:bottom w:val="single" w:sz="4" w:space="0" w:color="auto"/>
              <w:right w:val="single" w:sz="4" w:space="0" w:color="auto"/>
            </w:tcBorders>
            <w:shd w:val="clear" w:color="auto" w:fill="auto"/>
            <w:vAlign w:val="bottom"/>
            <w:hideMark/>
          </w:tcPr>
          <w:p w14:paraId="1C982CD0" w14:textId="77777777" w:rsidR="00B830E6" w:rsidRPr="00B830E6" w:rsidRDefault="00B830E6" w:rsidP="00B830E6">
            <w:pPr>
              <w:spacing w:line="240" w:lineRule="auto"/>
              <w:rPr>
                <w:rFonts w:eastAsia="Times New Roman"/>
                <w:color w:val="000000"/>
                <w:lang w:val="en-ZA"/>
              </w:rPr>
            </w:pPr>
            <w:r w:rsidRPr="00B830E6">
              <w:rPr>
                <w:rFonts w:eastAsia="Times New Roman"/>
                <w:color w:val="000000"/>
                <w:lang w:val="en-ZA"/>
              </w:rPr>
              <w:t>Phase 1 &amp; 2: R29 042.00</w:t>
            </w:r>
            <w:r w:rsidRPr="00B830E6">
              <w:rPr>
                <w:rFonts w:eastAsia="Times New Roman"/>
                <w:color w:val="000000"/>
                <w:lang w:val="en-ZA"/>
              </w:rPr>
              <w:br/>
              <w:t>Phase 3:  R48 031.00</w:t>
            </w:r>
            <w:r w:rsidRPr="00B830E6">
              <w:rPr>
                <w:rFonts w:eastAsia="Times New Roman"/>
                <w:color w:val="000000"/>
                <w:lang w:val="en-ZA"/>
              </w:rPr>
              <w:br/>
              <w:t>Phase 4: R3 351.00</w:t>
            </w:r>
          </w:p>
        </w:tc>
      </w:tr>
      <w:tr w:rsidR="00B830E6" w:rsidRPr="00B830E6" w14:paraId="31AB959E" w14:textId="77777777" w:rsidTr="006B7D2A">
        <w:trPr>
          <w:trHeight w:val="288"/>
        </w:trPr>
        <w:tc>
          <w:tcPr>
            <w:tcW w:w="3402" w:type="dxa"/>
            <w:tcBorders>
              <w:top w:val="nil"/>
              <w:left w:val="single" w:sz="4" w:space="0" w:color="auto"/>
              <w:bottom w:val="single" w:sz="4" w:space="0" w:color="auto"/>
              <w:right w:val="single" w:sz="4" w:space="0" w:color="auto"/>
            </w:tcBorders>
            <w:shd w:val="clear" w:color="000000" w:fill="4472C4"/>
            <w:noWrap/>
            <w:vAlign w:val="center"/>
            <w:hideMark/>
          </w:tcPr>
          <w:p w14:paraId="1CF50179"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Total:</w:t>
            </w:r>
          </w:p>
        </w:tc>
        <w:tc>
          <w:tcPr>
            <w:tcW w:w="3119" w:type="dxa"/>
            <w:tcBorders>
              <w:top w:val="nil"/>
              <w:left w:val="nil"/>
              <w:bottom w:val="single" w:sz="4" w:space="0" w:color="auto"/>
              <w:right w:val="single" w:sz="4" w:space="0" w:color="auto"/>
            </w:tcBorders>
            <w:shd w:val="clear" w:color="000000" w:fill="4472C4"/>
            <w:noWrap/>
            <w:vAlign w:val="center"/>
            <w:hideMark/>
          </w:tcPr>
          <w:p w14:paraId="7E4630B5"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R754 844.56</w:t>
            </w:r>
          </w:p>
        </w:tc>
        <w:tc>
          <w:tcPr>
            <w:tcW w:w="3760" w:type="dxa"/>
            <w:tcBorders>
              <w:top w:val="nil"/>
              <w:left w:val="nil"/>
              <w:bottom w:val="single" w:sz="4" w:space="0" w:color="auto"/>
              <w:right w:val="single" w:sz="4" w:space="0" w:color="auto"/>
            </w:tcBorders>
            <w:shd w:val="clear" w:color="000000" w:fill="4472C4"/>
            <w:noWrap/>
            <w:vAlign w:val="center"/>
            <w:hideMark/>
          </w:tcPr>
          <w:p w14:paraId="65C780F8" w14:textId="77777777" w:rsidR="00B830E6" w:rsidRPr="00B830E6" w:rsidRDefault="00B830E6" w:rsidP="00B830E6">
            <w:pPr>
              <w:spacing w:line="240" w:lineRule="auto"/>
              <w:rPr>
                <w:rFonts w:eastAsia="Times New Roman"/>
                <w:b/>
                <w:bCs/>
                <w:color w:val="FFFFFF"/>
                <w:lang w:val="en-ZA"/>
              </w:rPr>
            </w:pPr>
            <w:r w:rsidRPr="00B830E6">
              <w:rPr>
                <w:rFonts w:eastAsia="Times New Roman"/>
                <w:b/>
                <w:bCs/>
                <w:color w:val="FFFFFF"/>
                <w:lang w:val="en-ZA"/>
              </w:rPr>
              <w:t> </w:t>
            </w:r>
          </w:p>
        </w:tc>
      </w:tr>
    </w:tbl>
    <w:p w14:paraId="5C705BB8" w14:textId="77777777" w:rsidR="003F3F9C" w:rsidRPr="00BE196F" w:rsidRDefault="003F3F9C" w:rsidP="00BE1E4C">
      <w:pPr>
        <w:spacing w:line="360" w:lineRule="auto"/>
        <w:rPr>
          <w:b/>
        </w:rPr>
      </w:pPr>
    </w:p>
    <w:p w14:paraId="7325BA29" w14:textId="77777777" w:rsidR="00F81738" w:rsidRPr="00BE196F" w:rsidRDefault="00111CBB" w:rsidP="00BE1E4C">
      <w:pPr>
        <w:pStyle w:val="Heading1"/>
        <w:numPr>
          <w:ilvl w:val="0"/>
          <w:numId w:val="1"/>
        </w:numPr>
        <w:spacing w:before="0" w:after="0" w:line="360" w:lineRule="auto"/>
        <w:ind w:left="0" w:firstLine="0"/>
        <w:rPr>
          <w:b/>
        </w:rPr>
      </w:pPr>
      <w:bookmarkStart w:id="41" w:name="_y0ucroxjtd7i" w:colFirst="0" w:colLast="0"/>
      <w:bookmarkStart w:id="42" w:name="_Toc98083148"/>
      <w:bookmarkStart w:id="43" w:name="_Toc105758936"/>
      <w:bookmarkEnd w:id="41"/>
      <w:r w:rsidRPr="00BE196F">
        <w:rPr>
          <w:b/>
        </w:rPr>
        <w:t>INVOICING SCHEDULE</w:t>
      </w:r>
      <w:bookmarkEnd w:id="42"/>
      <w:bookmarkEnd w:id="43"/>
    </w:p>
    <w:tbl>
      <w:tblPr>
        <w:tblStyle w:val="TableGrid"/>
        <w:tblpPr w:leftFromText="180" w:rightFromText="180" w:vertAnchor="text" w:horzAnchor="margin" w:tblpY="249"/>
        <w:tblW w:w="0" w:type="auto"/>
        <w:tblLook w:val="04A0" w:firstRow="1" w:lastRow="0" w:firstColumn="1" w:lastColumn="0" w:noHBand="0" w:noVBand="1"/>
      </w:tblPr>
      <w:tblGrid>
        <w:gridCol w:w="3003"/>
        <w:gridCol w:w="2939"/>
        <w:gridCol w:w="2985"/>
      </w:tblGrid>
      <w:tr w:rsidR="00F22D85" w:rsidRPr="00BE196F" w14:paraId="184E3752" w14:textId="77777777" w:rsidTr="00F22D85">
        <w:trPr>
          <w:trHeight w:val="386"/>
        </w:trPr>
        <w:tc>
          <w:tcPr>
            <w:tcW w:w="3003" w:type="dxa"/>
            <w:shd w:val="clear" w:color="auto" w:fill="C2D69B" w:themeFill="accent3" w:themeFillTint="99"/>
          </w:tcPr>
          <w:p w14:paraId="223447E5" w14:textId="77777777" w:rsidR="00F22D85" w:rsidRPr="00BE196F" w:rsidRDefault="00F22D85" w:rsidP="00BE1E4C">
            <w:pPr>
              <w:spacing w:line="360" w:lineRule="auto"/>
              <w:jc w:val="center"/>
              <w:rPr>
                <w:b/>
              </w:rPr>
            </w:pPr>
            <w:r w:rsidRPr="00BE196F">
              <w:rPr>
                <w:b/>
              </w:rPr>
              <w:t>Phases and Payment</w:t>
            </w:r>
          </w:p>
        </w:tc>
        <w:tc>
          <w:tcPr>
            <w:tcW w:w="2939" w:type="dxa"/>
            <w:shd w:val="clear" w:color="auto" w:fill="C2D69B" w:themeFill="accent3" w:themeFillTint="99"/>
          </w:tcPr>
          <w:p w14:paraId="4AB6E579" w14:textId="77777777" w:rsidR="00F22D85" w:rsidRPr="00BE196F" w:rsidRDefault="00F22D85" w:rsidP="00BE1E4C">
            <w:pPr>
              <w:spacing w:line="360" w:lineRule="auto"/>
              <w:jc w:val="center"/>
              <w:rPr>
                <w:b/>
              </w:rPr>
            </w:pPr>
            <w:r w:rsidRPr="00BE196F">
              <w:rPr>
                <w:b/>
              </w:rPr>
              <w:t>Date</w:t>
            </w:r>
          </w:p>
        </w:tc>
        <w:tc>
          <w:tcPr>
            <w:tcW w:w="2985" w:type="dxa"/>
            <w:shd w:val="clear" w:color="auto" w:fill="C2D69B" w:themeFill="accent3" w:themeFillTint="99"/>
          </w:tcPr>
          <w:p w14:paraId="658E1F28" w14:textId="77777777" w:rsidR="00F22D85" w:rsidRPr="00BE196F" w:rsidRDefault="00F22D85" w:rsidP="00BE1E4C">
            <w:pPr>
              <w:spacing w:line="360" w:lineRule="auto"/>
              <w:jc w:val="center"/>
              <w:rPr>
                <w:b/>
              </w:rPr>
            </w:pPr>
            <w:r w:rsidRPr="00BE196F">
              <w:rPr>
                <w:b/>
              </w:rPr>
              <w:t>Amount (R)</w:t>
            </w:r>
          </w:p>
        </w:tc>
      </w:tr>
      <w:tr w:rsidR="00F22D85" w:rsidRPr="00BE196F" w14:paraId="10D5ACE5" w14:textId="77777777" w:rsidTr="00F22D85">
        <w:trPr>
          <w:trHeight w:val="386"/>
        </w:trPr>
        <w:tc>
          <w:tcPr>
            <w:tcW w:w="3003" w:type="dxa"/>
            <w:shd w:val="clear" w:color="auto" w:fill="BFBFBF" w:themeFill="background1" w:themeFillShade="BF"/>
          </w:tcPr>
          <w:p w14:paraId="0BAD0CF3" w14:textId="77777777" w:rsidR="00F22D85" w:rsidRPr="00BE196F" w:rsidRDefault="00F22D85" w:rsidP="00BE1E4C">
            <w:pPr>
              <w:spacing w:line="360" w:lineRule="auto"/>
              <w:rPr>
                <w:b/>
              </w:rPr>
            </w:pPr>
            <w:r w:rsidRPr="00BE196F">
              <w:rPr>
                <w:b/>
              </w:rPr>
              <w:t xml:space="preserve">Phase 1: </w:t>
            </w:r>
          </w:p>
        </w:tc>
        <w:tc>
          <w:tcPr>
            <w:tcW w:w="2939" w:type="dxa"/>
            <w:shd w:val="clear" w:color="auto" w:fill="BFBFBF" w:themeFill="background1" w:themeFillShade="BF"/>
          </w:tcPr>
          <w:p w14:paraId="08D676AF" w14:textId="77777777" w:rsidR="00F22D85" w:rsidRPr="00BE196F" w:rsidRDefault="00F22D85" w:rsidP="00BE1E4C">
            <w:pPr>
              <w:spacing w:line="360" w:lineRule="auto"/>
              <w:rPr>
                <w:b/>
              </w:rPr>
            </w:pPr>
          </w:p>
        </w:tc>
        <w:tc>
          <w:tcPr>
            <w:tcW w:w="2985" w:type="dxa"/>
            <w:shd w:val="clear" w:color="auto" w:fill="F2DBDB" w:themeFill="accent2" w:themeFillTint="33"/>
          </w:tcPr>
          <w:p w14:paraId="2693D817" w14:textId="27DB3932" w:rsidR="00F22D85" w:rsidRPr="00BE196F" w:rsidRDefault="001424CE" w:rsidP="00BE1E4C">
            <w:pPr>
              <w:spacing w:line="360" w:lineRule="auto"/>
              <w:rPr>
                <w:b/>
              </w:rPr>
            </w:pPr>
            <w:r w:rsidRPr="00BE196F">
              <w:rPr>
                <w:b/>
              </w:rPr>
              <w:t>R</w:t>
            </w:r>
            <w:r w:rsidR="00511D3B">
              <w:rPr>
                <w:b/>
              </w:rPr>
              <w:t>155</w:t>
            </w:r>
            <w:r w:rsidR="0065375D">
              <w:rPr>
                <w:b/>
              </w:rPr>
              <w:t xml:space="preserve"> </w:t>
            </w:r>
            <w:r w:rsidR="00511D3B">
              <w:rPr>
                <w:b/>
              </w:rPr>
              <w:t>500.00</w:t>
            </w:r>
          </w:p>
        </w:tc>
      </w:tr>
      <w:tr w:rsidR="00F22D85" w:rsidRPr="00BE196F" w14:paraId="22A9B581" w14:textId="77777777" w:rsidTr="00F22D85">
        <w:trPr>
          <w:trHeight w:val="386"/>
        </w:trPr>
        <w:tc>
          <w:tcPr>
            <w:tcW w:w="3003" w:type="dxa"/>
            <w:shd w:val="clear" w:color="auto" w:fill="BFBFBF" w:themeFill="background1" w:themeFillShade="BF"/>
          </w:tcPr>
          <w:p w14:paraId="70568C0E" w14:textId="77777777" w:rsidR="00F22D85" w:rsidRPr="00BE196F" w:rsidRDefault="00F22D85" w:rsidP="00BE1E4C">
            <w:pPr>
              <w:spacing w:line="360" w:lineRule="auto"/>
              <w:rPr>
                <w:b/>
              </w:rPr>
            </w:pPr>
            <w:r w:rsidRPr="00BE196F">
              <w:rPr>
                <w:b/>
              </w:rPr>
              <w:t>Phase 2:</w:t>
            </w:r>
          </w:p>
        </w:tc>
        <w:tc>
          <w:tcPr>
            <w:tcW w:w="2939" w:type="dxa"/>
            <w:shd w:val="clear" w:color="auto" w:fill="BFBFBF" w:themeFill="background1" w:themeFillShade="BF"/>
          </w:tcPr>
          <w:p w14:paraId="4347DE23" w14:textId="77777777" w:rsidR="00F22D85" w:rsidRPr="00BE196F" w:rsidRDefault="00F22D85" w:rsidP="00BE1E4C">
            <w:pPr>
              <w:spacing w:line="360" w:lineRule="auto"/>
              <w:rPr>
                <w:b/>
              </w:rPr>
            </w:pPr>
          </w:p>
        </w:tc>
        <w:tc>
          <w:tcPr>
            <w:tcW w:w="2985" w:type="dxa"/>
            <w:shd w:val="clear" w:color="auto" w:fill="F2DBDB" w:themeFill="accent2" w:themeFillTint="33"/>
          </w:tcPr>
          <w:p w14:paraId="3721B1AB" w14:textId="6F967571" w:rsidR="00F22D85" w:rsidRPr="00BE196F" w:rsidRDefault="001424CE" w:rsidP="00BE1E4C">
            <w:pPr>
              <w:spacing w:line="360" w:lineRule="auto"/>
              <w:rPr>
                <w:b/>
              </w:rPr>
            </w:pPr>
            <w:r w:rsidRPr="00BE196F">
              <w:rPr>
                <w:b/>
              </w:rPr>
              <w:t>R</w:t>
            </w:r>
            <w:r w:rsidR="00511D3B">
              <w:rPr>
                <w:b/>
              </w:rPr>
              <w:t>30</w:t>
            </w:r>
            <w:r w:rsidR="005F38CC">
              <w:rPr>
                <w:b/>
              </w:rPr>
              <w:t xml:space="preserve"> </w:t>
            </w:r>
            <w:r w:rsidR="00511D3B">
              <w:rPr>
                <w:b/>
              </w:rPr>
              <w:t>500</w:t>
            </w:r>
            <w:r w:rsidRPr="00BE196F">
              <w:rPr>
                <w:b/>
              </w:rPr>
              <w:t>.20</w:t>
            </w:r>
          </w:p>
        </w:tc>
      </w:tr>
      <w:tr w:rsidR="00F22D85" w:rsidRPr="00BE196F" w14:paraId="1D58B28F" w14:textId="77777777" w:rsidTr="00F22D85">
        <w:trPr>
          <w:trHeight w:val="386"/>
        </w:trPr>
        <w:tc>
          <w:tcPr>
            <w:tcW w:w="3003" w:type="dxa"/>
            <w:shd w:val="clear" w:color="auto" w:fill="BFBFBF" w:themeFill="background1" w:themeFillShade="BF"/>
          </w:tcPr>
          <w:p w14:paraId="63A4DB2C" w14:textId="77777777" w:rsidR="00F22D85" w:rsidRPr="00BE196F" w:rsidRDefault="00F22D85" w:rsidP="00BE1E4C">
            <w:pPr>
              <w:spacing w:line="360" w:lineRule="auto"/>
              <w:rPr>
                <w:b/>
              </w:rPr>
            </w:pPr>
            <w:r w:rsidRPr="00BE196F">
              <w:rPr>
                <w:b/>
              </w:rPr>
              <w:t>Phase 3:</w:t>
            </w:r>
          </w:p>
        </w:tc>
        <w:tc>
          <w:tcPr>
            <w:tcW w:w="2939" w:type="dxa"/>
            <w:shd w:val="clear" w:color="auto" w:fill="BFBFBF" w:themeFill="background1" w:themeFillShade="BF"/>
          </w:tcPr>
          <w:p w14:paraId="4679017F" w14:textId="77777777" w:rsidR="00F22D85" w:rsidRPr="00BE196F" w:rsidRDefault="00F22D85" w:rsidP="00BE1E4C">
            <w:pPr>
              <w:spacing w:line="360" w:lineRule="auto"/>
              <w:rPr>
                <w:b/>
              </w:rPr>
            </w:pPr>
          </w:p>
        </w:tc>
        <w:tc>
          <w:tcPr>
            <w:tcW w:w="2985" w:type="dxa"/>
            <w:shd w:val="clear" w:color="auto" w:fill="F2DBDB" w:themeFill="accent2" w:themeFillTint="33"/>
          </w:tcPr>
          <w:p w14:paraId="2B3B4F29" w14:textId="32CD9B14" w:rsidR="00F22D85" w:rsidRPr="00BE196F" w:rsidRDefault="001424CE" w:rsidP="00BE1E4C">
            <w:pPr>
              <w:spacing w:line="360" w:lineRule="auto"/>
              <w:rPr>
                <w:b/>
              </w:rPr>
            </w:pPr>
            <w:r w:rsidRPr="00BE196F">
              <w:rPr>
                <w:b/>
              </w:rPr>
              <w:t>R</w:t>
            </w:r>
            <w:r w:rsidR="0065375D">
              <w:rPr>
                <w:b/>
              </w:rPr>
              <w:t>133 994.00</w:t>
            </w:r>
          </w:p>
        </w:tc>
      </w:tr>
      <w:tr w:rsidR="00F22D85" w:rsidRPr="00BE196F" w14:paraId="43A94E3E" w14:textId="77777777" w:rsidTr="00F22D85">
        <w:trPr>
          <w:trHeight w:val="386"/>
        </w:trPr>
        <w:tc>
          <w:tcPr>
            <w:tcW w:w="3003" w:type="dxa"/>
            <w:shd w:val="clear" w:color="auto" w:fill="BFBFBF" w:themeFill="background1" w:themeFillShade="BF"/>
          </w:tcPr>
          <w:p w14:paraId="6EC6E98B" w14:textId="77777777" w:rsidR="00F22D85" w:rsidRPr="00BE196F" w:rsidRDefault="00F22D85" w:rsidP="00BE1E4C">
            <w:pPr>
              <w:spacing w:line="360" w:lineRule="auto"/>
              <w:rPr>
                <w:b/>
              </w:rPr>
            </w:pPr>
            <w:r w:rsidRPr="00BE196F">
              <w:rPr>
                <w:b/>
              </w:rPr>
              <w:t>Phase 4:</w:t>
            </w:r>
          </w:p>
        </w:tc>
        <w:tc>
          <w:tcPr>
            <w:tcW w:w="2939" w:type="dxa"/>
            <w:shd w:val="clear" w:color="auto" w:fill="BFBFBF" w:themeFill="background1" w:themeFillShade="BF"/>
          </w:tcPr>
          <w:p w14:paraId="5FFA7247" w14:textId="77777777" w:rsidR="00F22D85" w:rsidRPr="00BE196F" w:rsidRDefault="00F22D85" w:rsidP="00BE1E4C">
            <w:pPr>
              <w:spacing w:line="360" w:lineRule="auto"/>
              <w:rPr>
                <w:b/>
              </w:rPr>
            </w:pPr>
          </w:p>
        </w:tc>
        <w:tc>
          <w:tcPr>
            <w:tcW w:w="2985" w:type="dxa"/>
            <w:shd w:val="clear" w:color="auto" w:fill="F2DBDB" w:themeFill="accent2" w:themeFillTint="33"/>
          </w:tcPr>
          <w:p w14:paraId="25FF0681" w14:textId="3680DF8B" w:rsidR="00F22D85" w:rsidRPr="00BE196F" w:rsidRDefault="001424CE" w:rsidP="00BE1E4C">
            <w:pPr>
              <w:spacing w:line="360" w:lineRule="auto"/>
              <w:rPr>
                <w:b/>
              </w:rPr>
            </w:pPr>
            <w:r w:rsidRPr="00BE196F">
              <w:rPr>
                <w:b/>
              </w:rPr>
              <w:t>R</w:t>
            </w:r>
            <w:r w:rsidR="00F0661E">
              <w:rPr>
                <w:b/>
              </w:rPr>
              <w:t>0.00</w:t>
            </w:r>
          </w:p>
        </w:tc>
      </w:tr>
      <w:tr w:rsidR="00F22D85" w:rsidRPr="00BE196F" w14:paraId="3D33E0F0" w14:textId="77777777" w:rsidTr="00F22D85">
        <w:trPr>
          <w:trHeight w:val="386"/>
        </w:trPr>
        <w:tc>
          <w:tcPr>
            <w:tcW w:w="3003" w:type="dxa"/>
            <w:shd w:val="clear" w:color="auto" w:fill="BFBFBF" w:themeFill="background1" w:themeFillShade="BF"/>
          </w:tcPr>
          <w:p w14:paraId="568E6CE6" w14:textId="22A349A8" w:rsidR="00F22D85" w:rsidRPr="00BE196F" w:rsidRDefault="00727376" w:rsidP="00BE1E4C">
            <w:pPr>
              <w:spacing w:line="360" w:lineRule="auto"/>
              <w:rPr>
                <w:b/>
              </w:rPr>
            </w:pPr>
            <w:r>
              <w:rPr>
                <w:b/>
              </w:rPr>
              <w:t>Miscellaneous: Printing</w:t>
            </w:r>
          </w:p>
        </w:tc>
        <w:tc>
          <w:tcPr>
            <w:tcW w:w="2939" w:type="dxa"/>
            <w:shd w:val="clear" w:color="auto" w:fill="BFBFBF" w:themeFill="background1" w:themeFillShade="BF"/>
          </w:tcPr>
          <w:p w14:paraId="30F4A42C" w14:textId="77777777" w:rsidR="00F22D85" w:rsidRPr="00BE196F" w:rsidRDefault="00F22D85" w:rsidP="00BE1E4C">
            <w:pPr>
              <w:spacing w:line="360" w:lineRule="auto"/>
              <w:rPr>
                <w:b/>
              </w:rPr>
            </w:pPr>
          </w:p>
        </w:tc>
        <w:tc>
          <w:tcPr>
            <w:tcW w:w="2985" w:type="dxa"/>
            <w:shd w:val="clear" w:color="auto" w:fill="F2DBDB" w:themeFill="accent2" w:themeFillTint="33"/>
          </w:tcPr>
          <w:p w14:paraId="344B060D" w14:textId="28DDC44C" w:rsidR="00F22D85" w:rsidRPr="00BE196F" w:rsidRDefault="00727376" w:rsidP="00BE1E4C">
            <w:pPr>
              <w:spacing w:line="360" w:lineRule="auto"/>
              <w:rPr>
                <w:b/>
              </w:rPr>
            </w:pPr>
            <w:r>
              <w:rPr>
                <w:b/>
              </w:rPr>
              <w:t>R3500</w:t>
            </w:r>
            <w:r w:rsidR="00643BBC">
              <w:rPr>
                <w:b/>
              </w:rPr>
              <w:t>.00</w:t>
            </w:r>
          </w:p>
        </w:tc>
      </w:tr>
      <w:tr w:rsidR="00F22D85" w:rsidRPr="00BE196F" w14:paraId="40B41610" w14:textId="77777777" w:rsidTr="00F22D85">
        <w:trPr>
          <w:trHeight w:val="386"/>
        </w:trPr>
        <w:tc>
          <w:tcPr>
            <w:tcW w:w="3003" w:type="dxa"/>
            <w:shd w:val="clear" w:color="auto" w:fill="8DB3E2" w:themeFill="text2" w:themeFillTint="66"/>
          </w:tcPr>
          <w:p w14:paraId="0A492438" w14:textId="77777777" w:rsidR="00F22D85" w:rsidRPr="00BE196F" w:rsidRDefault="00F22D85" w:rsidP="00BE1E4C">
            <w:pPr>
              <w:spacing w:line="360" w:lineRule="auto"/>
              <w:rPr>
                <w:b/>
              </w:rPr>
            </w:pPr>
            <w:r w:rsidRPr="00BE196F">
              <w:rPr>
                <w:b/>
              </w:rPr>
              <w:t>Total</w:t>
            </w:r>
          </w:p>
        </w:tc>
        <w:tc>
          <w:tcPr>
            <w:tcW w:w="2939" w:type="dxa"/>
            <w:shd w:val="clear" w:color="auto" w:fill="8DB3E2" w:themeFill="text2" w:themeFillTint="66"/>
          </w:tcPr>
          <w:p w14:paraId="32FF2155" w14:textId="77777777" w:rsidR="00F22D85" w:rsidRPr="00BE196F" w:rsidRDefault="00F22D85" w:rsidP="00BE1E4C">
            <w:pPr>
              <w:spacing w:line="360" w:lineRule="auto"/>
              <w:rPr>
                <w:b/>
              </w:rPr>
            </w:pPr>
          </w:p>
        </w:tc>
        <w:tc>
          <w:tcPr>
            <w:tcW w:w="2985" w:type="dxa"/>
            <w:shd w:val="clear" w:color="auto" w:fill="8DB3E2" w:themeFill="text2" w:themeFillTint="66"/>
          </w:tcPr>
          <w:p w14:paraId="00AE7B12" w14:textId="7A70DB8F" w:rsidR="00F22D85" w:rsidRPr="00BE196F" w:rsidRDefault="00F0661E" w:rsidP="00BE1E4C">
            <w:pPr>
              <w:spacing w:line="360" w:lineRule="auto"/>
              <w:rPr>
                <w:b/>
              </w:rPr>
            </w:pPr>
            <w:r w:rsidRPr="003F3F9C">
              <w:rPr>
                <w:rFonts w:eastAsia="Times New Roman"/>
                <w:b/>
                <w:bCs/>
                <w:color w:val="000000"/>
                <w:sz w:val="24"/>
                <w:szCs w:val="24"/>
                <w:lang w:val="en-ZA"/>
              </w:rPr>
              <w:t>R323 494.00</w:t>
            </w:r>
          </w:p>
        </w:tc>
      </w:tr>
      <w:tr w:rsidR="00F22D85" w:rsidRPr="00BE196F" w14:paraId="2F2F2367" w14:textId="77777777" w:rsidTr="00F22D85">
        <w:trPr>
          <w:trHeight w:val="386"/>
        </w:trPr>
        <w:tc>
          <w:tcPr>
            <w:tcW w:w="3003" w:type="dxa"/>
            <w:shd w:val="clear" w:color="auto" w:fill="8DB3E2" w:themeFill="text2" w:themeFillTint="66"/>
          </w:tcPr>
          <w:p w14:paraId="57BF4A50" w14:textId="77777777" w:rsidR="00F22D85" w:rsidRPr="00BE196F" w:rsidRDefault="00F22D85" w:rsidP="00BE1E4C">
            <w:pPr>
              <w:spacing w:line="360" w:lineRule="auto"/>
              <w:rPr>
                <w:b/>
              </w:rPr>
            </w:pPr>
            <w:r w:rsidRPr="00BE196F">
              <w:rPr>
                <w:b/>
              </w:rPr>
              <w:t>VAT 15%</w:t>
            </w:r>
          </w:p>
        </w:tc>
        <w:tc>
          <w:tcPr>
            <w:tcW w:w="2939" w:type="dxa"/>
            <w:shd w:val="clear" w:color="auto" w:fill="8DB3E2" w:themeFill="text2" w:themeFillTint="66"/>
          </w:tcPr>
          <w:p w14:paraId="6092D6F2" w14:textId="77777777" w:rsidR="00F22D85" w:rsidRPr="00BE196F" w:rsidRDefault="00F22D85" w:rsidP="00BE1E4C">
            <w:pPr>
              <w:spacing w:line="360" w:lineRule="auto"/>
              <w:rPr>
                <w:b/>
              </w:rPr>
            </w:pPr>
          </w:p>
        </w:tc>
        <w:tc>
          <w:tcPr>
            <w:tcW w:w="2985" w:type="dxa"/>
            <w:shd w:val="clear" w:color="auto" w:fill="8DB3E2" w:themeFill="text2" w:themeFillTint="66"/>
          </w:tcPr>
          <w:p w14:paraId="7C4CF3BA" w14:textId="023D6760" w:rsidR="00F22D85" w:rsidRPr="00BE196F" w:rsidRDefault="00D25D3C" w:rsidP="00BE1E4C">
            <w:pPr>
              <w:spacing w:line="360" w:lineRule="auto"/>
              <w:rPr>
                <w:b/>
              </w:rPr>
            </w:pPr>
            <w:r w:rsidRPr="00BE196F">
              <w:rPr>
                <w:b/>
              </w:rPr>
              <w:t>R</w:t>
            </w:r>
            <w:r w:rsidR="005F38CC">
              <w:rPr>
                <w:b/>
              </w:rPr>
              <w:t>48 524.10</w:t>
            </w:r>
          </w:p>
        </w:tc>
      </w:tr>
      <w:tr w:rsidR="00F22D85" w:rsidRPr="00BE196F" w14:paraId="467F6526" w14:textId="77777777" w:rsidTr="00F22D85">
        <w:trPr>
          <w:trHeight w:val="386"/>
        </w:trPr>
        <w:tc>
          <w:tcPr>
            <w:tcW w:w="3003" w:type="dxa"/>
            <w:shd w:val="clear" w:color="auto" w:fill="BFBFBF" w:themeFill="background1" w:themeFillShade="BF"/>
          </w:tcPr>
          <w:p w14:paraId="3E6DF192" w14:textId="77777777" w:rsidR="00F22D85" w:rsidRPr="00BE196F" w:rsidRDefault="00F22D85" w:rsidP="00BE1E4C">
            <w:pPr>
              <w:spacing w:line="360" w:lineRule="auto"/>
              <w:rPr>
                <w:b/>
              </w:rPr>
            </w:pPr>
          </w:p>
        </w:tc>
        <w:tc>
          <w:tcPr>
            <w:tcW w:w="2939" w:type="dxa"/>
            <w:shd w:val="clear" w:color="auto" w:fill="BFBFBF" w:themeFill="background1" w:themeFillShade="BF"/>
          </w:tcPr>
          <w:p w14:paraId="1AD94F00" w14:textId="77777777" w:rsidR="00F22D85" w:rsidRPr="00BE196F" w:rsidRDefault="00F22D85" w:rsidP="00BE1E4C">
            <w:pPr>
              <w:spacing w:line="360" w:lineRule="auto"/>
              <w:rPr>
                <w:b/>
              </w:rPr>
            </w:pPr>
          </w:p>
        </w:tc>
        <w:tc>
          <w:tcPr>
            <w:tcW w:w="2985" w:type="dxa"/>
            <w:shd w:val="clear" w:color="auto" w:fill="F2DBDB" w:themeFill="accent2" w:themeFillTint="33"/>
          </w:tcPr>
          <w:p w14:paraId="1DB86820" w14:textId="77777777" w:rsidR="00F22D85" w:rsidRPr="00BE196F" w:rsidRDefault="00F22D85" w:rsidP="00BE1E4C">
            <w:pPr>
              <w:spacing w:line="360" w:lineRule="auto"/>
              <w:rPr>
                <w:b/>
              </w:rPr>
            </w:pPr>
          </w:p>
        </w:tc>
      </w:tr>
      <w:tr w:rsidR="00F22D85" w:rsidRPr="00BE196F" w14:paraId="260A2BF8" w14:textId="77777777" w:rsidTr="00F22D85">
        <w:trPr>
          <w:trHeight w:val="370"/>
        </w:trPr>
        <w:tc>
          <w:tcPr>
            <w:tcW w:w="3003" w:type="dxa"/>
            <w:shd w:val="clear" w:color="auto" w:fill="BFBFBF" w:themeFill="background1" w:themeFillShade="BF"/>
          </w:tcPr>
          <w:p w14:paraId="40E1188D" w14:textId="77777777" w:rsidR="00F22D85" w:rsidRDefault="008C20BB" w:rsidP="00BE1E4C">
            <w:pPr>
              <w:spacing w:line="360" w:lineRule="auto"/>
              <w:rPr>
                <w:b/>
              </w:rPr>
            </w:pPr>
            <w:r w:rsidRPr="00BE196F">
              <w:rPr>
                <w:b/>
              </w:rPr>
              <w:t xml:space="preserve">Total </w:t>
            </w:r>
            <w:r w:rsidR="00F22D85" w:rsidRPr="00BE196F">
              <w:rPr>
                <w:b/>
              </w:rPr>
              <w:t xml:space="preserve">Contractor </w:t>
            </w:r>
            <w:r w:rsidRPr="00BE196F">
              <w:rPr>
                <w:b/>
              </w:rPr>
              <w:t>tariff</w:t>
            </w:r>
          </w:p>
          <w:p w14:paraId="20582E42" w14:textId="5C264B16" w:rsidR="00841E18" w:rsidRPr="00BE196F" w:rsidRDefault="00841E18" w:rsidP="00BE1E4C">
            <w:pPr>
              <w:spacing w:line="360" w:lineRule="auto"/>
              <w:rPr>
                <w:b/>
              </w:rPr>
            </w:pPr>
            <w:r>
              <w:rPr>
                <w:b/>
              </w:rPr>
              <w:t>See Appendix</w:t>
            </w:r>
          </w:p>
        </w:tc>
        <w:tc>
          <w:tcPr>
            <w:tcW w:w="2939" w:type="dxa"/>
            <w:shd w:val="clear" w:color="auto" w:fill="BFBFBF" w:themeFill="background1" w:themeFillShade="BF"/>
          </w:tcPr>
          <w:p w14:paraId="71F37071" w14:textId="77777777" w:rsidR="00F22D85" w:rsidRPr="00BE196F" w:rsidRDefault="00F22D85" w:rsidP="00BE1E4C">
            <w:pPr>
              <w:spacing w:line="360" w:lineRule="auto"/>
              <w:rPr>
                <w:b/>
              </w:rPr>
            </w:pPr>
          </w:p>
        </w:tc>
        <w:tc>
          <w:tcPr>
            <w:tcW w:w="2985" w:type="dxa"/>
            <w:shd w:val="clear" w:color="auto" w:fill="F2DBDB" w:themeFill="accent2" w:themeFillTint="33"/>
          </w:tcPr>
          <w:p w14:paraId="34D81DE9" w14:textId="77777777" w:rsidR="009C704D" w:rsidRDefault="009C704D" w:rsidP="00BE1E4C">
            <w:pPr>
              <w:spacing w:line="360" w:lineRule="auto"/>
              <w:rPr>
                <w:b/>
              </w:rPr>
            </w:pPr>
          </w:p>
          <w:p w14:paraId="232D906B" w14:textId="0680EF20" w:rsidR="00F22D85" w:rsidRPr="00965B4D" w:rsidRDefault="00965B4D" w:rsidP="00965B4D">
            <w:pPr>
              <w:rPr>
                <w:b/>
                <w:bCs/>
                <w:color w:val="FFFFFF"/>
              </w:rPr>
            </w:pPr>
            <w:r w:rsidRPr="00965B4D">
              <w:rPr>
                <w:b/>
                <w:bCs/>
              </w:rPr>
              <w:t>R754 844.56</w:t>
            </w:r>
          </w:p>
        </w:tc>
      </w:tr>
      <w:tr w:rsidR="00F22D85" w:rsidRPr="00BE196F" w14:paraId="364617F2" w14:textId="77777777" w:rsidTr="00F22D85">
        <w:trPr>
          <w:trHeight w:val="386"/>
        </w:trPr>
        <w:tc>
          <w:tcPr>
            <w:tcW w:w="3003" w:type="dxa"/>
            <w:shd w:val="clear" w:color="auto" w:fill="BFBFBF" w:themeFill="background1" w:themeFillShade="BF"/>
          </w:tcPr>
          <w:p w14:paraId="6F458D6D" w14:textId="77777777" w:rsidR="00F22D85" w:rsidRPr="00BE196F" w:rsidRDefault="00F22D85" w:rsidP="00BE1E4C">
            <w:pPr>
              <w:spacing w:line="360" w:lineRule="auto"/>
              <w:rPr>
                <w:b/>
              </w:rPr>
            </w:pPr>
          </w:p>
        </w:tc>
        <w:tc>
          <w:tcPr>
            <w:tcW w:w="2939" w:type="dxa"/>
            <w:shd w:val="clear" w:color="auto" w:fill="BFBFBF" w:themeFill="background1" w:themeFillShade="BF"/>
          </w:tcPr>
          <w:p w14:paraId="5A4F819C" w14:textId="77777777" w:rsidR="00F22D85" w:rsidRPr="00BE196F" w:rsidRDefault="00F22D85" w:rsidP="00BE1E4C">
            <w:pPr>
              <w:spacing w:line="360" w:lineRule="auto"/>
              <w:rPr>
                <w:b/>
              </w:rPr>
            </w:pPr>
          </w:p>
        </w:tc>
        <w:tc>
          <w:tcPr>
            <w:tcW w:w="2985" w:type="dxa"/>
            <w:shd w:val="clear" w:color="auto" w:fill="F2DBDB" w:themeFill="accent2" w:themeFillTint="33"/>
          </w:tcPr>
          <w:p w14:paraId="372C36FB" w14:textId="77777777" w:rsidR="00F22D85" w:rsidRPr="00BE196F" w:rsidRDefault="00F22D85" w:rsidP="00BE1E4C">
            <w:pPr>
              <w:spacing w:line="360" w:lineRule="auto"/>
              <w:rPr>
                <w:b/>
              </w:rPr>
            </w:pPr>
          </w:p>
        </w:tc>
      </w:tr>
      <w:tr w:rsidR="00F22D85" w:rsidRPr="00BE196F" w14:paraId="5841B1FC" w14:textId="77777777" w:rsidTr="00F22D85">
        <w:trPr>
          <w:trHeight w:val="386"/>
        </w:trPr>
        <w:tc>
          <w:tcPr>
            <w:tcW w:w="3003" w:type="dxa"/>
            <w:shd w:val="clear" w:color="auto" w:fill="8DB3E2" w:themeFill="text2" w:themeFillTint="66"/>
          </w:tcPr>
          <w:p w14:paraId="3A1173CF" w14:textId="77777777" w:rsidR="00F22D85" w:rsidRPr="00BE196F" w:rsidRDefault="00F22D85" w:rsidP="00BE1E4C">
            <w:pPr>
              <w:spacing w:line="360" w:lineRule="auto"/>
              <w:rPr>
                <w:b/>
              </w:rPr>
            </w:pPr>
            <w:bookmarkStart w:id="44" w:name="_Hlk98082434"/>
            <w:r w:rsidRPr="00BE196F">
              <w:rPr>
                <w:b/>
              </w:rPr>
              <w:t>GRAND TOTAL</w:t>
            </w:r>
          </w:p>
        </w:tc>
        <w:tc>
          <w:tcPr>
            <w:tcW w:w="2939" w:type="dxa"/>
            <w:shd w:val="clear" w:color="auto" w:fill="8DB3E2" w:themeFill="text2" w:themeFillTint="66"/>
          </w:tcPr>
          <w:p w14:paraId="4A949E52" w14:textId="77777777" w:rsidR="00F22D85" w:rsidRPr="00BE196F" w:rsidRDefault="00F22D85" w:rsidP="00BE1E4C">
            <w:pPr>
              <w:spacing w:line="360" w:lineRule="auto"/>
              <w:rPr>
                <w:b/>
              </w:rPr>
            </w:pPr>
          </w:p>
        </w:tc>
        <w:tc>
          <w:tcPr>
            <w:tcW w:w="2985" w:type="dxa"/>
            <w:shd w:val="clear" w:color="auto" w:fill="8DB3E2" w:themeFill="text2" w:themeFillTint="66"/>
          </w:tcPr>
          <w:p w14:paraId="428A8CA0" w14:textId="179D840E" w:rsidR="00F22D85" w:rsidRPr="00BE196F" w:rsidRDefault="004C5DB7" w:rsidP="00BE1E4C">
            <w:pPr>
              <w:spacing w:line="360" w:lineRule="auto"/>
              <w:rPr>
                <w:b/>
              </w:rPr>
            </w:pPr>
            <w:r w:rsidRPr="00BE196F">
              <w:rPr>
                <w:b/>
              </w:rPr>
              <w:t>R</w:t>
            </w:r>
            <w:r w:rsidR="00FF6725">
              <w:rPr>
                <w:b/>
              </w:rPr>
              <w:t>1 126 862.66</w:t>
            </w:r>
          </w:p>
        </w:tc>
      </w:tr>
      <w:bookmarkEnd w:id="44"/>
    </w:tbl>
    <w:p w14:paraId="5AB34AA0" w14:textId="31AD1107" w:rsidR="007B3A55" w:rsidRPr="00BE196F" w:rsidRDefault="007B3A55" w:rsidP="00BE1E4C">
      <w:pPr>
        <w:spacing w:line="360" w:lineRule="auto"/>
        <w:rPr>
          <w:b/>
        </w:rPr>
      </w:pPr>
    </w:p>
    <w:p w14:paraId="00BC4C01" w14:textId="4BE1F6F3" w:rsidR="009167F7" w:rsidRPr="00BE196F" w:rsidRDefault="002B7B30" w:rsidP="00F97985">
      <w:pPr>
        <w:pStyle w:val="Heading2"/>
        <w:numPr>
          <w:ilvl w:val="0"/>
          <w:numId w:val="0"/>
        </w:numPr>
        <w:spacing w:line="360" w:lineRule="auto"/>
        <w:ind w:left="576" w:hanging="576"/>
      </w:pPr>
      <w:bookmarkStart w:id="45" w:name="_Toc98083149"/>
      <w:bookmarkStart w:id="46" w:name="_Toc105758937"/>
      <w:r w:rsidRPr="00BE196F">
        <w:lastRenderedPageBreak/>
        <w:t xml:space="preserve">12.1. </w:t>
      </w:r>
      <w:r w:rsidR="006B0174" w:rsidRPr="00BE196F">
        <w:t>Terms and Conditions</w:t>
      </w:r>
      <w:bookmarkEnd w:id="45"/>
      <w:bookmarkEnd w:id="46"/>
    </w:p>
    <w:p w14:paraId="488B624A" w14:textId="05439D2B" w:rsidR="00116FEC" w:rsidRPr="00BE196F" w:rsidRDefault="00271D5E" w:rsidP="00BE1E4C">
      <w:pPr>
        <w:pStyle w:val="ListParagraph"/>
        <w:spacing w:line="360" w:lineRule="auto"/>
        <w:ind w:left="0"/>
      </w:pPr>
      <w:r w:rsidRPr="00BE196F">
        <w:t xml:space="preserve">The terms and conditions are proposed by the subcontractors of </w:t>
      </w:r>
      <w:r w:rsidR="00BE1E4C" w:rsidRPr="00BE196F">
        <w:t>NightCore</w:t>
      </w:r>
      <w:r w:rsidR="006327A2" w:rsidRPr="00BE196F">
        <w:t xml:space="preserve"> Mech</w:t>
      </w:r>
      <w:r w:rsidRPr="00BE196F">
        <w:t>.</w:t>
      </w:r>
      <w:r w:rsidR="00A32AB1" w:rsidRPr="00BE196F">
        <w:t xml:space="preserve"> </w:t>
      </w:r>
    </w:p>
    <w:p w14:paraId="32BFE106" w14:textId="05BE1C0D" w:rsidR="009167F7" w:rsidRPr="00BE196F" w:rsidRDefault="00116FEC" w:rsidP="00BE1E4C">
      <w:pPr>
        <w:pStyle w:val="ListParagraph"/>
        <w:spacing w:line="360" w:lineRule="auto"/>
        <w:ind w:left="0"/>
      </w:pPr>
      <w:r w:rsidRPr="00BE196F">
        <w:t xml:space="preserve">The tender response is based on the understanding of </w:t>
      </w:r>
      <w:r w:rsidR="00BE1E4C" w:rsidRPr="00BE196F">
        <w:t>NightCore</w:t>
      </w:r>
      <w:r w:rsidR="006327A2" w:rsidRPr="00BE196F">
        <w:t xml:space="preserve"> Mech</w:t>
      </w:r>
      <w:r w:rsidRPr="00BE196F">
        <w:t xml:space="preserve"> regarding the scope and deliverables of the project.</w:t>
      </w:r>
      <w:r w:rsidR="006E3FDF" w:rsidRPr="00BE196F">
        <w:t xml:space="preserve"> The subcontractors of </w:t>
      </w:r>
      <w:r w:rsidR="00BE1E4C" w:rsidRPr="00BE196F">
        <w:t>NightCore</w:t>
      </w:r>
      <w:r w:rsidR="006327A2" w:rsidRPr="00BE196F">
        <w:t xml:space="preserve"> Mech</w:t>
      </w:r>
      <w:r w:rsidR="006E3FDF" w:rsidRPr="00BE196F">
        <w:t xml:space="preserve"> work at an hourly rate. The costs are based on deliverables stated in the budget at </w:t>
      </w:r>
      <w:r w:rsidR="004E1A47" w:rsidRPr="00BE196F">
        <w:t>S</w:t>
      </w:r>
      <w:r w:rsidR="006E3FDF" w:rsidRPr="00BE196F">
        <w:t>ection 11</w:t>
      </w:r>
      <w:r w:rsidR="00036EBB" w:rsidRPr="00BE196F">
        <w:t>: Budget</w:t>
      </w:r>
      <w:r w:rsidR="004E1A47" w:rsidRPr="00BE196F">
        <w:t xml:space="preserve">, </w:t>
      </w:r>
      <w:r w:rsidR="00036EBB" w:rsidRPr="00BE196F">
        <w:t>from</w:t>
      </w:r>
      <w:r w:rsidR="004E1A47" w:rsidRPr="00BE196F">
        <w:t xml:space="preserve"> page </w:t>
      </w:r>
      <w:r w:rsidR="00036EBB" w:rsidRPr="00BE196F">
        <w:t>1</w:t>
      </w:r>
      <w:r w:rsidR="00833ABC" w:rsidRPr="00BE196F">
        <w:t>7</w:t>
      </w:r>
      <w:r w:rsidR="005D14DC" w:rsidRPr="00BE196F">
        <w:t xml:space="preserve">. </w:t>
      </w:r>
      <w:r w:rsidR="00BE1E4C" w:rsidRPr="00BE196F">
        <w:t>The b</w:t>
      </w:r>
      <w:r w:rsidR="00783A16" w:rsidRPr="00BE196F">
        <w:t xml:space="preserve">udget could be subject to change if the clients </w:t>
      </w:r>
      <w:r w:rsidR="00E2103B" w:rsidRPr="00BE196F">
        <w:t>alter</w:t>
      </w:r>
      <w:r w:rsidR="00783A16" w:rsidRPr="00BE196F">
        <w:t xml:space="preserve"> the scope of the </w:t>
      </w:r>
      <w:r w:rsidR="002C6F35" w:rsidRPr="00BE196F">
        <w:t>project or</w:t>
      </w:r>
      <w:r w:rsidR="00B6385B" w:rsidRPr="00BE196F">
        <w:t xml:space="preserve"> add additional requirements to the project.</w:t>
      </w:r>
      <w:r w:rsidR="00E2103B" w:rsidRPr="00BE196F">
        <w:t xml:space="preserve"> The altered budget should be approved by the client.</w:t>
      </w:r>
      <w:r w:rsidR="00BE5514" w:rsidRPr="00BE196F">
        <w:t xml:space="preserve"> The budget only contains items that the client </w:t>
      </w:r>
      <w:r w:rsidR="00AA4087" w:rsidRPr="00BE196F">
        <w:t>is</w:t>
      </w:r>
      <w:r w:rsidR="00BE5514" w:rsidRPr="00BE196F">
        <w:t xml:space="preserve"> responsible for.</w:t>
      </w:r>
    </w:p>
    <w:p w14:paraId="15417DC5" w14:textId="6802BB8D" w:rsidR="00AA4087" w:rsidRPr="00BE196F" w:rsidRDefault="002B7B30" w:rsidP="00F97985">
      <w:pPr>
        <w:pStyle w:val="Heading2"/>
        <w:numPr>
          <w:ilvl w:val="0"/>
          <w:numId w:val="0"/>
        </w:numPr>
        <w:spacing w:line="360" w:lineRule="auto"/>
        <w:ind w:left="576" w:hanging="576"/>
      </w:pPr>
      <w:bookmarkStart w:id="47" w:name="_Toc98083150"/>
      <w:bookmarkStart w:id="48" w:name="_Toc105758938"/>
      <w:r w:rsidRPr="00BE196F">
        <w:t xml:space="preserve">12.2. </w:t>
      </w:r>
      <w:r w:rsidR="006B0174" w:rsidRPr="00BE196F">
        <w:t>Purpose and Context</w:t>
      </w:r>
      <w:bookmarkEnd w:id="47"/>
      <w:bookmarkEnd w:id="48"/>
    </w:p>
    <w:p w14:paraId="56E8E28E" w14:textId="4DCE054B" w:rsidR="00FC0B0E" w:rsidRPr="00BE196F" w:rsidRDefault="00BD5E96" w:rsidP="00BE1E4C">
      <w:pPr>
        <w:spacing w:line="360" w:lineRule="auto"/>
      </w:pPr>
      <w:r w:rsidRPr="00BE196F">
        <w:t xml:space="preserve">The </w:t>
      </w:r>
      <w:r w:rsidR="008C228E" w:rsidRPr="00BE196F">
        <w:t>c</w:t>
      </w:r>
      <w:r w:rsidRPr="00BE196F">
        <w:t xml:space="preserve">lient has fully disclosed the contract to </w:t>
      </w:r>
      <w:r w:rsidR="00BE1E4C" w:rsidRPr="00BE196F">
        <w:t>NightCore</w:t>
      </w:r>
      <w:r w:rsidR="006327A2" w:rsidRPr="00BE196F">
        <w:t xml:space="preserve"> Mech</w:t>
      </w:r>
      <w:r w:rsidRPr="00BE196F">
        <w:t xml:space="preserve">. </w:t>
      </w:r>
      <w:r w:rsidR="00375B2B" w:rsidRPr="00BE196F">
        <w:t xml:space="preserve">The </w:t>
      </w:r>
      <w:r w:rsidR="005A78AD" w:rsidRPr="00BE196F">
        <w:t>c</w:t>
      </w:r>
      <w:r w:rsidR="00375B2B" w:rsidRPr="00BE196F">
        <w:t xml:space="preserve">lient will use the results of the contract work only for the purpose disclosed to </w:t>
      </w:r>
      <w:r w:rsidR="00BE1E4C" w:rsidRPr="00BE196F">
        <w:t>NightCore</w:t>
      </w:r>
      <w:r w:rsidR="006327A2" w:rsidRPr="00BE196F">
        <w:t xml:space="preserve"> Mech</w:t>
      </w:r>
      <w:r w:rsidR="00375B2B" w:rsidRPr="00BE196F">
        <w:t xml:space="preserve"> unless otherwise agreed. </w:t>
      </w:r>
      <w:r w:rsidR="00B64181" w:rsidRPr="00BE196F">
        <w:t xml:space="preserve"> The client agrees to respect and value </w:t>
      </w:r>
      <w:r w:rsidR="00BE1E4C" w:rsidRPr="00BE196F">
        <w:t>NightCore</w:t>
      </w:r>
      <w:r w:rsidR="006327A2" w:rsidRPr="00BE196F">
        <w:t xml:space="preserve"> Mech</w:t>
      </w:r>
      <w:r w:rsidR="00BE1E4C" w:rsidRPr="00BE196F">
        <w:t>'s</w:t>
      </w:r>
      <w:r w:rsidR="00B64181" w:rsidRPr="00BE196F">
        <w:t xml:space="preserve"> connection with its suppliers/specialists.</w:t>
      </w:r>
    </w:p>
    <w:p w14:paraId="29843BCE" w14:textId="672A977E" w:rsidR="0031666A" w:rsidRPr="00BE196F" w:rsidRDefault="002B7B30" w:rsidP="00F97985">
      <w:pPr>
        <w:pStyle w:val="Heading2"/>
        <w:numPr>
          <w:ilvl w:val="0"/>
          <w:numId w:val="0"/>
        </w:numPr>
        <w:spacing w:line="360" w:lineRule="auto"/>
        <w:ind w:left="576" w:hanging="576"/>
      </w:pPr>
      <w:bookmarkStart w:id="49" w:name="_Toc98083151"/>
      <w:bookmarkStart w:id="50" w:name="_Toc105758939"/>
      <w:r w:rsidRPr="00BE196F">
        <w:t xml:space="preserve">12.3. </w:t>
      </w:r>
      <w:r w:rsidR="006B0174" w:rsidRPr="00BE196F">
        <w:t>Validity of Submission</w:t>
      </w:r>
      <w:bookmarkEnd w:id="49"/>
      <w:bookmarkEnd w:id="50"/>
    </w:p>
    <w:p w14:paraId="40B8FACC" w14:textId="0716D91E" w:rsidR="00DA6D87" w:rsidRPr="00BE196F" w:rsidRDefault="00836D64" w:rsidP="00BE1E4C">
      <w:pPr>
        <w:spacing w:line="360" w:lineRule="auto"/>
      </w:pPr>
      <w:r w:rsidRPr="00BE196F">
        <w:t>The cost estimate is valid for fourteen</w:t>
      </w:r>
      <w:r w:rsidR="003B705E" w:rsidRPr="00BE196F">
        <w:t xml:space="preserve"> </w:t>
      </w:r>
      <w:r w:rsidRPr="00BE196F">
        <w:t>working days after the submission date.</w:t>
      </w:r>
    </w:p>
    <w:p w14:paraId="19777008" w14:textId="0A973DCD" w:rsidR="00A819D9" w:rsidRPr="00BE196F" w:rsidRDefault="005C4C5F" w:rsidP="00F97985">
      <w:pPr>
        <w:pStyle w:val="Heading2"/>
        <w:numPr>
          <w:ilvl w:val="0"/>
          <w:numId w:val="0"/>
        </w:numPr>
        <w:spacing w:line="360" w:lineRule="auto"/>
        <w:ind w:left="576" w:hanging="576"/>
      </w:pPr>
      <w:bookmarkStart w:id="51" w:name="_Toc98083152"/>
      <w:bookmarkStart w:id="52" w:name="_Toc105758940"/>
      <w:r w:rsidRPr="00BE196F">
        <w:t xml:space="preserve">12.4. </w:t>
      </w:r>
      <w:r w:rsidR="00F61803" w:rsidRPr="00BE196F">
        <w:t>Contractual Relationship</w:t>
      </w:r>
      <w:bookmarkEnd w:id="51"/>
      <w:bookmarkEnd w:id="52"/>
    </w:p>
    <w:p w14:paraId="347A9962" w14:textId="52D20C38" w:rsidR="002D427E" w:rsidRPr="00BE196F" w:rsidRDefault="00C04732" w:rsidP="00BE1E4C">
      <w:pPr>
        <w:spacing w:line="360" w:lineRule="auto"/>
      </w:pPr>
      <w:r w:rsidRPr="00BE196F">
        <w:t xml:space="preserve">The parties agree that the Standard Terms and Conditions will govern any contractual agreement between them. When this proposal's approval is contingent on the signature of a Service Level Agreement (SLA), the Standard Terms and Conditions must be </w:t>
      </w:r>
      <w:r w:rsidR="00974BE8" w:rsidRPr="00BE196F">
        <w:t>considered</w:t>
      </w:r>
      <w:r w:rsidRPr="00BE196F">
        <w:t xml:space="preserve"> when creating the SLA. If acceptance of this proposal is contingent on both parties signing a Service Level Agreement (SLA), no work will be undertaken until both parties have signed the SLA.</w:t>
      </w:r>
    </w:p>
    <w:p w14:paraId="68FED20A" w14:textId="257EBFF7" w:rsidR="00734127" w:rsidRPr="00BE196F" w:rsidRDefault="003271F8" w:rsidP="00F97985">
      <w:pPr>
        <w:pStyle w:val="Heading2"/>
        <w:numPr>
          <w:ilvl w:val="0"/>
          <w:numId w:val="0"/>
        </w:numPr>
        <w:spacing w:line="360" w:lineRule="auto"/>
        <w:ind w:left="576" w:hanging="576"/>
      </w:pPr>
      <w:bookmarkStart w:id="53" w:name="_Toc98083153"/>
      <w:bookmarkStart w:id="54" w:name="_Toc105758941"/>
      <w:r w:rsidRPr="00BE196F">
        <w:t xml:space="preserve">12.5. </w:t>
      </w:r>
      <w:r w:rsidR="00F61803" w:rsidRPr="00BE196F">
        <w:t>Duration</w:t>
      </w:r>
      <w:bookmarkEnd w:id="53"/>
      <w:bookmarkEnd w:id="54"/>
    </w:p>
    <w:p w14:paraId="02CE9539" w14:textId="7934317B" w:rsidR="00410D05" w:rsidRPr="00BE196F" w:rsidRDefault="00A87173" w:rsidP="00BE1E4C">
      <w:pPr>
        <w:spacing w:line="360" w:lineRule="auto"/>
      </w:pPr>
      <w:r w:rsidRPr="00BE196F">
        <w:t>The agreement becomes effective after both parties have signed it. The agreement will be valid until the completion date indicated in the scope of the contract work. This is subject to provisions that provide for earlier termination. If the agreement is terminated, the clauses relating to intellectual property and confidentiality will remain in effect.</w:t>
      </w:r>
    </w:p>
    <w:p w14:paraId="0D4035A4" w14:textId="65309A65" w:rsidR="00D44ADF" w:rsidRPr="00BE196F" w:rsidRDefault="003271F8" w:rsidP="00F97985">
      <w:pPr>
        <w:pStyle w:val="Heading2"/>
        <w:numPr>
          <w:ilvl w:val="0"/>
          <w:numId w:val="0"/>
        </w:numPr>
        <w:spacing w:line="360" w:lineRule="auto"/>
        <w:ind w:left="576" w:hanging="576"/>
      </w:pPr>
      <w:bookmarkStart w:id="55" w:name="_Toc98083154"/>
      <w:bookmarkStart w:id="56" w:name="_Toc105758942"/>
      <w:r w:rsidRPr="00BE196F">
        <w:lastRenderedPageBreak/>
        <w:t xml:space="preserve">12.6. </w:t>
      </w:r>
      <w:r w:rsidR="006B0174" w:rsidRPr="00BE196F">
        <w:t>Client’s Responsibility</w:t>
      </w:r>
      <w:bookmarkEnd w:id="55"/>
      <w:bookmarkEnd w:id="56"/>
    </w:p>
    <w:p w14:paraId="3EEAA7FB" w14:textId="7305B783" w:rsidR="00AE5CB9" w:rsidRPr="00BE196F" w:rsidRDefault="00AE5CB9" w:rsidP="00BE1E4C">
      <w:pPr>
        <w:spacing w:line="360" w:lineRule="auto"/>
      </w:pPr>
      <w:r w:rsidRPr="00BE196F">
        <w:t>Individual full briefings will be provided by client representatives, only by appointment, and access to necessary documents, personnel, and facilities will be permitted.</w:t>
      </w:r>
    </w:p>
    <w:p w14:paraId="34112ED2" w14:textId="716E2882" w:rsidR="00AE5CB9" w:rsidRPr="00BE196F" w:rsidRDefault="00AE5CB9" w:rsidP="00BE1E4C">
      <w:pPr>
        <w:spacing w:line="360" w:lineRule="auto"/>
      </w:pPr>
      <w:r w:rsidRPr="00BE196F">
        <w:t xml:space="preserve">The customer will provide </w:t>
      </w:r>
      <w:r w:rsidR="00BE1E4C" w:rsidRPr="00BE196F">
        <w:t>NightCore</w:t>
      </w:r>
      <w:r w:rsidR="006327A2" w:rsidRPr="00BE196F">
        <w:t xml:space="preserve"> Mech</w:t>
      </w:r>
      <w:r w:rsidRPr="00BE196F">
        <w:t xml:space="preserve"> with all paperwork and other material (source code) that could be useful in developing the new system.</w:t>
      </w:r>
    </w:p>
    <w:p w14:paraId="7115684C" w14:textId="7F770FA4" w:rsidR="00AE5CB9" w:rsidRPr="00BE196F" w:rsidRDefault="00AE5CB9" w:rsidP="00BE1E4C">
      <w:pPr>
        <w:spacing w:line="360" w:lineRule="auto"/>
      </w:pPr>
      <w:r w:rsidRPr="00BE196F">
        <w:t xml:space="preserve">The client will make their facilities available to </w:t>
      </w:r>
      <w:r w:rsidR="00BE1E4C" w:rsidRPr="00BE196F">
        <w:t>NightCore</w:t>
      </w:r>
      <w:r w:rsidR="006327A2" w:rsidRPr="00BE196F">
        <w:t xml:space="preserve"> Mech</w:t>
      </w:r>
      <w:r w:rsidRPr="00BE196F">
        <w:t xml:space="preserve"> at no cost.</w:t>
      </w:r>
    </w:p>
    <w:p w14:paraId="5A3DCAB4" w14:textId="5750F9F4" w:rsidR="003C25EA" w:rsidRPr="00BE196F" w:rsidRDefault="00AE5CB9" w:rsidP="00BE1E4C">
      <w:pPr>
        <w:spacing w:line="360" w:lineRule="auto"/>
      </w:pPr>
      <w:r w:rsidRPr="00BE196F">
        <w:t>Given the cooperative governance, identified stakeholders should work together. The procedure will be maintained once a chance to engage has been provided and a constructive response has not been obtained promptly.</w:t>
      </w:r>
    </w:p>
    <w:p w14:paraId="4C6FE560" w14:textId="26CE66F8" w:rsidR="00EF1110" w:rsidRPr="00BE196F" w:rsidRDefault="00EF1110" w:rsidP="00BE1E4C">
      <w:pPr>
        <w:spacing w:line="360" w:lineRule="auto"/>
      </w:pPr>
      <w:r w:rsidRPr="00BE196F">
        <w:t>Comments on draft papers and findings will be delivered to the client within a period that is mutually agreed upon, but not more than seven days.</w:t>
      </w:r>
    </w:p>
    <w:p w14:paraId="55DA482F" w14:textId="06342E22" w:rsidR="00D44ADF" w:rsidRPr="00BE196F" w:rsidRDefault="00EF1110" w:rsidP="00BE1E4C">
      <w:pPr>
        <w:spacing w:line="360" w:lineRule="auto"/>
      </w:pPr>
      <w:r w:rsidRPr="00BE196F">
        <w:t xml:space="preserve">Draft reports will be given to the client directly, who will receive one set of responses from the bidder. The bidder will include the responses in their final submission and send </w:t>
      </w:r>
      <w:r w:rsidR="00BE1E4C" w:rsidRPr="00BE196F">
        <w:t>them</w:t>
      </w:r>
      <w:r w:rsidRPr="00BE196F">
        <w:t xml:space="preserve"> to the appropriate authority. Responses have to be received within a week.</w:t>
      </w:r>
    </w:p>
    <w:p w14:paraId="05B11E53" w14:textId="3700A862" w:rsidR="00305285" w:rsidRPr="00BE196F" w:rsidRDefault="003271F8" w:rsidP="00F97985">
      <w:pPr>
        <w:pStyle w:val="Heading2"/>
        <w:numPr>
          <w:ilvl w:val="0"/>
          <w:numId w:val="0"/>
        </w:numPr>
        <w:spacing w:line="360" w:lineRule="auto"/>
        <w:ind w:left="576" w:hanging="576"/>
      </w:pPr>
      <w:bookmarkStart w:id="57" w:name="_Toc98083155"/>
      <w:bookmarkStart w:id="58" w:name="_Toc105758943"/>
      <w:r w:rsidRPr="00BE196F">
        <w:t xml:space="preserve">12.7. </w:t>
      </w:r>
      <w:r w:rsidR="006B0174" w:rsidRPr="00BE196F">
        <w:t>Invoicing and payment</w:t>
      </w:r>
      <w:bookmarkEnd w:id="57"/>
      <w:bookmarkEnd w:id="58"/>
    </w:p>
    <w:p w14:paraId="6467C4FF" w14:textId="363CA379" w:rsidR="00F02FAD" w:rsidRPr="00BE196F" w:rsidRDefault="00BE1E4C" w:rsidP="00BE1E4C">
      <w:pPr>
        <w:spacing w:line="360" w:lineRule="auto"/>
      </w:pPr>
      <w:r w:rsidRPr="00BE196F">
        <w:t>NightCore</w:t>
      </w:r>
      <w:r w:rsidR="006327A2" w:rsidRPr="00BE196F">
        <w:t xml:space="preserve"> Mech</w:t>
      </w:r>
      <w:r w:rsidR="00F02FAD" w:rsidRPr="00BE196F">
        <w:t xml:space="preserve"> will produce the invoices, and payment will be made directly to them.</w:t>
      </w:r>
    </w:p>
    <w:p w14:paraId="3FA5DD91" w14:textId="7082E303" w:rsidR="00F02FAD" w:rsidRPr="00BE196F" w:rsidRDefault="00F02FAD" w:rsidP="00BE1E4C">
      <w:pPr>
        <w:spacing w:line="360" w:lineRule="auto"/>
      </w:pPr>
      <w:r w:rsidRPr="00BE196F">
        <w:t>Each invoice will be accompanied by proper paperwork for payment.</w:t>
      </w:r>
    </w:p>
    <w:p w14:paraId="6B0B8B9A" w14:textId="02A7D00E" w:rsidR="00F02FAD" w:rsidRPr="00BE196F" w:rsidRDefault="00F02FAD" w:rsidP="00BE1E4C">
      <w:pPr>
        <w:spacing w:line="360" w:lineRule="auto"/>
      </w:pPr>
      <w:r w:rsidRPr="00BE196F">
        <w:t xml:space="preserve">Within 30 days of receipt of invoices, all accounts will be settled. Interest will be charged at the banking rates set by </w:t>
      </w:r>
      <w:r w:rsidR="00BE1E4C" w:rsidRPr="00BE196F">
        <w:t>NightCore</w:t>
      </w:r>
      <w:r w:rsidR="006327A2" w:rsidRPr="00BE196F">
        <w:t xml:space="preserve"> Mech</w:t>
      </w:r>
      <w:r w:rsidRPr="00BE196F">
        <w:t>.</w:t>
      </w:r>
    </w:p>
    <w:p w14:paraId="79B53C75" w14:textId="1ADA7CA9" w:rsidR="00410D05" w:rsidRPr="00BE196F" w:rsidRDefault="00F02FAD" w:rsidP="00BE1E4C">
      <w:pPr>
        <w:spacing w:line="360" w:lineRule="auto"/>
      </w:pPr>
      <w:r w:rsidRPr="00BE196F">
        <w:t>All sums due under the agreement must be paid by the due date specified in the agreement, or within thirty (30) days after the date of invoice issuance if an invoice is required. Interest will be charged on balances that are past due at prime plus 2%. (2 per</w:t>
      </w:r>
      <w:r w:rsidR="00BE1E4C" w:rsidRPr="00BE196F">
        <w:t xml:space="preserve"> </w:t>
      </w:r>
      <w:r w:rsidRPr="00BE196F">
        <w:t>cent).</w:t>
      </w:r>
    </w:p>
    <w:p w14:paraId="58F8E134" w14:textId="52CC13C9" w:rsidR="00B37DF0" w:rsidRPr="00BE196F" w:rsidRDefault="003271F8" w:rsidP="00F97985">
      <w:pPr>
        <w:pStyle w:val="Heading2"/>
        <w:numPr>
          <w:ilvl w:val="0"/>
          <w:numId w:val="0"/>
        </w:numPr>
        <w:spacing w:line="360" w:lineRule="auto"/>
        <w:ind w:left="576" w:hanging="576"/>
      </w:pPr>
      <w:bookmarkStart w:id="59" w:name="_Toc98083156"/>
      <w:bookmarkStart w:id="60" w:name="_Toc105758944"/>
      <w:r w:rsidRPr="00BE196F">
        <w:t xml:space="preserve">12.8. </w:t>
      </w:r>
      <w:r w:rsidR="006B0174" w:rsidRPr="00BE196F">
        <w:t>Risk</w:t>
      </w:r>
      <w:bookmarkEnd w:id="59"/>
      <w:bookmarkEnd w:id="60"/>
    </w:p>
    <w:p w14:paraId="09FF96BC" w14:textId="7B9001F3" w:rsidR="00B37DF0" w:rsidRPr="00BE196F" w:rsidRDefault="00B63C9F" w:rsidP="00BE1E4C">
      <w:pPr>
        <w:spacing w:line="360" w:lineRule="auto"/>
      </w:pPr>
      <w:r w:rsidRPr="00BE196F">
        <w:t xml:space="preserve">Intellectual property given to </w:t>
      </w:r>
      <w:r w:rsidR="00BE1E4C" w:rsidRPr="00BE196F">
        <w:t>NightCore</w:t>
      </w:r>
      <w:r w:rsidR="006327A2" w:rsidRPr="00BE196F">
        <w:t xml:space="preserve"> Mech</w:t>
      </w:r>
      <w:r w:rsidRPr="00BE196F">
        <w:t xml:space="preserve"> by or on behalf of the Client according to the agreement will be received, retained, and used at the owner's risk. Unless otherwise specified in the agreement, intellectual property becomes the property of </w:t>
      </w:r>
      <w:r w:rsidR="00BE1E4C" w:rsidRPr="00BE196F">
        <w:t>NightCore</w:t>
      </w:r>
      <w:r w:rsidR="006327A2" w:rsidRPr="00BE196F">
        <w:t xml:space="preserve"> Mech</w:t>
      </w:r>
      <w:r w:rsidRPr="00BE196F">
        <w:t xml:space="preserve"> upon the termination of the agreement.</w:t>
      </w:r>
    </w:p>
    <w:p w14:paraId="1D639082" w14:textId="1A889A52" w:rsidR="00F9272C" w:rsidRPr="00BE196F" w:rsidRDefault="003271F8" w:rsidP="00F97985">
      <w:pPr>
        <w:pStyle w:val="Heading2"/>
        <w:numPr>
          <w:ilvl w:val="0"/>
          <w:numId w:val="0"/>
        </w:numPr>
        <w:spacing w:line="360" w:lineRule="auto"/>
        <w:ind w:left="576" w:hanging="576"/>
      </w:pPr>
      <w:bookmarkStart w:id="61" w:name="_Toc98083157"/>
      <w:bookmarkStart w:id="62" w:name="_Toc105758945"/>
      <w:r w:rsidRPr="00BE196F">
        <w:t xml:space="preserve">12.9. </w:t>
      </w:r>
      <w:r w:rsidR="006B0174" w:rsidRPr="00BE196F">
        <w:t>Confidentiality and publication</w:t>
      </w:r>
      <w:bookmarkEnd w:id="61"/>
      <w:bookmarkEnd w:id="62"/>
    </w:p>
    <w:p w14:paraId="05486C6C" w14:textId="183A9591" w:rsidR="00F9272C" w:rsidRPr="00BE196F" w:rsidRDefault="00B23597" w:rsidP="00BE1E4C">
      <w:pPr>
        <w:spacing w:line="360" w:lineRule="auto"/>
      </w:pPr>
      <w:r w:rsidRPr="00BE196F">
        <w:t xml:space="preserve">All information disclosed to each other during the term of the agreement regarding or arising from the contract work shall be treated as strictly confidential, and the Parties shall not disclose any such information to third parties without each other's written approval, which consent shall not be withheld unreasonably. Consent may not be delayed for longer than two </w:t>
      </w:r>
      <w:r w:rsidRPr="00BE196F">
        <w:lastRenderedPageBreak/>
        <w:t>years when the NWU publishes for scholarly purposes. The Parties are not permitted to postpone the submission and examination of theses and dissertations, as well as the conferral of degrees.</w:t>
      </w:r>
    </w:p>
    <w:p w14:paraId="4189CCC0" w14:textId="5CFF3862" w:rsidR="006B0174" w:rsidRPr="00BE196F" w:rsidRDefault="003271F8" w:rsidP="00F97985">
      <w:pPr>
        <w:pStyle w:val="Heading2"/>
        <w:numPr>
          <w:ilvl w:val="0"/>
          <w:numId w:val="0"/>
        </w:numPr>
        <w:spacing w:line="360" w:lineRule="auto"/>
        <w:ind w:left="576" w:hanging="576"/>
      </w:pPr>
      <w:bookmarkStart w:id="63" w:name="_Toc98083158"/>
      <w:bookmarkStart w:id="64" w:name="_Toc105758946"/>
      <w:r w:rsidRPr="00BE196F">
        <w:t xml:space="preserve">12.10. </w:t>
      </w:r>
      <w:r w:rsidR="006B0174" w:rsidRPr="00BE196F">
        <w:t>Liability</w:t>
      </w:r>
      <w:bookmarkEnd w:id="63"/>
      <w:bookmarkEnd w:id="64"/>
    </w:p>
    <w:p w14:paraId="68211ED7" w14:textId="207E3E79" w:rsidR="000E3CBD" w:rsidRPr="00BE196F" w:rsidRDefault="000E3CBD" w:rsidP="00AD71BF">
      <w:pPr>
        <w:pStyle w:val="ListParagraph"/>
        <w:numPr>
          <w:ilvl w:val="1"/>
          <w:numId w:val="3"/>
        </w:numPr>
        <w:spacing w:line="360" w:lineRule="auto"/>
        <w:ind w:left="426" w:hanging="426"/>
        <w:rPr>
          <w:b/>
          <w:bCs/>
        </w:rPr>
      </w:pPr>
      <w:r w:rsidRPr="00BE196F">
        <w:t xml:space="preserve">The Client indemnifies </w:t>
      </w:r>
      <w:r w:rsidR="00BE1E4C" w:rsidRPr="00BE196F">
        <w:t>NightCore</w:t>
      </w:r>
      <w:r w:rsidR="006327A2" w:rsidRPr="00BE196F">
        <w:t xml:space="preserve"> Mech</w:t>
      </w:r>
      <w:r w:rsidRPr="00BE196F">
        <w:t xml:space="preserve">, and </w:t>
      </w:r>
      <w:r w:rsidR="00BE1E4C" w:rsidRPr="00BE196F">
        <w:t>NightCore</w:t>
      </w:r>
      <w:r w:rsidR="006327A2" w:rsidRPr="00BE196F">
        <w:t xml:space="preserve"> Mech</w:t>
      </w:r>
      <w:r w:rsidRPr="00BE196F">
        <w:t xml:space="preserve"> indemnifies the Client, against any claims that may arise </w:t>
      </w:r>
      <w:r w:rsidR="008F64AF" w:rsidRPr="00BE196F">
        <w:t>because of</w:t>
      </w:r>
      <w:r w:rsidRPr="00BE196F">
        <w:t xml:space="preserve"> the other's negligent act or omission, or non-compliance with any element of the agreement throughout the course and scope of contract work.</w:t>
      </w:r>
    </w:p>
    <w:p w14:paraId="135A45AF" w14:textId="302B1D32" w:rsidR="00C52C43" w:rsidRPr="00BE196F" w:rsidRDefault="000E3CBD" w:rsidP="00AD71BF">
      <w:pPr>
        <w:pStyle w:val="ListParagraph"/>
        <w:numPr>
          <w:ilvl w:val="1"/>
          <w:numId w:val="3"/>
        </w:numPr>
        <w:spacing w:line="360" w:lineRule="auto"/>
        <w:ind w:left="426" w:hanging="426"/>
      </w:pPr>
      <w:r w:rsidRPr="00BE196F">
        <w:t xml:space="preserve">Any claim for damages against </w:t>
      </w:r>
      <w:r w:rsidR="00BE1E4C" w:rsidRPr="00BE196F">
        <w:t>NightCore</w:t>
      </w:r>
      <w:r w:rsidR="006327A2" w:rsidRPr="00BE196F">
        <w:t xml:space="preserve"> Mech</w:t>
      </w:r>
      <w:r w:rsidRPr="00BE196F">
        <w:t xml:space="preserve"> based on the agreement is limited to the lesser of the contract price or the amount paid by the Client to </w:t>
      </w:r>
      <w:r w:rsidR="00BE1E4C" w:rsidRPr="00BE196F">
        <w:t>NightCore</w:t>
      </w:r>
      <w:r w:rsidR="006327A2" w:rsidRPr="00BE196F">
        <w:t xml:space="preserve"> Mech</w:t>
      </w:r>
      <w:r w:rsidRPr="00BE196F">
        <w:t xml:space="preserve"> in respect of contract work performed in accordance with the Agreement.</w:t>
      </w:r>
    </w:p>
    <w:p w14:paraId="3C27C54E" w14:textId="2A2BD583" w:rsidR="00C52C43" w:rsidRPr="00BE196F" w:rsidRDefault="003271F8" w:rsidP="00F97985">
      <w:pPr>
        <w:pStyle w:val="Heading2"/>
        <w:numPr>
          <w:ilvl w:val="0"/>
          <w:numId w:val="0"/>
        </w:numPr>
        <w:spacing w:line="360" w:lineRule="auto"/>
        <w:ind w:left="576" w:hanging="576"/>
      </w:pPr>
      <w:bookmarkStart w:id="65" w:name="_Toc98083159"/>
      <w:bookmarkStart w:id="66" w:name="_Toc105758947"/>
      <w:r w:rsidRPr="00BE196F">
        <w:t xml:space="preserve">12.11. </w:t>
      </w:r>
      <w:r w:rsidR="006B0174" w:rsidRPr="00BE196F">
        <w:t>Intellectual property</w:t>
      </w:r>
      <w:bookmarkEnd w:id="65"/>
      <w:bookmarkEnd w:id="66"/>
    </w:p>
    <w:p w14:paraId="664E7358" w14:textId="6B954D2D" w:rsidR="00410D05" w:rsidRPr="00BE196F" w:rsidRDefault="006E1A40" w:rsidP="00BE1E4C">
      <w:pPr>
        <w:spacing w:line="360" w:lineRule="auto"/>
      </w:pPr>
      <w:r w:rsidRPr="00BE196F">
        <w:t xml:space="preserve">Unless otherwise indicated in the agreement, intellectual property arising from contract work </w:t>
      </w:r>
      <w:r w:rsidR="00DA5273" w:rsidRPr="00BE196F">
        <w:t>can be</w:t>
      </w:r>
      <w:r w:rsidRPr="00BE196F">
        <w:t xml:space="preserve"> transferred </w:t>
      </w:r>
      <w:r w:rsidR="00DA5273" w:rsidRPr="00BE196F">
        <w:t>from</w:t>
      </w:r>
      <w:r w:rsidRPr="00BE196F">
        <w:t xml:space="preserve"> </w:t>
      </w:r>
      <w:r w:rsidR="00C15E5A" w:rsidRPr="00BE196F">
        <w:t>the Registrar</w:t>
      </w:r>
      <w:r w:rsidRPr="00BE196F">
        <w:t xml:space="preserve"> on the terms of an agreement previously signed by the University and </w:t>
      </w:r>
      <w:r w:rsidR="00BE1E4C" w:rsidRPr="00BE196F">
        <w:t>NightCore</w:t>
      </w:r>
      <w:r w:rsidR="006327A2" w:rsidRPr="00BE196F">
        <w:t xml:space="preserve"> Mech</w:t>
      </w:r>
      <w:r w:rsidRPr="00BE196F">
        <w:t>.</w:t>
      </w:r>
    </w:p>
    <w:p w14:paraId="623344C9" w14:textId="77777777" w:rsidR="00410D05" w:rsidRPr="00BE196F" w:rsidRDefault="00410D05" w:rsidP="00BE1E4C">
      <w:pPr>
        <w:spacing w:line="360" w:lineRule="auto"/>
        <w:rPr>
          <w:b/>
          <w:bCs/>
        </w:rPr>
      </w:pPr>
    </w:p>
    <w:p w14:paraId="606537DE" w14:textId="0F878A91" w:rsidR="00B757DB" w:rsidRPr="00BE196F" w:rsidRDefault="003271F8" w:rsidP="007D19CD">
      <w:pPr>
        <w:pStyle w:val="Heading2"/>
        <w:numPr>
          <w:ilvl w:val="0"/>
          <w:numId w:val="0"/>
        </w:numPr>
        <w:spacing w:line="360" w:lineRule="auto"/>
        <w:ind w:left="576" w:hanging="576"/>
      </w:pPr>
      <w:bookmarkStart w:id="67" w:name="_Toc98083160"/>
      <w:bookmarkStart w:id="68" w:name="_Toc105758948"/>
      <w:r w:rsidRPr="00BE196F">
        <w:t xml:space="preserve">12.12. </w:t>
      </w:r>
      <w:r w:rsidR="006B0174" w:rsidRPr="00BE196F">
        <w:t>Breach</w:t>
      </w:r>
      <w:bookmarkEnd w:id="67"/>
      <w:bookmarkEnd w:id="68"/>
    </w:p>
    <w:p w14:paraId="36E0C129" w14:textId="75D36062" w:rsidR="00BF0A4F" w:rsidRPr="00BE196F" w:rsidRDefault="00564B1A" w:rsidP="00BE1E4C">
      <w:pPr>
        <w:spacing w:line="360" w:lineRule="auto"/>
      </w:pPr>
      <w:r w:rsidRPr="00BE196F">
        <w:t xml:space="preserve">If either </w:t>
      </w:r>
      <w:r w:rsidR="00BE1E4C" w:rsidRPr="00BE196F">
        <w:t>p</w:t>
      </w:r>
      <w:r w:rsidRPr="00BE196F">
        <w:t>arty breaches its obligations under the agreement and fails to remedy the breach within seven days of receiving written notice requiring it to do so, the other Party shall have the right, at its option but without prejudice to any other or additional rights or remedies, to cancel the agreement.</w:t>
      </w:r>
    </w:p>
    <w:p w14:paraId="7F3D48BC" w14:textId="5CB4B71C" w:rsidR="00AE47CC" w:rsidRPr="00BE196F" w:rsidRDefault="003271F8" w:rsidP="007D19CD">
      <w:pPr>
        <w:pStyle w:val="Heading2"/>
        <w:numPr>
          <w:ilvl w:val="0"/>
          <w:numId w:val="0"/>
        </w:numPr>
        <w:spacing w:line="360" w:lineRule="auto"/>
        <w:ind w:left="576" w:hanging="576"/>
      </w:pPr>
      <w:bookmarkStart w:id="69" w:name="_Toc98083161"/>
      <w:bookmarkStart w:id="70" w:name="_Toc105758949"/>
      <w:r w:rsidRPr="00BE196F">
        <w:t xml:space="preserve">12.13. </w:t>
      </w:r>
      <w:r w:rsidR="009167F7" w:rsidRPr="00BE196F">
        <w:t>Termination</w:t>
      </w:r>
      <w:bookmarkEnd w:id="69"/>
      <w:bookmarkEnd w:id="70"/>
    </w:p>
    <w:p w14:paraId="69EA587C" w14:textId="5076EE68" w:rsidR="00AE47CC" w:rsidRPr="00BE196F" w:rsidRDefault="00785E9E" w:rsidP="00BE1E4C">
      <w:pPr>
        <w:spacing w:line="360" w:lineRule="auto"/>
      </w:pPr>
      <w:r w:rsidRPr="00BE196F">
        <w:t>Both parties may mutually choose to dissolve the arrangement. If the client terminates the project for any reason, or by mutual agreement, all direct expenses and professional fees will be billed up to and including the project's termination date.</w:t>
      </w:r>
    </w:p>
    <w:p w14:paraId="402B7A1A" w14:textId="3CBDE987" w:rsidR="00505647" w:rsidRPr="00BE196F" w:rsidRDefault="005E4141" w:rsidP="007D19CD">
      <w:pPr>
        <w:pStyle w:val="Heading2"/>
        <w:numPr>
          <w:ilvl w:val="0"/>
          <w:numId w:val="0"/>
        </w:numPr>
        <w:spacing w:line="360" w:lineRule="auto"/>
        <w:ind w:left="576" w:hanging="576"/>
      </w:pPr>
      <w:bookmarkStart w:id="71" w:name="_Toc98083162"/>
      <w:bookmarkStart w:id="72" w:name="_Toc105758950"/>
      <w:r w:rsidRPr="00BE196F">
        <w:t xml:space="preserve">12.13. </w:t>
      </w:r>
      <w:r w:rsidR="009167F7" w:rsidRPr="00BE196F">
        <w:t>Waiver</w:t>
      </w:r>
      <w:bookmarkEnd w:id="71"/>
      <w:bookmarkEnd w:id="72"/>
    </w:p>
    <w:p w14:paraId="335177E2" w14:textId="0498764C" w:rsidR="00505647" w:rsidRPr="00BE196F" w:rsidRDefault="006C2D0D" w:rsidP="00BE1E4C">
      <w:pPr>
        <w:spacing w:line="360" w:lineRule="auto"/>
      </w:pPr>
      <w:r w:rsidRPr="00BE196F">
        <w:t xml:space="preserve">No leniency or exemptions granted to the other </w:t>
      </w:r>
      <w:r w:rsidR="00BE1E4C" w:rsidRPr="00BE196F">
        <w:t>p</w:t>
      </w:r>
      <w:r w:rsidRPr="00BE196F">
        <w:t xml:space="preserve">arty, or a </w:t>
      </w:r>
      <w:r w:rsidR="00BE1E4C" w:rsidRPr="00BE196F">
        <w:t>p</w:t>
      </w:r>
      <w:r w:rsidRPr="00BE196F">
        <w:t xml:space="preserve">arty's failure to exercise its rights as a result of a breach of the agreement, will affect the rights of the first-mentioned </w:t>
      </w:r>
      <w:r w:rsidR="00BE1E4C" w:rsidRPr="00BE196F">
        <w:t>p</w:t>
      </w:r>
      <w:r w:rsidRPr="00BE196F">
        <w:t>arty, nor will it be hindered from exercising those rights.</w:t>
      </w:r>
    </w:p>
    <w:p w14:paraId="22CE9D1B" w14:textId="77777777" w:rsidR="00505647" w:rsidRPr="00BE196F" w:rsidRDefault="00505647" w:rsidP="00BE1E4C">
      <w:pPr>
        <w:spacing w:line="360" w:lineRule="auto"/>
        <w:rPr>
          <w:b/>
          <w:bCs/>
          <w:sz w:val="24"/>
          <w:szCs w:val="24"/>
        </w:rPr>
      </w:pPr>
    </w:p>
    <w:p w14:paraId="4088705D" w14:textId="680FAF1D" w:rsidR="000536FC" w:rsidRPr="00BE196F" w:rsidRDefault="00B1068C" w:rsidP="007D19CD">
      <w:pPr>
        <w:pStyle w:val="Heading2"/>
        <w:numPr>
          <w:ilvl w:val="0"/>
          <w:numId w:val="0"/>
        </w:numPr>
        <w:spacing w:line="360" w:lineRule="auto"/>
        <w:ind w:left="576" w:hanging="576"/>
      </w:pPr>
      <w:bookmarkStart w:id="73" w:name="_Toc98083163"/>
      <w:bookmarkStart w:id="74" w:name="_Toc105758951"/>
      <w:r w:rsidRPr="00BE196F">
        <w:lastRenderedPageBreak/>
        <w:t xml:space="preserve">12.14. </w:t>
      </w:r>
      <w:r w:rsidR="009167F7" w:rsidRPr="00BE196F">
        <w:t>Total Agreement and Amendments</w:t>
      </w:r>
      <w:bookmarkEnd w:id="73"/>
      <w:bookmarkEnd w:id="74"/>
    </w:p>
    <w:p w14:paraId="47DFC345" w14:textId="5380D0FB" w:rsidR="000536FC" w:rsidRPr="00BE196F" w:rsidRDefault="00FC2EAD" w:rsidP="00BE1E4C">
      <w:pPr>
        <w:spacing w:line="360" w:lineRule="auto"/>
      </w:pPr>
      <w:r w:rsidRPr="00BE196F">
        <w:t xml:space="preserve">The agreement represents the </w:t>
      </w:r>
      <w:r w:rsidR="00BE1E4C" w:rsidRPr="00BE196F">
        <w:t>p</w:t>
      </w:r>
      <w:r w:rsidRPr="00BE196F">
        <w:t>arties' entire agreement, including any additional restrictions, proposals, or pledges, whether verbal or written. Unless reduced to writing and signed by both parties, no modifications to the agreement will have any validity or effect.</w:t>
      </w:r>
    </w:p>
    <w:p w14:paraId="44558BEC" w14:textId="255C7C0C" w:rsidR="00B3634E" w:rsidRPr="00BE196F" w:rsidRDefault="00A60CFE" w:rsidP="007D19CD">
      <w:pPr>
        <w:pStyle w:val="Heading2"/>
        <w:numPr>
          <w:ilvl w:val="0"/>
          <w:numId w:val="0"/>
        </w:numPr>
        <w:spacing w:line="360" w:lineRule="auto"/>
        <w:ind w:left="576" w:hanging="576"/>
      </w:pPr>
      <w:bookmarkStart w:id="75" w:name="_Toc98083164"/>
      <w:bookmarkStart w:id="76" w:name="_Toc105758952"/>
      <w:r w:rsidRPr="00BE196F">
        <w:t xml:space="preserve">12.15. </w:t>
      </w:r>
      <w:r w:rsidR="009167F7" w:rsidRPr="00BE196F">
        <w:t>Governing Law</w:t>
      </w:r>
      <w:bookmarkEnd w:id="75"/>
      <w:bookmarkEnd w:id="76"/>
    </w:p>
    <w:p w14:paraId="71DCB143" w14:textId="32D36BC3" w:rsidR="00B3634E" w:rsidRPr="00BE196F" w:rsidRDefault="00035881" w:rsidP="00BE1E4C">
      <w:pPr>
        <w:spacing w:line="360" w:lineRule="auto"/>
      </w:pPr>
      <w:r w:rsidRPr="00BE196F">
        <w:t>The Republic of South Africa's laws will govern the agreement and will be used to interpret it.</w:t>
      </w:r>
    </w:p>
    <w:p w14:paraId="191CB2F3" w14:textId="1B643444" w:rsidR="00035881" w:rsidRPr="00BE196F" w:rsidRDefault="0071018B" w:rsidP="007D19CD">
      <w:pPr>
        <w:pStyle w:val="Heading2"/>
        <w:numPr>
          <w:ilvl w:val="0"/>
          <w:numId w:val="0"/>
        </w:numPr>
        <w:spacing w:line="360" w:lineRule="auto"/>
        <w:ind w:left="576" w:hanging="576"/>
      </w:pPr>
      <w:bookmarkStart w:id="77" w:name="_Toc98083165"/>
      <w:bookmarkStart w:id="78" w:name="_Toc105758953"/>
      <w:r w:rsidRPr="00BE196F">
        <w:t xml:space="preserve">12.16. </w:t>
      </w:r>
      <w:r w:rsidR="009167F7" w:rsidRPr="00BE196F">
        <w:t>Domicilia Citande et Exencutandi and Notice</w:t>
      </w:r>
      <w:bookmarkEnd w:id="77"/>
      <w:bookmarkEnd w:id="78"/>
    </w:p>
    <w:p w14:paraId="0A1C7D44" w14:textId="7379A79E" w:rsidR="00A01A1E" w:rsidRPr="00BE196F" w:rsidRDefault="00035881" w:rsidP="00BE1E4C">
      <w:pPr>
        <w:spacing w:line="360" w:lineRule="auto"/>
      </w:pPr>
      <w:r w:rsidRPr="00BE196F">
        <w:t xml:space="preserve">For all purposes of and in connection with the agreement, the </w:t>
      </w:r>
      <w:r w:rsidR="00BE1E4C" w:rsidRPr="00BE196F">
        <w:t>p</w:t>
      </w:r>
      <w:r w:rsidRPr="00BE196F">
        <w:t xml:space="preserve">arties choose the addresses mentioned therein or such other address as may be communicated in writing by one </w:t>
      </w:r>
      <w:r w:rsidR="00BE1E4C" w:rsidRPr="00BE196F">
        <w:t>p</w:t>
      </w:r>
      <w:r w:rsidRPr="00BE196F">
        <w:t xml:space="preserve">arty to the other as their domicilia citandi et executandi. Any notice required by the agreement must be delivered to the applicable </w:t>
      </w:r>
      <w:r w:rsidR="00BE1E4C" w:rsidRPr="00BE196F">
        <w:t>p</w:t>
      </w:r>
      <w:r w:rsidRPr="00BE196F">
        <w:t>arty at its domicilium in writing.</w:t>
      </w:r>
    </w:p>
    <w:p w14:paraId="33CFFDAB" w14:textId="20C6A353" w:rsidR="009167F7" w:rsidRPr="00BE196F" w:rsidRDefault="00654AE8" w:rsidP="007D19CD">
      <w:pPr>
        <w:pStyle w:val="Heading2"/>
        <w:numPr>
          <w:ilvl w:val="0"/>
          <w:numId w:val="0"/>
        </w:numPr>
        <w:spacing w:line="360" w:lineRule="auto"/>
        <w:ind w:left="576" w:hanging="576"/>
      </w:pPr>
      <w:bookmarkStart w:id="79" w:name="_Toc98083166"/>
      <w:bookmarkStart w:id="80" w:name="_Toc105758954"/>
      <w:r w:rsidRPr="00BE196F">
        <w:t xml:space="preserve">12.17. </w:t>
      </w:r>
      <w:r w:rsidR="009167F7" w:rsidRPr="00BE196F">
        <w:t>Precedence</w:t>
      </w:r>
      <w:bookmarkEnd w:id="79"/>
      <w:bookmarkEnd w:id="80"/>
    </w:p>
    <w:p w14:paraId="61F78E1F" w14:textId="63E2B087" w:rsidR="00482E20" w:rsidRPr="00BE196F" w:rsidRDefault="00DA37CD" w:rsidP="00BE1E4C">
      <w:pPr>
        <w:spacing w:line="360" w:lineRule="auto"/>
        <w:rPr>
          <w:bCs/>
        </w:rPr>
      </w:pPr>
      <w:r w:rsidRPr="00BE196F">
        <w:rPr>
          <w:bCs/>
        </w:rPr>
        <w:t>If these General Conditions and any term or condition in the agreement conflict, the latter will take precedence.</w:t>
      </w:r>
    </w:p>
    <w:p w14:paraId="053CAF79" w14:textId="77777777" w:rsidR="00482E20" w:rsidRPr="00BE196F" w:rsidRDefault="00482E20" w:rsidP="00BE1E4C">
      <w:pPr>
        <w:spacing w:line="360" w:lineRule="auto"/>
        <w:rPr>
          <w:b/>
        </w:rPr>
      </w:pPr>
    </w:p>
    <w:p w14:paraId="503ABA00" w14:textId="77777777" w:rsidR="00F81738" w:rsidRPr="00BE196F" w:rsidRDefault="00111CBB" w:rsidP="00BE1E4C">
      <w:pPr>
        <w:pStyle w:val="Heading1"/>
        <w:numPr>
          <w:ilvl w:val="0"/>
          <w:numId w:val="1"/>
        </w:numPr>
        <w:spacing w:before="0" w:after="0" w:line="360" w:lineRule="auto"/>
        <w:ind w:left="0" w:firstLine="0"/>
        <w:rPr>
          <w:b/>
        </w:rPr>
      </w:pPr>
      <w:bookmarkStart w:id="81" w:name="_gowplvbntmvh" w:colFirst="0" w:colLast="0"/>
      <w:bookmarkStart w:id="82" w:name="_Toc98083167"/>
      <w:bookmarkStart w:id="83" w:name="_Toc105758955"/>
      <w:bookmarkEnd w:id="81"/>
      <w:r w:rsidRPr="00BE196F">
        <w:rPr>
          <w:b/>
        </w:rPr>
        <w:t>RELEVANT EXPERIENCE</w:t>
      </w:r>
      <w:bookmarkEnd w:id="82"/>
      <w:bookmarkEnd w:id="83"/>
    </w:p>
    <w:p w14:paraId="77FE6E29" w14:textId="26F85406" w:rsidR="00F81738" w:rsidRPr="00BE196F" w:rsidRDefault="00F81738" w:rsidP="00BE1E4C">
      <w:pPr>
        <w:spacing w:line="360" w:lineRule="auto"/>
        <w:rPr>
          <w:b/>
        </w:rPr>
      </w:pPr>
    </w:p>
    <w:tbl>
      <w:tblPr>
        <w:tblStyle w:val="TableGrid"/>
        <w:tblW w:w="0" w:type="auto"/>
        <w:tblLook w:val="04A0" w:firstRow="1" w:lastRow="0" w:firstColumn="1" w:lastColumn="0" w:noHBand="0" w:noVBand="1"/>
      </w:tblPr>
      <w:tblGrid>
        <w:gridCol w:w="2122"/>
        <w:gridCol w:w="2693"/>
        <w:gridCol w:w="1949"/>
        <w:gridCol w:w="2255"/>
      </w:tblGrid>
      <w:tr w:rsidR="007817B6" w:rsidRPr="00BE196F" w14:paraId="1746F712" w14:textId="77777777" w:rsidTr="008049BA">
        <w:tc>
          <w:tcPr>
            <w:tcW w:w="2122" w:type="dxa"/>
          </w:tcPr>
          <w:p w14:paraId="0F5F0F36" w14:textId="50B72537" w:rsidR="007817B6" w:rsidRPr="00BE196F" w:rsidRDefault="007817B6" w:rsidP="00BE1E4C">
            <w:pPr>
              <w:spacing w:line="360" w:lineRule="auto"/>
              <w:jc w:val="center"/>
              <w:rPr>
                <w:b/>
              </w:rPr>
            </w:pPr>
            <w:r w:rsidRPr="00BE196F">
              <w:rPr>
                <w:b/>
              </w:rPr>
              <w:t>Client Name</w:t>
            </w:r>
          </w:p>
        </w:tc>
        <w:tc>
          <w:tcPr>
            <w:tcW w:w="2693" w:type="dxa"/>
          </w:tcPr>
          <w:p w14:paraId="4CD739F9" w14:textId="7FF595B1" w:rsidR="007817B6" w:rsidRPr="00BE196F" w:rsidRDefault="007817B6" w:rsidP="00BE1E4C">
            <w:pPr>
              <w:spacing w:line="360" w:lineRule="auto"/>
              <w:jc w:val="center"/>
              <w:rPr>
                <w:b/>
              </w:rPr>
            </w:pPr>
            <w:r w:rsidRPr="00BE196F">
              <w:rPr>
                <w:b/>
              </w:rPr>
              <w:t>Brief Description</w:t>
            </w:r>
          </w:p>
        </w:tc>
        <w:tc>
          <w:tcPr>
            <w:tcW w:w="1949" w:type="dxa"/>
          </w:tcPr>
          <w:p w14:paraId="77D7D780" w14:textId="7863975C" w:rsidR="007817B6" w:rsidRPr="00BE196F" w:rsidRDefault="007817B6" w:rsidP="00BE1E4C">
            <w:pPr>
              <w:spacing w:line="360" w:lineRule="auto"/>
              <w:jc w:val="center"/>
              <w:rPr>
                <w:b/>
              </w:rPr>
            </w:pPr>
            <w:r w:rsidRPr="00BE196F">
              <w:rPr>
                <w:b/>
              </w:rPr>
              <w:t>Timeframe</w:t>
            </w:r>
          </w:p>
        </w:tc>
        <w:tc>
          <w:tcPr>
            <w:tcW w:w="2255" w:type="dxa"/>
          </w:tcPr>
          <w:p w14:paraId="2E7345BC" w14:textId="70AB9BED" w:rsidR="007817B6" w:rsidRPr="00BE196F" w:rsidRDefault="001A7741" w:rsidP="00BE1E4C">
            <w:pPr>
              <w:spacing w:line="360" w:lineRule="auto"/>
              <w:jc w:val="center"/>
              <w:rPr>
                <w:b/>
              </w:rPr>
            </w:pPr>
            <w:r w:rsidRPr="00BE196F">
              <w:rPr>
                <w:b/>
              </w:rPr>
              <w:t>Members</w:t>
            </w:r>
          </w:p>
        </w:tc>
      </w:tr>
      <w:tr w:rsidR="007817B6" w:rsidRPr="00BE196F" w14:paraId="30FC3874" w14:textId="77777777" w:rsidTr="008049BA">
        <w:tc>
          <w:tcPr>
            <w:tcW w:w="2122" w:type="dxa"/>
          </w:tcPr>
          <w:p w14:paraId="678E0EB6" w14:textId="77777777" w:rsidR="0049019B" w:rsidRPr="00BE196F" w:rsidRDefault="0049019B" w:rsidP="00BE1E4C">
            <w:pPr>
              <w:spacing w:line="360" w:lineRule="auto"/>
            </w:pPr>
          </w:p>
          <w:p w14:paraId="0FEFD627" w14:textId="77777777" w:rsidR="0049019B" w:rsidRPr="00BE196F" w:rsidRDefault="0049019B" w:rsidP="00BE1E4C">
            <w:pPr>
              <w:spacing w:line="360" w:lineRule="auto"/>
            </w:pPr>
          </w:p>
          <w:p w14:paraId="188122BE" w14:textId="7EF740B9" w:rsidR="007817B6" w:rsidRPr="00BE196F" w:rsidRDefault="007817B6" w:rsidP="00BE1E4C">
            <w:pPr>
              <w:spacing w:line="360" w:lineRule="auto"/>
            </w:pPr>
            <w:r w:rsidRPr="00BE196F">
              <w:t>Janet Liebenberg</w:t>
            </w:r>
          </w:p>
        </w:tc>
        <w:tc>
          <w:tcPr>
            <w:tcW w:w="2693" w:type="dxa"/>
          </w:tcPr>
          <w:p w14:paraId="69132BA3" w14:textId="77777777" w:rsidR="0049019B" w:rsidRPr="00BE196F" w:rsidRDefault="0049019B" w:rsidP="00BE1E4C">
            <w:pPr>
              <w:spacing w:line="360" w:lineRule="auto"/>
            </w:pPr>
          </w:p>
          <w:p w14:paraId="417D2B92" w14:textId="77777777" w:rsidR="0049019B" w:rsidRPr="00BE196F" w:rsidRDefault="0049019B" w:rsidP="00BE1E4C">
            <w:pPr>
              <w:spacing w:line="360" w:lineRule="auto"/>
            </w:pPr>
          </w:p>
          <w:p w14:paraId="2D1E8527" w14:textId="7E168870" w:rsidR="007817B6" w:rsidRPr="00BE196F" w:rsidRDefault="007817B6" w:rsidP="00BE1E4C">
            <w:pPr>
              <w:spacing w:line="360" w:lineRule="auto"/>
            </w:pPr>
            <w:r w:rsidRPr="00BE196F">
              <w:t>Lecturer Leave Day repayment system</w:t>
            </w:r>
          </w:p>
        </w:tc>
        <w:tc>
          <w:tcPr>
            <w:tcW w:w="1949" w:type="dxa"/>
          </w:tcPr>
          <w:p w14:paraId="06CCE5A8" w14:textId="77777777" w:rsidR="0049019B" w:rsidRPr="00BE196F" w:rsidRDefault="0049019B" w:rsidP="00BE1E4C">
            <w:pPr>
              <w:spacing w:line="360" w:lineRule="auto"/>
            </w:pPr>
          </w:p>
          <w:p w14:paraId="0E1EF962" w14:textId="77777777" w:rsidR="0049019B" w:rsidRPr="00BE196F" w:rsidRDefault="0049019B" w:rsidP="00BE1E4C">
            <w:pPr>
              <w:spacing w:line="360" w:lineRule="auto"/>
            </w:pPr>
          </w:p>
          <w:p w14:paraId="06E6F081" w14:textId="7D9311CE" w:rsidR="007817B6" w:rsidRPr="00BE196F" w:rsidRDefault="007817B6" w:rsidP="00BE1E4C">
            <w:pPr>
              <w:spacing w:line="360" w:lineRule="auto"/>
            </w:pPr>
            <w:r w:rsidRPr="00BE196F">
              <w:t>2020: March to April</w:t>
            </w:r>
          </w:p>
        </w:tc>
        <w:tc>
          <w:tcPr>
            <w:tcW w:w="2255" w:type="dxa"/>
          </w:tcPr>
          <w:p w14:paraId="6E1FCC34" w14:textId="7332FE91" w:rsidR="007817B6" w:rsidRPr="00BE196F" w:rsidRDefault="000C1921" w:rsidP="00BE1E4C">
            <w:pPr>
              <w:spacing w:line="360" w:lineRule="auto"/>
            </w:pPr>
            <w:r w:rsidRPr="00BE196F">
              <w:t>Hanno Visagie</w:t>
            </w:r>
          </w:p>
          <w:p w14:paraId="065D0441" w14:textId="481A6EB9" w:rsidR="000C1921" w:rsidRPr="00BE196F" w:rsidRDefault="000C1921" w:rsidP="00BE1E4C">
            <w:pPr>
              <w:spacing w:line="360" w:lineRule="auto"/>
            </w:pPr>
            <w:r w:rsidRPr="00BE196F">
              <w:t>Michael Rosin</w:t>
            </w:r>
          </w:p>
          <w:p w14:paraId="6DA03C7C" w14:textId="77777777" w:rsidR="000C1921" w:rsidRPr="00BE196F" w:rsidRDefault="000C1921" w:rsidP="00BE1E4C">
            <w:pPr>
              <w:spacing w:line="360" w:lineRule="auto"/>
            </w:pPr>
            <w:r w:rsidRPr="00BE196F">
              <w:t>Llewellyn Anthony</w:t>
            </w:r>
          </w:p>
          <w:p w14:paraId="1FB88643" w14:textId="77777777" w:rsidR="000C1921" w:rsidRPr="00BE196F" w:rsidRDefault="000C1921" w:rsidP="00BE1E4C">
            <w:pPr>
              <w:spacing w:line="360" w:lineRule="auto"/>
            </w:pPr>
            <w:r w:rsidRPr="00BE196F">
              <w:t>Hano Strydom</w:t>
            </w:r>
          </w:p>
          <w:p w14:paraId="4C98B47D" w14:textId="77777777" w:rsidR="000C1921" w:rsidRPr="00BE196F" w:rsidRDefault="000C1921" w:rsidP="00BE1E4C">
            <w:pPr>
              <w:spacing w:line="360" w:lineRule="auto"/>
            </w:pPr>
            <w:r w:rsidRPr="00BE196F">
              <w:t>Annika du Toit</w:t>
            </w:r>
          </w:p>
          <w:p w14:paraId="64A53557" w14:textId="5ACC85B9" w:rsidR="000C1921" w:rsidRPr="00BE196F" w:rsidRDefault="000C1921" w:rsidP="00BE1E4C">
            <w:pPr>
              <w:spacing w:line="360" w:lineRule="auto"/>
            </w:pPr>
            <w:r w:rsidRPr="00BE196F">
              <w:t>Shené Boshoff</w:t>
            </w:r>
          </w:p>
        </w:tc>
      </w:tr>
      <w:tr w:rsidR="007817B6" w:rsidRPr="00BE196F" w14:paraId="1BB13291" w14:textId="77777777" w:rsidTr="008049BA">
        <w:tc>
          <w:tcPr>
            <w:tcW w:w="2122" w:type="dxa"/>
          </w:tcPr>
          <w:p w14:paraId="431723B1" w14:textId="77777777" w:rsidR="0049019B" w:rsidRPr="00BE196F" w:rsidRDefault="0049019B" w:rsidP="00BE1E4C">
            <w:pPr>
              <w:spacing w:line="360" w:lineRule="auto"/>
            </w:pPr>
          </w:p>
          <w:p w14:paraId="2FEC4E64" w14:textId="77777777" w:rsidR="0049019B" w:rsidRPr="00BE196F" w:rsidRDefault="0049019B" w:rsidP="00BE1E4C">
            <w:pPr>
              <w:spacing w:line="360" w:lineRule="auto"/>
            </w:pPr>
          </w:p>
          <w:p w14:paraId="570E788E" w14:textId="17880D4D" w:rsidR="007817B6" w:rsidRPr="00BE196F" w:rsidRDefault="007817B6" w:rsidP="00BE1E4C">
            <w:pPr>
              <w:spacing w:line="360" w:lineRule="auto"/>
            </w:pPr>
            <w:r w:rsidRPr="00BE196F">
              <w:t>Linda Redelinghuis</w:t>
            </w:r>
          </w:p>
        </w:tc>
        <w:tc>
          <w:tcPr>
            <w:tcW w:w="2693" w:type="dxa"/>
          </w:tcPr>
          <w:p w14:paraId="4AF79CE6" w14:textId="77777777" w:rsidR="0049019B" w:rsidRPr="00BE196F" w:rsidRDefault="0049019B" w:rsidP="00BE1E4C">
            <w:pPr>
              <w:spacing w:line="360" w:lineRule="auto"/>
            </w:pPr>
          </w:p>
          <w:p w14:paraId="1282BF5D" w14:textId="77777777" w:rsidR="0049019B" w:rsidRPr="00BE196F" w:rsidRDefault="0049019B" w:rsidP="00BE1E4C">
            <w:pPr>
              <w:spacing w:line="360" w:lineRule="auto"/>
            </w:pPr>
          </w:p>
          <w:p w14:paraId="6133C530" w14:textId="184B0EC8" w:rsidR="007817B6" w:rsidRPr="00BE196F" w:rsidRDefault="0075658B" w:rsidP="00BE1E4C">
            <w:pPr>
              <w:spacing w:line="360" w:lineRule="auto"/>
            </w:pPr>
            <w:r w:rsidRPr="00BE196F">
              <w:t>ATLAS Courier System</w:t>
            </w:r>
          </w:p>
        </w:tc>
        <w:tc>
          <w:tcPr>
            <w:tcW w:w="1949" w:type="dxa"/>
          </w:tcPr>
          <w:p w14:paraId="7902C59D" w14:textId="77777777" w:rsidR="0049019B" w:rsidRPr="00BE196F" w:rsidRDefault="0049019B" w:rsidP="00BE1E4C">
            <w:pPr>
              <w:spacing w:line="360" w:lineRule="auto"/>
            </w:pPr>
          </w:p>
          <w:p w14:paraId="693159E0" w14:textId="77777777" w:rsidR="0049019B" w:rsidRPr="00BE196F" w:rsidRDefault="0049019B" w:rsidP="00BE1E4C">
            <w:pPr>
              <w:spacing w:line="360" w:lineRule="auto"/>
            </w:pPr>
          </w:p>
          <w:p w14:paraId="1A20A7F8" w14:textId="7A63FEC2" w:rsidR="007817B6" w:rsidRPr="00BE196F" w:rsidRDefault="007817B6" w:rsidP="00BE1E4C">
            <w:pPr>
              <w:spacing w:line="360" w:lineRule="auto"/>
            </w:pPr>
            <w:r w:rsidRPr="00BE196F">
              <w:t>2020: Feb - October</w:t>
            </w:r>
          </w:p>
        </w:tc>
        <w:tc>
          <w:tcPr>
            <w:tcW w:w="2255" w:type="dxa"/>
          </w:tcPr>
          <w:p w14:paraId="6F35AA03" w14:textId="77777777" w:rsidR="00196076" w:rsidRPr="00BE196F" w:rsidRDefault="00196076" w:rsidP="00BE1E4C">
            <w:pPr>
              <w:spacing w:line="360" w:lineRule="auto"/>
            </w:pPr>
            <w:r w:rsidRPr="00BE196F">
              <w:t>Hanno Visagie</w:t>
            </w:r>
          </w:p>
          <w:p w14:paraId="78C825A1" w14:textId="77777777" w:rsidR="00196076" w:rsidRPr="00BE196F" w:rsidRDefault="00196076" w:rsidP="00BE1E4C">
            <w:pPr>
              <w:spacing w:line="360" w:lineRule="auto"/>
            </w:pPr>
            <w:r w:rsidRPr="00BE196F">
              <w:t>Michael Rosin</w:t>
            </w:r>
          </w:p>
          <w:p w14:paraId="31588B19" w14:textId="77777777" w:rsidR="00196076" w:rsidRPr="00BE196F" w:rsidRDefault="00196076" w:rsidP="00BE1E4C">
            <w:pPr>
              <w:spacing w:line="360" w:lineRule="auto"/>
            </w:pPr>
            <w:r w:rsidRPr="00BE196F">
              <w:t>Llewellyn Anthony</w:t>
            </w:r>
          </w:p>
          <w:p w14:paraId="2CDD106E" w14:textId="77777777" w:rsidR="00196076" w:rsidRPr="00BE196F" w:rsidRDefault="00196076" w:rsidP="00BE1E4C">
            <w:pPr>
              <w:spacing w:line="360" w:lineRule="auto"/>
            </w:pPr>
            <w:r w:rsidRPr="00BE196F">
              <w:t>Hano Strydom</w:t>
            </w:r>
          </w:p>
          <w:p w14:paraId="37CC1757" w14:textId="77777777" w:rsidR="00196076" w:rsidRPr="00BE196F" w:rsidRDefault="00196076" w:rsidP="00BE1E4C">
            <w:pPr>
              <w:spacing w:line="360" w:lineRule="auto"/>
            </w:pPr>
            <w:r w:rsidRPr="00BE196F">
              <w:t>Annika du Toit</w:t>
            </w:r>
          </w:p>
          <w:p w14:paraId="71D88D4A" w14:textId="2BA8341B" w:rsidR="007817B6" w:rsidRPr="00BE196F" w:rsidRDefault="00196076" w:rsidP="00BE1E4C">
            <w:pPr>
              <w:spacing w:line="360" w:lineRule="auto"/>
            </w:pPr>
            <w:r w:rsidRPr="00BE196F">
              <w:t>Shené Boshoff</w:t>
            </w:r>
          </w:p>
        </w:tc>
      </w:tr>
      <w:tr w:rsidR="007817B6" w:rsidRPr="00BE196F" w14:paraId="5587FF79" w14:textId="77777777" w:rsidTr="008049BA">
        <w:tc>
          <w:tcPr>
            <w:tcW w:w="2122" w:type="dxa"/>
          </w:tcPr>
          <w:p w14:paraId="5047219D" w14:textId="77777777" w:rsidR="0049019B" w:rsidRPr="00BE196F" w:rsidRDefault="0049019B" w:rsidP="00BE1E4C">
            <w:pPr>
              <w:spacing w:line="360" w:lineRule="auto"/>
            </w:pPr>
          </w:p>
          <w:p w14:paraId="06657CDD" w14:textId="77777777" w:rsidR="0049019B" w:rsidRPr="00BE196F" w:rsidRDefault="0049019B" w:rsidP="00BE1E4C">
            <w:pPr>
              <w:spacing w:line="360" w:lineRule="auto"/>
            </w:pPr>
          </w:p>
          <w:p w14:paraId="3DCA569E" w14:textId="77777777" w:rsidR="0049019B" w:rsidRPr="00BE196F" w:rsidRDefault="0049019B" w:rsidP="00BE1E4C">
            <w:pPr>
              <w:spacing w:line="360" w:lineRule="auto"/>
            </w:pPr>
          </w:p>
          <w:p w14:paraId="77EDA0B1" w14:textId="7E73DBF6" w:rsidR="007817B6" w:rsidRPr="00BE196F" w:rsidRDefault="0075658B" w:rsidP="00BE1E4C">
            <w:pPr>
              <w:spacing w:line="360" w:lineRule="auto"/>
            </w:pPr>
            <w:r w:rsidRPr="00BE196F">
              <w:t>Rodney Sebopelo</w:t>
            </w:r>
          </w:p>
        </w:tc>
        <w:tc>
          <w:tcPr>
            <w:tcW w:w="2693" w:type="dxa"/>
          </w:tcPr>
          <w:p w14:paraId="70482348" w14:textId="77777777" w:rsidR="0049019B" w:rsidRPr="00BE196F" w:rsidRDefault="0049019B" w:rsidP="00BE1E4C">
            <w:pPr>
              <w:spacing w:line="360" w:lineRule="auto"/>
            </w:pPr>
          </w:p>
          <w:p w14:paraId="0007D143" w14:textId="77777777" w:rsidR="0049019B" w:rsidRPr="00BE196F" w:rsidRDefault="0049019B" w:rsidP="00BE1E4C">
            <w:pPr>
              <w:spacing w:line="360" w:lineRule="auto"/>
            </w:pPr>
          </w:p>
          <w:p w14:paraId="0CFB44F5" w14:textId="77777777" w:rsidR="0049019B" w:rsidRPr="00BE196F" w:rsidRDefault="0049019B" w:rsidP="00BE1E4C">
            <w:pPr>
              <w:spacing w:line="360" w:lineRule="auto"/>
            </w:pPr>
          </w:p>
          <w:p w14:paraId="723A9318" w14:textId="46F3AB31" w:rsidR="007817B6" w:rsidRPr="00BE196F" w:rsidRDefault="0075658B" w:rsidP="00BE1E4C">
            <w:pPr>
              <w:spacing w:line="360" w:lineRule="auto"/>
            </w:pPr>
            <w:r w:rsidRPr="00BE196F">
              <w:t>FNAS System/Database</w:t>
            </w:r>
          </w:p>
        </w:tc>
        <w:tc>
          <w:tcPr>
            <w:tcW w:w="1949" w:type="dxa"/>
          </w:tcPr>
          <w:p w14:paraId="3F2E9329" w14:textId="77777777" w:rsidR="0049019B" w:rsidRPr="00BE196F" w:rsidRDefault="0049019B" w:rsidP="00BE1E4C">
            <w:pPr>
              <w:spacing w:line="360" w:lineRule="auto"/>
            </w:pPr>
          </w:p>
          <w:p w14:paraId="6BB0E7ED" w14:textId="77777777" w:rsidR="0049019B" w:rsidRPr="00BE196F" w:rsidRDefault="0049019B" w:rsidP="00BE1E4C">
            <w:pPr>
              <w:spacing w:line="360" w:lineRule="auto"/>
            </w:pPr>
          </w:p>
          <w:p w14:paraId="2F288116" w14:textId="77777777" w:rsidR="0049019B" w:rsidRPr="00BE196F" w:rsidRDefault="0049019B" w:rsidP="00BE1E4C">
            <w:pPr>
              <w:spacing w:line="360" w:lineRule="auto"/>
            </w:pPr>
          </w:p>
          <w:p w14:paraId="4C29F608" w14:textId="7CBE64A8" w:rsidR="007817B6" w:rsidRPr="00BE196F" w:rsidRDefault="0075658B" w:rsidP="00BE1E4C">
            <w:pPr>
              <w:spacing w:line="360" w:lineRule="auto"/>
            </w:pPr>
            <w:r w:rsidRPr="00BE196F">
              <w:t>2021: June - July</w:t>
            </w:r>
          </w:p>
        </w:tc>
        <w:tc>
          <w:tcPr>
            <w:tcW w:w="2255" w:type="dxa"/>
          </w:tcPr>
          <w:p w14:paraId="6EE3BEEE" w14:textId="77777777" w:rsidR="00196076" w:rsidRPr="00BE196F" w:rsidRDefault="00196076" w:rsidP="00BE1E4C">
            <w:pPr>
              <w:spacing w:line="360" w:lineRule="auto"/>
            </w:pPr>
            <w:r w:rsidRPr="00BE196F">
              <w:lastRenderedPageBreak/>
              <w:t>Hanno Visagie</w:t>
            </w:r>
          </w:p>
          <w:p w14:paraId="3220A979" w14:textId="77777777" w:rsidR="00196076" w:rsidRPr="00BE196F" w:rsidRDefault="00196076" w:rsidP="00BE1E4C">
            <w:pPr>
              <w:spacing w:line="360" w:lineRule="auto"/>
            </w:pPr>
            <w:r w:rsidRPr="00BE196F">
              <w:lastRenderedPageBreak/>
              <w:t>Michael Rosin</w:t>
            </w:r>
          </w:p>
          <w:p w14:paraId="2A1247EC" w14:textId="77777777" w:rsidR="00196076" w:rsidRPr="00BE196F" w:rsidRDefault="00196076" w:rsidP="00BE1E4C">
            <w:pPr>
              <w:spacing w:line="360" w:lineRule="auto"/>
            </w:pPr>
            <w:r w:rsidRPr="00BE196F">
              <w:t>Llewellyn Anthony</w:t>
            </w:r>
          </w:p>
          <w:p w14:paraId="1A5DEEB8" w14:textId="77777777" w:rsidR="00196076" w:rsidRPr="00BE196F" w:rsidRDefault="00196076" w:rsidP="00BE1E4C">
            <w:pPr>
              <w:spacing w:line="360" w:lineRule="auto"/>
            </w:pPr>
            <w:r w:rsidRPr="00BE196F">
              <w:t>Hano Strydom</w:t>
            </w:r>
          </w:p>
          <w:p w14:paraId="209BD559" w14:textId="77777777" w:rsidR="00196076" w:rsidRPr="00BE196F" w:rsidRDefault="00196076" w:rsidP="00BE1E4C">
            <w:pPr>
              <w:spacing w:line="360" w:lineRule="auto"/>
            </w:pPr>
            <w:r w:rsidRPr="00BE196F">
              <w:t>Annika du Toit</w:t>
            </w:r>
          </w:p>
          <w:p w14:paraId="00D0638E" w14:textId="15547C45" w:rsidR="007817B6" w:rsidRPr="00BE196F" w:rsidRDefault="00196076" w:rsidP="00BE1E4C">
            <w:pPr>
              <w:spacing w:line="360" w:lineRule="auto"/>
            </w:pPr>
            <w:r w:rsidRPr="00BE196F">
              <w:t>Shené Boshoff</w:t>
            </w:r>
          </w:p>
        </w:tc>
      </w:tr>
      <w:tr w:rsidR="008049BA" w:rsidRPr="00BE196F" w14:paraId="7B8FDE8B" w14:textId="77777777" w:rsidTr="008049BA">
        <w:tc>
          <w:tcPr>
            <w:tcW w:w="2122" w:type="dxa"/>
          </w:tcPr>
          <w:p w14:paraId="1E2E6E37" w14:textId="77777777" w:rsidR="00284154" w:rsidRPr="00BE196F" w:rsidRDefault="00284154" w:rsidP="00BE1E4C">
            <w:pPr>
              <w:spacing w:line="360" w:lineRule="auto"/>
            </w:pPr>
          </w:p>
          <w:p w14:paraId="1B12EF31" w14:textId="77777777" w:rsidR="00284154" w:rsidRPr="00BE196F" w:rsidRDefault="00284154" w:rsidP="00BE1E4C">
            <w:pPr>
              <w:spacing w:line="360" w:lineRule="auto"/>
            </w:pPr>
          </w:p>
          <w:p w14:paraId="37540E33" w14:textId="723827ED" w:rsidR="008049BA" w:rsidRPr="00BE196F" w:rsidRDefault="00262391" w:rsidP="00BE1E4C">
            <w:pPr>
              <w:spacing w:line="360" w:lineRule="auto"/>
            </w:pPr>
            <w:r w:rsidRPr="00BE196F">
              <w:t>Zander Boonzaaier</w:t>
            </w:r>
          </w:p>
        </w:tc>
        <w:tc>
          <w:tcPr>
            <w:tcW w:w="2693" w:type="dxa"/>
          </w:tcPr>
          <w:p w14:paraId="7C7F6B5A" w14:textId="77777777" w:rsidR="00284154" w:rsidRPr="00BE196F" w:rsidRDefault="00284154" w:rsidP="00BE1E4C">
            <w:pPr>
              <w:spacing w:line="360" w:lineRule="auto"/>
            </w:pPr>
          </w:p>
          <w:p w14:paraId="2004C64C" w14:textId="77777777" w:rsidR="00284154" w:rsidRPr="00BE196F" w:rsidRDefault="00284154" w:rsidP="00BE1E4C">
            <w:pPr>
              <w:spacing w:line="360" w:lineRule="auto"/>
            </w:pPr>
          </w:p>
          <w:p w14:paraId="2EB1933E" w14:textId="0E63A6DB" w:rsidR="008049BA" w:rsidRPr="00BE196F" w:rsidRDefault="00491B1A" w:rsidP="00BE1E4C">
            <w:pPr>
              <w:spacing w:line="360" w:lineRule="auto"/>
            </w:pPr>
            <w:r w:rsidRPr="00BE196F">
              <w:t>Vitality Web App that manages Active Rewards</w:t>
            </w:r>
          </w:p>
        </w:tc>
        <w:tc>
          <w:tcPr>
            <w:tcW w:w="1949" w:type="dxa"/>
          </w:tcPr>
          <w:p w14:paraId="2D5D83D3" w14:textId="77777777" w:rsidR="00284154" w:rsidRPr="00BE196F" w:rsidRDefault="00284154" w:rsidP="00BE1E4C">
            <w:pPr>
              <w:spacing w:line="360" w:lineRule="auto"/>
            </w:pPr>
          </w:p>
          <w:p w14:paraId="758870FE" w14:textId="77777777" w:rsidR="00284154" w:rsidRPr="00BE196F" w:rsidRDefault="00284154" w:rsidP="00BE1E4C">
            <w:pPr>
              <w:spacing w:line="360" w:lineRule="auto"/>
            </w:pPr>
          </w:p>
          <w:p w14:paraId="6D6A8DC2" w14:textId="66E22061" w:rsidR="008049BA" w:rsidRPr="00BE196F" w:rsidRDefault="00FE12E8" w:rsidP="00BE1E4C">
            <w:pPr>
              <w:spacing w:line="360" w:lineRule="auto"/>
            </w:pPr>
            <w:r w:rsidRPr="00BE196F">
              <w:t>2021: August - October</w:t>
            </w:r>
          </w:p>
        </w:tc>
        <w:tc>
          <w:tcPr>
            <w:tcW w:w="2255" w:type="dxa"/>
          </w:tcPr>
          <w:p w14:paraId="65301ABC" w14:textId="77777777" w:rsidR="00196076" w:rsidRPr="00BE196F" w:rsidRDefault="00196076" w:rsidP="00BE1E4C">
            <w:pPr>
              <w:spacing w:line="360" w:lineRule="auto"/>
            </w:pPr>
            <w:r w:rsidRPr="00BE196F">
              <w:t>Hanno Visagie</w:t>
            </w:r>
          </w:p>
          <w:p w14:paraId="017E9CEE" w14:textId="77777777" w:rsidR="00196076" w:rsidRPr="00BE196F" w:rsidRDefault="00196076" w:rsidP="00BE1E4C">
            <w:pPr>
              <w:spacing w:line="360" w:lineRule="auto"/>
            </w:pPr>
            <w:r w:rsidRPr="00BE196F">
              <w:t>Michael Rosin</w:t>
            </w:r>
          </w:p>
          <w:p w14:paraId="715708E3" w14:textId="77777777" w:rsidR="00196076" w:rsidRPr="00BE196F" w:rsidRDefault="00196076" w:rsidP="00BE1E4C">
            <w:pPr>
              <w:spacing w:line="360" w:lineRule="auto"/>
            </w:pPr>
            <w:r w:rsidRPr="00BE196F">
              <w:t>Llewellyn Anthony</w:t>
            </w:r>
          </w:p>
          <w:p w14:paraId="32FCCFAC" w14:textId="77777777" w:rsidR="00196076" w:rsidRPr="00BE196F" w:rsidRDefault="00196076" w:rsidP="00BE1E4C">
            <w:pPr>
              <w:spacing w:line="360" w:lineRule="auto"/>
            </w:pPr>
            <w:r w:rsidRPr="00BE196F">
              <w:t>Hano Strydom</w:t>
            </w:r>
          </w:p>
          <w:p w14:paraId="27B7CB62" w14:textId="77777777" w:rsidR="00196076" w:rsidRPr="00BE196F" w:rsidRDefault="00196076" w:rsidP="00BE1E4C">
            <w:pPr>
              <w:spacing w:line="360" w:lineRule="auto"/>
            </w:pPr>
            <w:r w:rsidRPr="00BE196F">
              <w:t>Annika du Toit</w:t>
            </w:r>
          </w:p>
          <w:p w14:paraId="2BCD3C52" w14:textId="51023688" w:rsidR="008049BA" w:rsidRPr="00BE196F" w:rsidRDefault="00196076" w:rsidP="00BE1E4C">
            <w:pPr>
              <w:spacing w:line="360" w:lineRule="auto"/>
            </w:pPr>
            <w:r w:rsidRPr="00BE196F">
              <w:t>Shené Boshoff</w:t>
            </w:r>
          </w:p>
        </w:tc>
      </w:tr>
      <w:tr w:rsidR="00262391" w:rsidRPr="00BE196F" w14:paraId="07F5C596" w14:textId="77777777" w:rsidTr="008049BA">
        <w:tc>
          <w:tcPr>
            <w:tcW w:w="2122" w:type="dxa"/>
          </w:tcPr>
          <w:p w14:paraId="006BB699" w14:textId="77777777" w:rsidR="00375950" w:rsidRPr="00BE196F" w:rsidRDefault="00375950" w:rsidP="00BE1E4C">
            <w:pPr>
              <w:spacing w:line="360" w:lineRule="auto"/>
            </w:pPr>
          </w:p>
          <w:p w14:paraId="6394829B" w14:textId="77777777" w:rsidR="00375950" w:rsidRPr="00BE196F" w:rsidRDefault="00375950" w:rsidP="00BE1E4C">
            <w:pPr>
              <w:spacing w:line="360" w:lineRule="auto"/>
            </w:pPr>
          </w:p>
          <w:p w14:paraId="2FDC35D8" w14:textId="3F48B6AB" w:rsidR="00262391" w:rsidRPr="00BE196F" w:rsidRDefault="00262391" w:rsidP="00BE1E4C">
            <w:pPr>
              <w:spacing w:line="360" w:lineRule="auto"/>
            </w:pPr>
            <w:r w:rsidRPr="00BE196F">
              <w:t>Zander Boonzaaier</w:t>
            </w:r>
          </w:p>
        </w:tc>
        <w:tc>
          <w:tcPr>
            <w:tcW w:w="2693" w:type="dxa"/>
          </w:tcPr>
          <w:p w14:paraId="258E6466" w14:textId="77777777" w:rsidR="00375950" w:rsidRPr="00BE196F" w:rsidRDefault="00375950" w:rsidP="00BE1E4C">
            <w:pPr>
              <w:spacing w:line="360" w:lineRule="auto"/>
            </w:pPr>
          </w:p>
          <w:p w14:paraId="57148364" w14:textId="77777777" w:rsidR="00375950" w:rsidRPr="00BE196F" w:rsidRDefault="00375950" w:rsidP="00BE1E4C">
            <w:pPr>
              <w:spacing w:line="360" w:lineRule="auto"/>
            </w:pPr>
          </w:p>
          <w:p w14:paraId="2E0A6BC9" w14:textId="62AE62E3" w:rsidR="00262391" w:rsidRPr="00BE196F" w:rsidRDefault="00DE576F" w:rsidP="00BE1E4C">
            <w:pPr>
              <w:spacing w:line="360" w:lineRule="auto"/>
            </w:pPr>
            <w:r w:rsidRPr="00BE196F">
              <w:t>Social Media Web application</w:t>
            </w:r>
          </w:p>
        </w:tc>
        <w:tc>
          <w:tcPr>
            <w:tcW w:w="1949" w:type="dxa"/>
          </w:tcPr>
          <w:p w14:paraId="5A9FCFEF" w14:textId="77777777" w:rsidR="00375950" w:rsidRPr="00BE196F" w:rsidRDefault="00375950" w:rsidP="00BE1E4C">
            <w:pPr>
              <w:spacing w:line="360" w:lineRule="auto"/>
            </w:pPr>
          </w:p>
          <w:p w14:paraId="4A2E6AFD" w14:textId="77777777" w:rsidR="00375950" w:rsidRPr="00BE196F" w:rsidRDefault="00375950" w:rsidP="00BE1E4C">
            <w:pPr>
              <w:spacing w:line="360" w:lineRule="auto"/>
            </w:pPr>
          </w:p>
          <w:p w14:paraId="60D5C4B6" w14:textId="3FF8E322" w:rsidR="00262391" w:rsidRPr="00BE196F" w:rsidRDefault="00FE12E8" w:rsidP="00BE1E4C">
            <w:pPr>
              <w:spacing w:line="360" w:lineRule="auto"/>
            </w:pPr>
            <w:r w:rsidRPr="00BE196F">
              <w:t>2021: November - November</w:t>
            </w:r>
          </w:p>
        </w:tc>
        <w:tc>
          <w:tcPr>
            <w:tcW w:w="2255" w:type="dxa"/>
          </w:tcPr>
          <w:p w14:paraId="5CF2E7A1" w14:textId="77777777" w:rsidR="00196076" w:rsidRPr="00BE196F" w:rsidRDefault="00196076" w:rsidP="00BE1E4C">
            <w:pPr>
              <w:spacing w:line="360" w:lineRule="auto"/>
            </w:pPr>
            <w:r w:rsidRPr="00BE196F">
              <w:t>Hanno Visagie</w:t>
            </w:r>
          </w:p>
          <w:p w14:paraId="6DACFEBA" w14:textId="77777777" w:rsidR="00196076" w:rsidRPr="00BE196F" w:rsidRDefault="00196076" w:rsidP="00BE1E4C">
            <w:pPr>
              <w:spacing w:line="360" w:lineRule="auto"/>
            </w:pPr>
            <w:r w:rsidRPr="00BE196F">
              <w:t>Michael Rosin</w:t>
            </w:r>
          </w:p>
          <w:p w14:paraId="20B50D59" w14:textId="77777777" w:rsidR="00196076" w:rsidRPr="00BE196F" w:rsidRDefault="00196076" w:rsidP="00BE1E4C">
            <w:pPr>
              <w:spacing w:line="360" w:lineRule="auto"/>
            </w:pPr>
            <w:r w:rsidRPr="00BE196F">
              <w:t>Llewellyn Anthony</w:t>
            </w:r>
          </w:p>
          <w:p w14:paraId="5CCDD8D6" w14:textId="77777777" w:rsidR="00196076" w:rsidRPr="00BE196F" w:rsidRDefault="00196076" w:rsidP="00BE1E4C">
            <w:pPr>
              <w:spacing w:line="360" w:lineRule="auto"/>
            </w:pPr>
            <w:r w:rsidRPr="00BE196F">
              <w:t>Hano Strydom</w:t>
            </w:r>
          </w:p>
          <w:p w14:paraId="60046AD9" w14:textId="77777777" w:rsidR="00196076" w:rsidRPr="00BE196F" w:rsidRDefault="00196076" w:rsidP="00BE1E4C">
            <w:pPr>
              <w:spacing w:line="360" w:lineRule="auto"/>
            </w:pPr>
            <w:r w:rsidRPr="00BE196F">
              <w:t>Annika du Toit</w:t>
            </w:r>
          </w:p>
          <w:p w14:paraId="03E875A4" w14:textId="2483F042" w:rsidR="00262391" w:rsidRPr="00BE196F" w:rsidRDefault="00196076" w:rsidP="00BE1E4C">
            <w:pPr>
              <w:spacing w:line="360" w:lineRule="auto"/>
            </w:pPr>
            <w:r w:rsidRPr="00BE196F">
              <w:t>Shené Boshoff</w:t>
            </w:r>
          </w:p>
        </w:tc>
      </w:tr>
    </w:tbl>
    <w:p w14:paraId="1FBC43F2" w14:textId="2C34C319" w:rsidR="00E02911" w:rsidRPr="00BE196F" w:rsidRDefault="00E02911" w:rsidP="00BE1E4C">
      <w:pPr>
        <w:spacing w:line="360" w:lineRule="auto"/>
        <w:rPr>
          <w:b/>
        </w:rPr>
      </w:pPr>
    </w:p>
    <w:p w14:paraId="7F2D5B76" w14:textId="77777777" w:rsidR="00E02911" w:rsidRPr="00BE196F" w:rsidRDefault="00E02911" w:rsidP="00BE1E4C">
      <w:pPr>
        <w:spacing w:line="360" w:lineRule="auto"/>
        <w:rPr>
          <w:b/>
        </w:rPr>
      </w:pPr>
    </w:p>
    <w:p w14:paraId="76D504C4" w14:textId="77777777" w:rsidR="00F81738" w:rsidRPr="00BE196F" w:rsidRDefault="00111CBB" w:rsidP="00BE1E4C">
      <w:pPr>
        <w:pStyle w:val="Heading1"/>
        <w:numPr>
          <w:ilvl w:val="0"/>
          <w:numId w:val="1"/>
        </w:numPr>
        <w:spacing w:before="0" w:after="0" w:line="360" w:lineRule="auto"/>
        <w:ind w:left="0" w:firstLine="0"/>
        <w:rPr>
          <w:b/>
        </w:rPr>
      </w:pPr>
      <w:bookmarkStart w:id="84" w:name="_iqkxo458xq92" w:colFirst="0" w:colLast="0"/>
      <w:bookmarkStart w:id="85" w:name="_Toc98083168"/>
      <w:bookmarkStart w:id="86" w:name="_Toc105758956"/>
      <w:bookmarkEnd w:id="84"/>
      <w:r w:rsidRPr="00BE196F">
        <w:rPr>
          <w:b/>
        </w:rPr>
        <w:t>CONTACT DETAILS OF BIDDER</w:t>
      </w:r>
      <w:bookmarkEnd w:id="85"/>
      <w:bookmarkEnd w:id="86"/>
    </w:p>
    <w:p w14:paraId="6524C65E" w14:textId="77777777" w:rsidR="00F81738" w:rsidRPr="00BE196F" w:rsidRDefault="00F81738" w:rsidP="00BE1E4C">
      <w:pPr>
        <w:spacing w:line="360" w:lineRule="auto"/>
      </w:pPr>
    </w:p>
    <w:tbl>
      <w:tblPr>
        <w:tblW w:w="9045" w:type="dxa"/>
        <w:tblInd w:w="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120"/>
        <w:gridCol w:w="5925"/>
      </w:tblGrid>
      <w:tr w:rsidR="00F81738" w:rsidRPr="00BE196F" w14:paraId="03350D22" w14:textId="77777777">
        <w:trPr>
          <w:trHeight w:val="2581"/>
        </w:trPr>
        <w:tc>
          <w:tcPr>
            <w:tcW w:w="3120" w:type="dxa"/>
            <w:shd w:val="clear" w:color="auto" w:fill="auto"/>
            <w:tcMar>
              <w:top w:w="100" w:type="dxa"/>
              <w:left w:w="100" w:type="dxa"/>
              <w:bottom w:w="100" w:type="dxa"/>
              <w:right w:w="100" w:type="dxa"/>
            </w:tcMar>
          </w:tcPr>
          <w:p w14:paraId="4EDAE508" w14:textId="77777777" w:rsidR="00F81738" w:rsidRPr="00BE196F" w:rsidRDefault="00111CBB" w:rsidP="00BE1E4C">
            <w:pPr>
              <w:widowControl w:val="0"/>
              <w:pBdr>
                <w:top w:val="nil"/>
                <w:left w:val="nil"/>
                <w:bottom w:val="nil"/>
                <w:right w:val="nil"/>
                <w:between w:val="nil"/>
              </w:pBdr>
              <w:spacing w:line="360" w:lineRule="auto"/>
              <w:jc w:val="center"/>
            </w:pPr>
            <w:r w:rsidRPr="00BE196F">
              <w:rPr>
                <w:noProof/>
                <w:lang w:val="af-ZA" w:eastAsia="af-ZA"/>
              </w:rPr>
              <w:drawing>
                <wp:anchor distT="0" distB="0" distL="114300" distR="114300" simplePos="0" relativeHeight="251658241" behindDoc="0" locked="0" layoutInCell="1" allowOverlap="1" wp14:anchorId="046C70BB" wp14:editId="552620EF">
                  <wp:simplePos x="0" y="0"/>
                  <wp:positionH relativeFrom="column">
                    <wp:posOffset>143136</wp:posOffset>
                  </wp:positionH>
                  <wp:positionV relativeFrom="paragraph">
                    <wp:posOffset>425450</wp:posOffset>
                  </wp:positionV>
                  <wp:extent cx="1576388" cy="1318109"/>
                  <wp:effectExtent l="0" t="0" r="5080" b="0"/>
                  <wp:wrapNone/>
                  <wp:docPr id="3"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1" cstate="print">
                            <a:extLst>
                              <a:ext uri="{28A0092B-C50C-407E-A947-70E740481C1C}">
                                <a14:useLocalDpi xmlns:a14="http://schemas.microsoft.com/office/drawing/2010/main" val="0"/>
                              </a:ext>
                            </a:extLst>
                          </a:blip>
                          <a:srcRect/>
                          <a:stretch>
                            <a:fillRect/>
                          </a:stretch>
                        </pic:blipFill>
                        <pic:spPr>
                          <a:xfrm>
                            <a:off x="0" y="0"/>
                            <a:ext cx="1576388" cy="1318109"/>
                          </a:xfrm>
                          <a:prstGeom prst="rect">
                            <a:avLst/>
                          </a:prstGeom>
                          <a:ln/>
                        </pic:spPr>
                      </pic:pic>
                    </a:graphicData>
                  </a:graphic>
                  <wp14:sizeRelH relativeFrom="page">
                    <wp14:pctWidth>0</wp14:pctWidth>
                  </wp14:sizeRelH>
                  <wp14:sizeRelV relativeFrom="page">
                    <wp14:pctHeight>0</wp14:pctHeight>
                  </wp14:sizeRelV>
                </wp:anchor>
              </w:drawing>
            </w:r>
          </w:p>
        </w:tc>
        <w:tc>
          <w:tcPr>
            <w:tcW w:w="5925" w:type="dxa"/>
            <w:shd w:val="clear" w:color="auto" w:fill="auto"/>
            <w:tcMar>
              <w:top w:w="100" w:type="dxa"/>
              <w:left w:w="100" w:type="dxa"/>
              <w:bottom w:w="100" w:type="dxa"/>
              <w:right w:w="100" w:type="dxa"/>
            </w:tcMar>
          </w:tcPr>
          <w:p w14:paraId="274939AF" w14:textId="77777777" w:rsidR="00D73C9E" w:rsidRPr="00BE196F" w:rsidRDefault="00D73C9E" w:rsidP="00BE1E4C">
            <w:pPr>
              <w:widowControl w:val="0"/>
              <w:pBdr>
                <w:top w:val="nil"/>
                <w:left w:val="nil"/>
                <w:bottom w:val="nil"/>
                <w:right w:val="nil"/>
                <w:between w:val="nil"/>
              </w:pBdr>
              <w:spacing w:line="360" w:lineRule="auto"/>
              <w:rPr>
                <w:b/>
              </w:rPr>
            </w:pPr>
            <w:r w:rsidRPr="00BE196F">
              <w:rPr>
                <w:b/>
              </w:rPr>
              <w:t>Zander Janse van Rensburg:</w:t>
            </w:r>
          </w:p>
          <w:p w14:paraId="3E91386D" w14:textId="16ED43A8" w:rsidR="00F81738" w:rsidRPr="00BE196F" w:rsidRDefault="00111CBB" w:rsidP="00BE1E4C">
            <w:pPr>
              <w:widowControl w:val="0"/>
              <w:pBdr>
                <w:top w:val="nil"/>
                <w:left w:val="nil"/>
                <w:bottom w:val="nil"/>
                <w:right w:val="nil"/>
                <w:between w:val="nil"/>
              </w:pBdr>
              <w:spacing w:line="360" w:lineRule="auto"/>
              <w:rPr>
                <w:b/>
              </w:rPr>
            </w:pPr>
            <w:r w:rsidRPr="00BE196F">
              <w:rPr>
                <w:b/>
              </w:rPr>
              <w:t>Senior Client Representative Agent</w:t>
            </w:r>
          </w:p>
          <w:p w14:paraId="642E833D" w14:textId="77777777" w:rsidR="00F81738" w:rsidRPr="00BE196F" w:rsidRDefault="00F81738" w:rsidP="00BE1E4C">
            <w:pPr>
              <w:widowControl w:val="0"/>
              <w:pBdr>
                <w:top w:val="nil"/>
                <w:left w:val="nil"/>
                <w:bottom w:val="nil"/>
                <w:right w:val="nil"/>
                <w:between w:val="nil"/>
              </w:pBdr>
              <w:spacing w:line="360" w:lineRule="auto"/>
            </w:pPr>
          </w:p>
          <w:p w14:paraId="676DAC99" w14:textId="77777777" w:rsidR="00F81738" w:rsidRPr="00BE196F" w:rsidRDefault="00F81738" w:rsidP="00BE1E4C">
            <w:pPr>
              <w:widowControl w:val="0"/>
              <w:pBdr>
                <w:top w:val="nil"/>
                <w:left w:val="nil"/>
                <w:bottom w:val="nil"/>
                <w:right w:val="nil"/>
                <w:between w:val="nil"/>
              </w:pBdr>
              <w:spacing w:line="360" w:lineRule="auto"/>
            </w:pPr>
          </w:p>
          <w:p w14:paraId="758369EE" w14:textId="77777777" w:rsidR="00F81738" w:rsidRPr="00BE196F" w:rsidRDefault="00F81738" w:rsidP="00BE1E4C">
            <w:pPr>
              <w:widowControl w:val="0"/>
              <w:pBdr>
                <w:top w:val="nil"/>
                <w:left w:val="nil"/>
                <w:bottom w:val="nil"/>
                <w:right w:val="nil"/>
                <w:between w:val="nil"/>
              </w:pBdr>
              <w:spacing w:line="360" w:lineRule="auto"/>
            </w:pPr>
          </w:p>
          <w:p w14:paraId="4D83D56F"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Office: 018 991332</w:t>
            </w:r>
          </w:p>
          <w:p w14:paraId="559FD478" w14:textId="77777777" w:rsidR="00F81738" w:rsidRPr="00BE196F" w:rsidRDefault="00F81738" w:rsidP="00BE1E4C">
            <w:pPr>
              <w:widowControl w:val="0"/>
              <w:pBdr>
                <w:top w:val="nil"/>
                <w:left w:val="nil"/>
                <w:bottom w:val="nil"/>
                <w:right w:val="nil"/>
                <w:between w:val="nil"/>
              </w:pBdr>
              <w:spacing w:line="360" w:lineRule="auto"/>
            </w:pPr>
          </w:p>
          <w:p w14:paraId="6FA6F4EE" w14:textId="77777777" w:rsidR="00F81738" w:rsidRPr="00BE196F" w:rsidRDefault="00F81738" w:rsidP="00BE1E4C">
            <w:pPr>
              <w:widowControl w:val="0"/>
              <w:pBdr>
                <w:top w:val="nil"/>
                <w:left w:val="nil"/>
                <w:bottom w:val="nil"/>
                <w:right w:val="nil"/>
                <w:between w:val="nil"/>
              </w:pBdr>
              <w:spacing w:line="360" w:lineRule="auto"/>
            </w:pPr>
          </w:p>
          <w:p w14:paraId="730F3988" w14:textId="77777777" w:rsidR="00F81738" w:rsidRPr="00BE196F" w:rsidRDefault="00F81738" w:rsidP="00BE1E4C">
            <w:pPr>
              <w:widowControl w:val="0"/>
              <w:pBdr>
                <w:top w:val="nil"/>
                <w:left w:val="nil"/>
                <w:bottom w:val="nil"/>
                <w:right w:val="nil"/>
                <w:between w:val="nil"/>
              </w:pBdr>
              <w:spacing w:line="360" w:lineRule="auto"/>
            </w:pPr>
          </w:p>
          <w:p w14:paraId="2A1F05FA" w14:textId="77777777" w:rsidR="00F81738" w:rsidRPr="00BE196F" w:rsidRDefault="00111CBB" w:rsidP="00BE1E4C">
            <w:pPr>
              <w:widowControl w:val="0"/>
              <w:pBdr>
                <w:top w:val="nil"/>
                <w:left w:val="nil"/>
                <w:bottom w:val="nil"/>
                <w:right w:val="nil"/>
                <w:between w:val="nil"/>
              </w:pBdr>
              <w:spacing w:line="360" w:lineRule="auto"/>
              <w:rPr>
                <w:b/>
              </w:rPr>
            </w:pPr>
            <w:r w:rsidRPr="00BE196F">
              <w:rPr>
                <w:b/>
              </w:rPr>
              <w:t>Email: Zander.JanseVanRensburg@nwu.ac.za</w:t>
            </w:r>
          </w:p>
        </w:tc>
      </w:tr>
      <w:tr w:rsidR="00D73C9E" w:rsidRPr="00BE196F" w14:paraId="06B24129" w14:textId="77777777">
        <w:trPr>
          <w:trHeight w:val="2581"/>
        </w:trPr>
        <w:tc>
          <w:tcPr>
            <w:tcW w:w="3120" w:type="dxa"/>
            <w:shd w:val="clear" w:color="auto" w:fill="auto"/>
            <w:tcMar>
              <w:top w:w="100" w:type="dxa"/>
              <w:left w:w="100" w:type="dxa"/>
              <w:bottom w:w="100" w:type="dxa"/>
              <w:right w:w="100" w:type="dxa"/>
            </w:tcMar>
          </w:tcPr>
          <w:p w14:paraId="0812ACEA" w14:textId="4E8E9F27" w:rsidR="00D73C9E" w:rsidRPr="00BE196F" w:rsidRDefault="00D73C9E" w:rsidP="00BE1E4C">
            <w:pPr>
              <w:widowControl w:val="0"/>
              <w:pBdr>
                <w:top w:val="nil"/>
                <w:left w:val="nil"/>
                <w:bottom w:val="nil"/>
                <w:right w:val="nil"/>
                <w:between w:val="nil"/>
              </w:pBdr>
              <w:spacing w:line="360" w:lineRule="auto"/>
              <w:jc w:val="center"/>
              <w:rPr>
                <w:noProof/>
                <w:lang w:val="af-ZA" w:eastAsia="af-ZA"/>
              </w:rPr>
            </w:pPr>
            <w:r w:rsidRPr="00BE196F">
              <w:rPr>
                <w:noProof/>
                <w:lang w:val="af-ZA" w:eastAsia="af-ZA"/>
              </w:rPr>
              <w:lastRenderedPageBreak/>
              <w:drawing>
                <wp:inline distT="0" distB="0" distL="0" distR="0" wp14:anchorId="507C69C4" wp14:editId="3DF4163A">
                  <wp:extent cx="1428750" cy="1743075"/>
                  <wp:effectExtent l="0" t="0" r="0" b="9525"/>
                  <wp:docPr id="7" name="Picture 7"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erson smiling for the camera&#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1428750" cy="1743075"/>
                          </a:xfrm>
                          <a:prstGeom prst="rect">
                            <a:avLst/>
                          </a:prstGeom>
                        </pic:spPr>
                      </pic:pic>
                    </a:graphicData>
                  </a:graphic>
                </wp:inline>
              </w:drawing>
            </w:r>
          </w:p>
        </w:tc>
        <w:tc>
          <w:tcPr>
            <w:tcW w:w="5925" w:type="dxa"/>
            <w:shd w:val="clear" w:color="auto" w:fill="auto"/>
            <w:tcMar>
              <w:top w:w="100" w:type="dxa"/>
              <w:left w:w="100" w:type="dxa"/>
              <w:bottom w:w="100" w:type="dxa"/>
              <w:right w:w="100" w:type="dxa"/>
            </w:tcMar>
          </w:tcPr>
          <w:p w14:paraId="0CCEC490" w14:textId="77777777" w:rsidR="00D73C9E" w:rsidRPr="00BE196F" w:rsidRDefault="002B5027" w:rsidP="00BE1E4C">
            <w:pPr>
              <w:widowControl w:val="0"/>
              <w:pBdr>
                <w:top w:val="nil"/>
                <w:left w:val="nil"/>
                <w:bottom w:val="nil"/>
                <w:right w:val="nil"/>
                <w:between w:val="nil"/>
              </w:pBdr>
              <w:spacing w:line="360" w:lineRule="auto"/>
              <w:rPr>
                <w:b/>
              </w:rPr>
            </w:pPr>
            <w:r w:rsidRPr="00BE196F">
              <w:rPr>
                <w:b/>
              </w:rPr>
              <w:t>Prof. Neels Kruger:</w:t>
            </w:r>
          </w:p>
          <w:p w14:paraId="530F539C" w14:textId="77777777" w:rsidR="002B5027" w:rsidRPr="00BE196F" w:rsidRDefault="002B5027" w:rsidP="00BE1E4C">
            <w:pPr>
              <w:widowControl w:val="0"/>
              <w:pBdr>
                <w:top w:val="nil"/>
                <w:left w:val="nil"/>
                <w:bottom w:val="nil"/>
                <w:right w:val="nil"/>
                <w:between w:val="nil"/>
              </w:pBdr>
              <w:spacing w:line="360" w:lineRule="auto"/>
              <w:rPr>
                <w:b/>
              </w:rPr>
            </w:pPr>
            <w:r w:rsidRPr="00BE196F">
              <w:rPr>
                <w:b/>
              </w:rPr>
              <w:t>Teaching &amp; Research Focus: IT Management, IT Governance and Knowledge Management at NWU</w:t>
            </w:r>
          </w:p>
          <w:p w14:paraId="4D68426C" w14:textId="77777777" w:rsidR="005828F7" w:rsidRPr="00BE196F" w:rsidRDefault="005828F7" w:rsidP="00BE1E4C">
            <w:pPr>
              <w:widowControl w:val="0"/>
              <w:pBdr>
                <w:top w:val="nil"/>
                <w:left w:val="nil"/>
                <w:bottom w:val="nil"/>
                <w:right w:val="nil"/>
                <w:between w:val="nil"/>
              </w:pBdr>
              <w:spacing w:line="360" w:lineRule="auto"/>
              <w:rPr>
                <w:b/>
              </w:rPr>
            </w:pPr>
          </w:p>
          <w:p w14:paraId="15C25AEB" w14:textId="77777777" w:rsidR="005828F7" w:rsidRPr="00BE196F" w:rsidRDefault="005828F7" w:rsidP="00BE1E4C">
            <w:pPr>
              <w:widowControl w:val="0"/>
              <w:pBdr>
                <w:top w:val="nil"/>
                <w:left w:val="nil"/>
                <w:bottom w:val="nil"/>
                <w:right w:val="nil"/>
                <w:between w:val="nil"/>
              </w:pBdr>
              <w:spacing w:line="360" w:lineRule="auto"/>
              <w:rPr>
                <w:b/>
              </w:rPr>
            </w:pPr>
            <w:r w:rsidRPr="00BE196F">
              <w:rPr>
                <w:b/>
              </w:rPr>
              <w:t>Office: 018 299 2533</w:t>
            </w:r>
          </w:p>
          <w:p w14:paraId="4FE06810" w14:textId="77777777" w:rsidR="005828F7" w:rsidRPr="00BE196F" w:rsidRDefault="005828F7" w:rsidP="00BE1E4C">
            <w:pPr>
              <w:widowControl w:val="0"/>
              <w:pBdr>
                <w:top w:val="nil"/>
                <w:left w:val="nil"/>
                <w:bottom w:val="nil"/>
                <w:right w:val="nil"/>
                <w:between w:val="nil"/>
              </w:pBdr>
              <w:spacing w:line="360" w:lineRule="auto"/>
              <w:rPr>
                <w:b/>
              </w:rPr>
            </w:pPr>
          </w:p>
          <w:p w14:paraId="4F8043B4" w14:textId="50FAD771" w:rsidR="005828F7" w:rsidRPr="00BE196F" w:rsidRDefault="005828F7" w:rsidP="00BE1E4C">
            <w:pPr>
              <w:widowControl w:val="0"/>
              <w:pBdr>
                <w:top w:val="nil"/>
                <w:left w:val="nil"/>
                <w:bottom w:val="nil"/>
                <w:right w:val="nil"/>
                <w:between w:val="nil"/>
              </w:pBdr>
              <w:spacing w:line="360" w:lineRule="auto"/>
              <w:rPr>
                <w:b/>
              </w:rPr>
            </w:pPr>
            <w:r w:rsidRPr="00BE196F">
              <w:rPr>
                <w:b/>
              </w:rPr>
              <w:t>Email: Neels.Kruger@nwu.ac.za</w:t>
            </w:r>
          </w:p>
        </w:tc>
      </w:tr>
    </w:tbl>
    <w:p w14:paraId="25458581" w14:textId="77777777" w:rsidR="00F81738" w:rsidRPr="00BE196F" w:rsidRDefault="00F81738" w:rsidP="00BE1E4C">
      <w:pPr>
        <w:spacing w:line="360" w:lineRule="auto"/>
      </w:pPr>
    </w:p>
    <w:p w14:paraId="771F6986" w14:textId="73797FD9" w:rsidR="00F81738" w:rsidRPr="00BE196F" w:rsidRDefault="00111CBB" w:rsidP="00AD71BF">
      <w:pPr>
        <w:pStyle w:val="Heading1"/>
        <w:numPr>
          <w:ilvl w:val="0"/>
          <w:numId w:val="40"/>
        </w:numPr>
        <w:spacing w:before="0" w:after="0" w:line="360" w:lineRule="auto"/>
        <w:rPr>
          <w:b/>
        </w:rPr>
      </w:pPr>
      <w:bookmarkStart w:id="87" w:name="_1e2i5z884r0m" w:colFirst="0" w:colLast="0"/>
      <w:bookmarkStart w:id="88" w:name="_Toc98083169"/>
      <w:bookmarkStart w:id="89" w:name="_Toc105758957"/>
      <w:bookmarkEnd w:id="87"/>
      <w:r w:rsidRPr="00BE196F">
        <w:rPr>
          <w:b/>
        </w:rPr>
        <w:t>ANNEXURE A - CURRICULUM VITAE OF PROJECT MANAGEMENT TEAM</w:t>
      </w:r>
      <w:bookmarkEnd w:id="88"/>
      <w:bookmarkEnd w:id="89"/>
    </w:p>
    <w:p w14:paraId="172AAF01" w14:textId="7C9293DD" w:rsidR="00272F99" w:rsidRPr="00BE196F" w:rsidRDefault="00272F99" w:rsidP="00BE1E4C">
      <w:pPr>
        <w:spacing w:line="360" w:lineRule="auto"/>
      </w:pPr>
      <w:r w:rsidRPr="00BE196F">
        <w:t>Llewellyn Anthony:</w:t>
      </w:r>
    </w:p>
    <w:p w14:paraId="1E3F78D4" w14:textId="6EFF28B0" w:rsidR="00272F99" w:rsidRPr="00BE196F" w:rsidRDefault="00461AA5" w:rsidP="00BE1E4C">
      <w:pPr>
        <w:spacing w:line="360" w:lineRule="auto"/>
        <w:rPr>
          <w:rStyle w:val="Hyperlink"/>
        </w:rPr>
      </w:pPr>
      <w:hyperlink r:id="rId23" w:anchor="CbzPHlfV6oLVODK3PrFoFbckQ3tttuKEzYVEeAAFRVk" w:history="1">
        <w:r w:rsidR="00272F99" w:rsidRPr="00BE196F">
          <w:rPr>
            <w:rStyle w:val="Hyperlink"/>
          </w:rPr>
          <w:t>https://mega.nz/file/7TZVzBhQ#CbzPHlfV6oLVODK3PrFoFbckQ3tttuKEzYVEeAAFRVk</w:t>
        </w:r>
      </w:hyperlink>
    </w:p>
    <w:p w14:paraId="4DC8D4BC" w14:textId="2C96003F" w:rsidR="00D138A5" w:rsidRPr="00BE196F" w:rsidRDefault="00D138A5" w:rsidP="00BE1E4C">
      <w:pPr>
        <w:spacing w:line="360" w:lineRule="auto"/>
        <w:rPr>
          <w:rStyle w:val="Hyperlink"/>
        </w:rPr>
      </w:pPr>
    </w:p>
    <w:p w14:paraId="11944376" w14:textId="41FA4698" w:rsidR="00D138A5" w:rsidRPr="00BE196F" w:rsidRDefault="00D138A5" w:rsidP="00BE1E4C">
      <w:pPr>
        <w:spacing w:line="360" w:lineRule="auto"/>
        <w:rPr>
          <w:rStyle w:val="Hyperlink"/>
          <w:color w:val="auto"/>
          <w:u w:val="none"/>
        </w:rPr>
      </w:pPr>
      <w:r w:rsidRPr="00BE196F">
        <w:rPr>
          <w:rStyle w:val="Hyperlink"/>
          <w:color w:val="auto"/>
          <w:u w:val="none"/>
        </w:rPr>
        <w:t>Michael Rosin:</w:t>
      </w:r>
    </w:p>
    <w:p w14:paraId="397317FA" w14:textId="3E378018" w:rsidR="00D138A5" w:rsidRPr="00BE196F" w:rsidRDefault="00461AA5" w:rsidP="00BE1E4C">
      <w:pPr>
        <w:spacing w:line="360" w:lineRule="auto"/>
        <w:rPr>
          <w:rStyle w:val="Hyperlink"/>
        </w:rPr>
      </w:pPr>
      <w:hyperlink r:id="rId24" w:tgtFrame="_blank" w:tooltip="https://drive.google.com/file/d/1_X8QP_H3RFPiL_7yLLWG2OJYNyVxZGPm/view?usp=sharing" w:history="1">
        <w:r w:rsidR="007C6BA8" w:rsidRPr="00BE196F">
          <w:rPr>
            <w:rStyle w:val="Hyperlink"/>
            <w:bdr w:val="none" w:sz="0" w:space="0" w:color="auto" w:frame="1"/>
          </w:rPr>
          <w:t>https://drive.google.com/file/d/1_X8QP_H3RFPiL_7yLLWG2OJYNyVxZGPm/view?usp=sharing</w:t>
        </w:r>
      </w:hyperlink>
    </w:p>
    <w:p w14:paraId="409071EE" w14:textId="77777777" w:rsidR="0014295C" w:rsidRPr="00BE196F" w:rsidRDefault="0014295C" w:rsidP="00BE1E4C">
      <w:pPr>
        <w:spacing w:line="360" w:lineRule="auto"/>
        <w:rPr>
          <w:rStyle w:val="Hyperlink"/>
        </w:rPr>
      </w:pPr>
    </w:p>
    <w:p w14:paraId="4F0F3735" w14:textId="77777777" w:rsidR="0014295C" w:rsidRPr="00BE196F" w:rsidRDefault="0014295C" w:rsidP="00BE1E4C">
      <w:pPr>
        <w:spacing w:line="360" w:lineRule="auto"/>
        <w:rPr>
          <w:rStyle w:val="Hyperlink"/>
          <w:color w:val="000000" w:themeColor="text1"/>
          <w:u w:val="none"/>
        </w:rPr>
      </w:pPr>
      <w:r w:rsidRPr="00BE196F">
        <w:rPr>
          <w:rStyle w:val="Hyperlink"/>
          <w:color w:val="000000" w:themeColor="text1"/>
          <w:u w:val="none"/>
        </w:rPr>
        <w:t>Shené Boshoff:</w:t>
      </w:r>
    </w:p>
    <w:p w14:paraId="15C5B948" w14:textId="77777777" w:rsidR="0014295C" w:rsidRPr="00BE196F" w:rsidRDefault="00461AA5" w:rsidP="00BE1E4C">
      <w:pPr>
        <w:spacing w:line="360" w:lineRule="auto"/>
      </w:pPr>
      <w:hyperlink r:id="rId25" w:history="1">
        <w:r w:rsidR="0014295C" w:rsidRPr="00BE196F">
          <w:rPr>
            <w:rStyle w:val="Hyperlink"/>
          </w:rPr>
          <w:t>https://drive.google.com/file/d/1ciFxdNJw5qj4mSuX9XcG7c0eXrpRto0_/view?usp=sharing</w:t>
        </w:r>
      </w:hyperlink>
    </w:p>
    <w:p w14:paraId="39EB7934" w14:textId="41C47AF4" w:rsidR="0014295C" w:rsidRPr="00BE196F" w:rsidRDefault="0014295C" w:rsidP="00BE1E4C">
      <w:pPr>
        <w:spacing w:line="360" w:lineRule="auto"/>
        <w:rPr>
          <w:color w:val="0070C0"/>
          <w:u w:val="single"/>
        </w:rPr>
      </w:pPr>
    </w:p>
    <w:p w14:paraId="29ADB045" w14:textId="488769F9" w:rsidR="00796063" w:rsidRPr="00BE196F" w:rsidRDefault="00796063" w:rsidP="00796063">
      <w:r w:rsidRPr="00BE196F">
        <w:t>Hano Strydom</w:t>
      </w:r>
    </w:p>
    <w:p w14:paraId="1CF6B0D6" w14:textId="4B31F873" w:rsidR="00796063" w:rsidRPr="00BE196F" w:rsidRDefault="00461AA5" w:rsidP="00796063">
      <w:pPr>
        <w:spacing w:line="360" w:lineRule="auto"/>
        <w:rPr>
          <w:color w:val="0070C0"/>
          <w:u w:val="single"/>
        </w:rPr>
      </w:pPr>
      <w:hyperlink r:id="rId26" w:history="1">
        <w:r w:rsidR="00796063" w:rsidRPr="00BE196F">
          <w:rPr>
            <w:rStyle w:val="Hyperlink"/>
          </w:rPr>
          <w:t>https://tinyurl.com/HanoStrydomCV</w:t>
        </w:r>
      </w:hyperlink>
    </w:p>
    <w:p w14:paraId="0DF94808" w14:textId="1E1AE04C" w:rsidR="00796063" w:rsidRPr="00BE196F" w:rsidRDefault="00796063" w:rsidP="00796063"/>
    <w:p w14:paraId="081B86D3" w14:textId="53987FD3" w:rsidR="00214242" w:rsidRPr="00BE196F" w:rsidRDefault="00214242" w:rsidP="00796063">
      <w:r w:rsidRPr="00BE196F">
        <w:t>Annika du Toit</w:t>
      </w:r>
    </w:p>
    <w:p w14:paraId="1C6CA29D" w14:textId="57E0E63C" w:rsidR="00214242" w:rsidRPr="00BE196F" w:rsidRDefault="00461AA5" w:rsidP="00796063">
      <w:hyperlink r:id="rId27" w:history="1">
        <w:r w:rsidR="00DD7BBB" w:rsidRPr="00BE196F">
          <w:rPr>
            <w:rStyle w:val="Hyperlink"/>
          </w:rPr>
          <w:t>https://drive.google.com/file/d/1J9Y7Y3yHzVcm6p6LROYVasL_38KFoiet/view?usp=sharing</w:t>
        </w:r>
      </w:hyperlink>
    </w:p>
    <w:p w14:paraId="0FF40C11" w14:textId="77777777" w:rsidR="00DD7BBB" w:rsidRPr="00BE196F" w:rsidRDefault="00DD7BBB" w:rsidP="00796063"/>
    <w:p w14:paraId="6AB413CE" w14:textId="1B3702B1" w:rsidR="00083048" w:rsidRPr="00BE196F" w:rsidRDefault="00083048" w:rsidP="00796063">
      <w:r w:rsidRPr="00BE196F">
        <w:t xml:space="preserve">Hanno Visagie </w:t>
      </w:r>
    </w:p>
    <w:p w14:paraId="30A39F8C" w14:textId="75E0100E" w:rsidR="000A39CF" w:rsidRDefault="00461AA5" w:rsidP="006C1273">
      <w:pPr>
        <w:rPr>
          <w:rStyle w:val="Hyperlink"/>
        </w:rPr>
      </w:pPr>
      <w:hyperlink r:id="rId28" w:history="1">
        <w:r w:rsidR="00B264A2" w:rsidRPr="00BE196F">
          <w:rPr>
            <w:rStyle w:val="Hyperlink"/>
          </w:rPr>
          <w:t>https://drive.google.com/file/d/1456gNARcK6MxcMuv1W0mW8DvSSM6JylD/view?usp=sharing</w:t>
        </w:r>
      </w:hyperlink>
    </w:p>
    <w:p w14:paraId="2FD4EC36" w14:textId="77777777" w:rsidR="00681FCB" w:rsidRPr="00BE196F" w:rsidRDefault="00681FCB" w:rsidP="006C1273"/>
    <w:p w14:paraId="41813735" w14:textId="3B3C6DF0" w:rsidR="00D05731" w:rsidRPr="00BE196F" w:rsidRDefault="00111CBB" w:rsidP="00D05731">
      <w:pPr>
        <w:pStyle w:val="Heading1"/>
        <w:rPr>
          <w:b/>
          <w:bCs/>
        </w:rPr>
      </w:pPr>
      <w:bookmarkStart w:id="90" w:name="_y0tvyz8ii78g" w:colFirst="0" w:colLast="0"/>
      <w:bookmarkStart w:id="91" w:name="_Toc98083170"/>
      <w:bookmarkStart w:id="92" w:name="_Toc105758958"/>
      <w:bookmarkEnd w:id="90"/>
      <w:r w:rsidRPr="00BE196F">
        <w:rPr>
          <w:b/>
          <w:bCs/>
        </w:rPr>
        <w:lastRenderedPageBreak/>
        <w:t xml:space="preserve">ANNEXURE B </w:t>
      </w:r>
      <w:r w:rsidR="009F57AE" w:rsidRPr="00BE196F">
        <w:rPr>
          <w:b/>
          <w:bCs/>
        </w:rPr>
        <w:t>–</w:t>
      </w:r>
      <w:r w:rsidRPr="00BE196F">
        <w:rPr>
          <w:b/>
          <w:bCs/>
        </w:rPr>
        <w:t xml:space="preserve"> </w:t>
      </w:r>
      <w:bookmarkEnd w:id="91"/>
      <w:r w:rsidR="009F57AE" w:rsidRPr="00BE196F">
        <w:rPr>
          <w:b/>
          <w:bCs/>
        </w:rPr>
        <w:t>PROJECT MANAGEMENT</w:t>
      </w:r>
      <w:bookmarkEnd w:id="92"/>
    </w:p>
    <w:p w14:paraId="640061B3" w14:textId="785C1D6C" w:rsidR="00D05731" w:rsidRPr="00BE196F" w:rsidRDefault="00D05731" w:rsidP="00AD71BF">
      <w:pPr>
        <w:pStyle w:val="Heading1"/>
        <w:numPr>
          <w:ilvl w:val="0"/>
          <w:numId w:val="15"/>
        </w:numPr>
        <w:ind w:left="426" w:hanging="426"/>
        <w:rPr>
          <w:b/>
          <w:bCs/>
        </w:rPr>
      </w:pPr>
      <w:bookmarkStart w:id="93" w:name="_Toc105758959"/>
      <w:r w:rsidRPr="00BE196F">
        <w:rPr>
          <w:b/>
          <w:bCs/>
        </w:rPr>
        <w:t>Work Breakdown Structure</w:t>
      </w:r>
      <w:bookmarkEnd w:id="93"/>
    </w:p>
    <w:p w14:paraId="00E1AB54" w14:textId="222405B5" w:rsidR="00DF3239" w:rsidRDefault="00DF3239" w:rsidP="00AD71BF">
      <w:pPr>
        <w:pStyle w:val="Heading2"/>
        <w:numPr>
          <w:ilvl w:val="1"/>
          <w:numId w:val="16"/>
        </w:numPr>
        <w:ind w:left="567" w:hanging="567"/>
      </w:pPr>
      <w:bookmarkStart w:id="94" w:name="_Toc105758960"/>
      <w:r w:rsidRPr="00BE196F">
        <w:t>Phases</w:t>
      </w:r>
      <w:bookmarkEnd w:id="94"/>
    </w:p>
    <w:tbl>
      <w:tblPr>
        <w:tblW w:w="892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2"/>
        <w:gridCol w:w="4320"/>
        <w:gridCol w:w="2376"/>
      </w:tblGrid>
      <w:tr w:rsidR="00681FCB" w14:paraId="25DE913B" w14:textId="77777777" w:rsidTr="00681FCB">
        <w:tc>
          <w:tcPr>
            <w:tcW w:w="2232" w:type="dxa"/>
            <w:tcBorders>
              <w:top w:val="single" w:sz="4" w:space="0" w:color="auto"/>
              <w:left w:val="single" w:sz="4" w:space="0" w:color="auto"/>
              <w:bottom w:val="single" w:sz="4" w:space="0" w:color="auto"/>
              <w:right w:val="single" w:sz="4" w:space="0" w:color="auto"/>
            </w:tcBorders>
            <w:shd w:val="clear" w:color="auto" w:fill="313896"/>
            <w:hideMark/>
          </w:tcPr>
          <w:p w14:paraId="2FC9C397" w14:textId="77777777" w:rsidR="00681FCB" w:rsidRDefault="00681FCB">
            <w:pPr>
              <w:pStyle w:val="BodyText"/>
              <w:spacing w:before="120" w:after="120"/>
              <w:rPr>
                <w:b/>
                <w:color w:val="FFFFFF"/>
              </w:rPr>
            </w:pPr>
            <w:r>
              <w:rPr>
                <w:b/>
                <w:color w:val="FFFFFF"/>
              </w:rPr>
              <w:t>Phase Title</w:t>
            </w:r>
          </w:p>
        </w:tc>
        <w:tc>
          <w:tcPr>
            <w:tcW w:w="4320" w:type="dxa"/>
            <w:tcBorders>
              <w:top w:val="single" w:sz="4" w:space="0" w:color="auto"/>
              <w:left w:val="single" w:sz="4" w:space="0" w:color="auto"/>
              <w:bottom w:val="single" w:sz="4" w:space="0" w:color="auto"/>
              <w:right w:val="single" w:sz="4" w:space="0" w:color="auto"/>
            </w:tcBorders>
            <w:shd w:val="clear" w:color="auto" w:fill="313896"/>
            <w:hideMark/>
          </w:tcPr>
          <w:p w14:paraId="6A613C0A" w14:textId="77777777" w:rsidR="00681FCB" w:rsidRDefault="00681FCB">
            <w:pPr>
              <w:pStyle w:val="BodyText"/>
              <w:spacing w:before="120" w:after="120"/>
              <w:rPr>
                <w:b/>
                <w:color w:val="FFFFFF"/>
              </w:rPr>
            </w:pPr>
            <w:r>
              <w:rPr>
                <w:b/>
                <w:color w:val="FFFFFF"/>
              </w:rPr>
              <w:t>Phase Description</w:t>
            </w:r>
          </w:p>
        </w:tc>
        <w:tc>
          <w:tcPr>
            <w:tcW w:w="2376" w:type="dxa"/>
            <w:tcBorders>
              <w:top w:val="single" w:sz="4" w:space="0" w:color="auto"/>
              <w:left w:val="single" w:sz="4" w:space="0" w:color="auto"/>
              <w:bottom w:val="single" w:sz="4" w:space="0" w:color="auto"/>
              <w:right w:val="single" w:sz="4" w:space="0" w:color="auto"/>
            </w:tcBorders>
            <w:shd w:val="clear" w:color="auto" w:fill="313896"/>
            <w:hideMark/>
          </w:tcPr>
          <w:p w14:paraId="2F4930B6" w14:textId="77777777" w:rsidR="00681FCB" w:rsidRDefault="00681FCB">
            <w:pPr>
              <w:pStyle w:val="BodyText"/>
              <w:spacing w:before="120" w:after="120"/>
              <w:rPr>
                <w:b/>
                <w:color w:val="FFFFFF"/>
              </w:rPr>
            </w:pPr>
            <w:r>
              <w:rPr>
                <w:b/>
                <w:color w:val="FFFFFF"/>
              </w:rPr>
              <w:t>Phase Sequence</w:t>
            </w:r>
          </w:p>
        </w:tc>
      </w:tr>
      <w:tr w:rsidR="00681FCB" w14:paraId="78C1B5FD"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676597A" w14:textId="77777777" w:rsidR="00681FCB" w:rsidRDefault="00681FCB">
            <w:pPr>
              <w:pStyle w:val="BodyText"/>
              <w:spacing w:beforeLines="40" w:before="96" w:afterLines="40" w:after="96"/>
              <w:rPr>
                <w:sz w:val="20"/>
                <w:lang w:val="en-US"/>
              </w:rPr>
            </w:pPr>
            <w:r>
              <w:rPr>
                <w:sz w:val="20"/>
                <w:lang w:val="en-US"/>
              </w:rPr>
              <w:t>Initiation</w:t>
            </w:r>
          </w:p>
        </w:tc>
        <w:tc>
          <w:tcPr>
            <w:tcW w:w="4320" w:type="dxa"/>
            <w:tcBorders>
              <w:top w:val="single" w:sz="4" w:space="0" w:color="auto"/>
              <w:left w:val="single" w:sz="4" w:space="0" w:color="auto"/>
              <w:bottom w:val="single" w:sz="4" w:space="0" w:color="auto"/>
              <w:right w:val="single" w:sz="4" w:space="0" w:color="auto"/>
            </w:tcBorders>
            <w:hideMark/>
          </w:tcPr>
          <w:p w14:paraId="65537D60" w14:textId="77777777" w:rsidR="00681FCB" w:rsidRDefault="00681FCB">
            <w:pPr>
              <w:pStyle w:val="BodyText"/>
              <w:spacing w:beforeLines="40" w:before="96" w:afterLines="40" w:after="96"/>
              <w:rPr>
                <w:sz w:val="20"/>
                <w:lang w:val="en-US"/>
              </w:rPr>
            </w:pPr>
            <w:r>
              <w:rPr>
                <w:sz w:val="20"/>
                <w:lang w:val="en-US"/>
              </w:rPr>
              <w:t>This is the first phase within project management and will consists of defining the project goals and creating a business case. The project charter needs to be completed which consists of the constraints, goals, appointing of the project manager, budget and expected timeline. The stakeholders of the project also need to be identified.</w:t>
            </w:r>
          </w:p>
        </w:tc>
        <w:tc>
          <w:tcPr>
            <w:tcW w:w="2376" w:type="dxa"/>
            <w:tcBorders>
              <w:top w:val="single" w:sz="4" w:space="0" w:color="auto"/>
              <w:left w:val="single" w:sz="4" w:space="0" w:color="auto"/>
              <w:bottom w:val="single" w:sz="4" w:space="0" w:color="auto"/>
              <w:right w:val="single" w:sz="4" w:space="0" w:color="auto"/>
            </w:tcBorders>
            <w:hideMark/>
          </w:tcPr>
          <w:p w14:paraId="4EFDC6D5" w14:textId="77777777" w:rsidR="00681FCB" w:rsidRDefault="00681FCB">
            <w:pPr>
              <w:pStyle w:val="BodyText"/>
              <w:spacing w:beforeLines="40" w:before="96" w:afterLines="40" w:after="96"/>
              <w:rPr>
                <w:sz w:val="20"/>
                <w:lang w:val="en-US"/>
              </w:rPr>
            </w:pPr>
            <w:r>
              <w:rPr>
                <w:sz w:val="20"/>
                <w:lang w:val="en-US"/>
              </w:rPr>
              <w:t>Phase 1</w:t>
            </w:r>
          </w:p>
        </w:tc>
      </w:tr>
      <w:tr w:rsidR="00681FCB" w14:paraId="4C18B1F6"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A6F983B" w14:textId="77777777" w:rsidR="00681FCB" w:rsidRDefault="00681FCB">
            <w:pPr>
              <w:pStyle w:val="BodyText"/>
              <w:spacing w:beforeLines="40" w:before="96" w:afterLines="40" w:after="96"/>
              <w:rPr>
                <w:sz w:val="20"/>
                <w:lang w:val="en-US"/>
              </w:rPr>
            </w:pPr>
            <w:r>
              <w:rPr>
                <w:sz w:val="20"/>
                <w:lang w:val="en-US"/>
              </w:rPr>
              <w:t>Planning</w:t>
            </w:r>
          </w:p>
        </w:tc>
        <w:tc>
          <w:tcPr>
            <w:tcW w:w="4320" w:type="dxa"/>
            <w:tcBorders>
              <w:top w:val="single" w:sz="4" w:space="0" w:color="auto"/>
              <w:left w:val="single" w:sz="4" w:space="0" w:color="auto"/>
              <w:bottom w:val="single" w:sz="4" w:space="0" w:color="auto"/>
              <w:right w:val="single" w:sz="4" w:space="0" w:color="auto"/>
            </w:tcBorders>
            <w:hideMark/>
          </w:tcPr>
          <w:p w14:paraId="662FE9DF" w14:textId="77777777" w:rsidR="00681FCB" w:rsidRDefault="00681FCB">
            <w:pPr>
              <w:pStyle w:val="BodyText"/>
              <w:spacing w:beforeLines="40" w:before="96" w:afterLines="40" w:after="96"/>
              <w:rPr>
                <w:sz w:val="20"/>
                <w:lang w:val="en-US"/>
              </w:rPr>
            </w:pPr>
            <w:r>
              <w:rPr>
                <w:sz w:val="20"/>
                <w:lang w:val="en-US"/>
              </w:rPr>
              <w:t>The second phase is the planning phase. This phase consists of defining the scope, creating the project plan, set a budget baseline and define the roles and responsibilities. The primary tasks are identifying technical requirements, developing a detailed project schedule, creating a communication plan, and setting up goals/deliverables.</w:t>
            </w:r>
          </w:p>
        </w:tc>
        <w:tc>
          <w:tcPr>
            <w:tcW w:w="2376" w:type="dxa"/>
            <w:tcBorders>
              <w:top w:val="single" w:sz="4" w:space="0" w:color="auto"/>
              <w:left w:val="single" w:sz="4" w:space="0" w:color="auto"/>
              <w:bottom w:val="single" w:sz="4" w:space="0" w:color="auto"/>
              <w:right w:val="single" w:sz="4" w:space="0" w:color="auto"/>
            </w:tcBorders>
            <w:hideMark/>
          </w:tcPr>
          <w:p w14:paraId="572BF311" w14:textId="77777777" w:rsidR="00681FCB" w:rsidRDefault="00681FCB">
            <w:pPr>
              <w:pStyle w:val="BodyText"/>
              <w:spacing w:beforeLines="40" w:before="96" w:afterLines="40" w:after="96"/>
              <w:rPr>
                <w:sz w:val="20"/>
                <w:lang w:val="en-US"/>
              </w:rPr>
            </w:pPr>
            <w:r>
              <w:rPr>
                <w:sz w:val="20"/>
                <w:lang w:val="en-US"/>
              </w:rPr>
              <w:t>Phase 2</w:t>
            </w:r>
          </w:p>
        </w:tc>
      </w:tr>
      <w:tr w:rsidR="00681FCB" w14:paraId="660DB151"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6A6FFB96" w14:textId="7F2E91E5" w:rsidR="00681FCB" w:rsidRDefault="00681FCB">
            <w:pPr>
              <w:pStyle w:val="BodyText"/>
              <w:spacing w:beforeLines="40" w:before="96" w:afterLines="40" w:after="96"/>
              <w:rPr>
                <w:sz w:val="20"/>
                <w:lang w:val="en-US"/>
              </w:rPr>
            </w:pPr>
            <w:r>
              <w:rPr>
                <w:sz w:val="20"/>
                <w:lang w:val="en-US"/>
              </w:rPr>
              <w:t>Execut</w:t>
            </w:r>
            <w:r w:rsidR="001923E8">
              <w:rPr>
                <w:sz w:val="20"/>
                <w:lang w:val="en-US"/>
              </w:rPr>
              <w:t>ion</w:t>
            </w:r>
          </w:p>
        </w:tc>
        <w:tc>
          <w:tcPr>
            <w:tcW w:w="4320" w:type="dxa"/>
            <w:tcBorders>
              <w:top w:val="single" w:sz="4" w:space="0" w:color="auto"/>
              <w:left w:val="single" w:sz="4" w:space="0" w:color="auto"/>
              <w:bottom w:val="single" w:sz="4" w:space="0" w:color="auto"/>
              <w:right w:val="single" w:sz="4" w:space="0" w:color="auto"/>
            </w:tcBorders>
            <w:hideMark/>
          </w:tcPr>
          <w:p w14:paraId="6513A5CC" w14:textId="77777777" w:rsidR="00681FCB" w:rsidRDefault="00681FCB">
            <w:pPr>
              <w:pStyle w:val="BodyText"/>
              <w:spacing w:beforeLines="40" w:before="96" w:afterLines="40" w:after="96"/>
              <w:rPr>
                <w:sz w:val="20"/>
                <w:lang w:val="en-US"/>
              </w:rPr>
            </w:pPr>
            <w:r>
              <w:rPr>
                <w:sz w:val="20"/>
                <w:lang w:val="en-US"/>
              </w:rPr>
              <w:t>This phase consists of allocating project resources, managing project resources, the building process of the product and resolve issues that occur, maintain effective collaboration between project stakeholders.</w:t>
            </w:r>
          </w:p>
        </w:tc>
        <w:tc>
          <w:tcPr>
            <w:tcW w:w="2376" w:type="dxa"/>
            <w:tcBorders>
              <w:top w:val="single" w:sz="4" w:space="0" w:color="auto"/>
              <w:left w:val="single" w:sz="4" w:space="0" w:color="auto"/>
              <w:bottom w:val="single" w:sz="4" w:space="0" w:color="auto"/>
              <w:right w:val="single" w:sz="4" w:space="0" w:color="auto"/>
            </w:tcBorders>
            <w:hideMark/>
          </w:tcPr>
          <w:p w14:paraId="3DCC6A10" w14:textId="77777777" w:rsidR="00681FCB" w:rsidRDefault="00681FCB">
            <w:pPr>
              <w:pStyle w:val="BodyText"/>
              <w:spacing w:beforeLines="40" w:before="96" w:afterLines="40" w:after="96"/>
              <w:rPr>
                <w:sz w:val="20"/>
                <w:lang w:val="en-US"/>
              </w:rPr>
            </w:pPr>
            <w:r>
              <w:rPr>
                <w:sz w:val="20"/>
                <w:lang w:val="en-US"/>
              </w:rPr>
              <w:t>Phase 3</w:t>
            </w:r>
          </w:p>
        </w:tc>
      </w:tr>
      <w:tr w:rsidR="00681FCB" w14:paraId="05E232C0"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36585189" w14:textId="77777777" w:rsidR="00681FCB" w:rsidRDefault="00681FCB">
            <w:pPr>
              <w:pStyle w:val="BodyText"/>
              <w:spacing w:beforeLines="40" w:before="96" w:afterLines="40" w:after="96"/>
              <w:rPr>
                <w:sz w:val="20"/>
                <w:lang w:val="en-US"/>
              </w:rPr>
            </w:pPr>
            <w:r>
              <w:rPr>
                <w:sz w:val="20"/>
                <w:lang w:val="en-US"/>
              </w:rPr>
              <w:t>Monitoring/Controlling</w:t>
            </w:r>
          </w:p>
        </w:tc>
        <w:tc>
          <w:tcPr>
            <w:tcW w:w="4320" w:type="dxa"/>
            <w:tcBorders>
              <w:top w:val="single" w:sz="4" w:space="0" w:color="auto"/>
              <w:left w:val="single" w:sz="4" w:space="0" w:color="auto"/>
              <w:bottom w:val="single" w:sz="4" w:space="0" w:color="auto"/>
              <w:right w:val="single" w:sz="4" w:space="0" w:color="auto"/>
            </w:tcBorders>
            <w:hideMark/>
          </w:tcPr>
          <w:p w14:paraId="753CB7D4" w14:textId="77777777" w:rsidR="00681FCB" w:rsidRDefault="00681FCB">
            <w:pPr>
              <w:pStyle w:val="BodyText"/>
              <w:spacing w:beforeLines="40" w:before="96" w:afterLines="40" w:after="96"/>
              <w:rPr>
                <w:sz w:val="20"/>
                <w:lang w:val="en-US"/>
              </w:rPr>
            </w:pPr>
            <w:r>
              <w:rPr>
                <w:sz w:val="20"/>
                <w:lang w:val="en-US"/>
              </w:rPr>
              <w:t xml:space="preserve"> This phase tracks the effort and cost, monitor project progress, ensure the process is on schedule and accordance to the plan. This phase ensures the deliverables are met. This phase run simultaneously with project execution.</w:t>
            </w:r>
          </w:p>
        </w:tc>
        <w:tc>
          <w:tcPr>
            <w:tcW w:w="2376" w:type="dxa"/>
            <w:tcBorders>
              <w:top w:val="single" w:sz="4" w:space="0" w:color="auto"/>
              <w:left w:val="single" w:sz="4" w:space="0" w:color="auto"/>
              <w:bottom w:val="single" w:sz="4" w:space="0" w:color="auto"/>
              <w:right w:val="single" w:sz="4" w:space="0" w:color="auto"/>
            </w:tcBorders>
            <w:hideMark/>
          </w:tcPr>
          <w:p w14:paraId="35652FA9" w14:textId="77777777" w:rsidR="00681FCB" w:rsidRDefault="00681FCB">
            <w:pPr>
              <w:pStyle w:val="BodyText"/>
              <w:spacing w:beforeLines="40" w:before="96" w:afterLines="40" w:after="96"/>
              <w:rPr>
                <w:sz w:val="20"/>
                <w:lang w:val="en-US"/>
              </w:rPr>
            </w:pPr>
            <w:r>
              <w:rPr>
                <w:sz w:val="20"/>
                <w:lang w:val="en-US"/>
              </w:rPr>
              <w:t>Phase 4</w:t>
            </w:r>
          </w:p>
        </w:tc>
      </w:tr>
      <w:tr w:rsidR="00681FCB" w14:paraId="124B7544" w14:textId="77777777" w:rsidTr="00681FCB">
        <w:tc>
          <w:tcPr>
            <w:tcW w:w="2232" w:type="dxa"/>
            <w:tcBorders>
              <w:top w:val="single" w:sz="4" w:space="0" w:color="auto"/>
              <w:left w:val="single" w:sz="4" w:space="0" w:color="auto"/>
              <w:bottom w:val="single" w:sz="4" w:space="0" w:color="auto"/>
              <w:right w:val="single" w:sz="4" w:space="0" w:color="auto"/>
            </w:tcBorders>
            <w:hideMark/>
          </w:tcPr>
          <w:p w14:paraId="51C1A6BF" w14:textId="5288C53B" w:rsidR="00681FCB" w:rsidRDefault="001923E8">
            <w:pPr>
              <w:pStyle w:val="BodyText"/>
              <w:spacing w:beforeLines="40" w:before="96" w:afterLines="40" w:after="96"/>
              <w:rPr>
                <w:sz w:val="20"/>
                <w:lang w:val="en-US"/>
              </w:rPr>
            </w:pPr>
            <w:r>
              <w:rPr>
                <w:sz w:val="20"/>
                <w:lang w:val="en-US"/>
              </w:rPr>
              <w:t xml:space="preserve">Project </w:t>
            </w:r>
            <w:r w:rsidR="00681FCB">
              <w:rPr>
                <w:sz w:val="20"/>
                <w:lang w:val="en-US"/>
              </w:rPr>
              <w:t>Clos</w:t>
            </w:r>
            <w:r>
              <w:rPr>
                <w:sz w:val="20"/>
                <w:lang w:val="en-US"/>
              </w:rPr>
              <w:t>ure</w:t>
            </w:r>
          </w:p>
        </w:tc>
        <w:tc>
          <w:tcPr>
            <w:tcW w:w="4320" w:type="dxa"/>
            <w:tcBorders>
              <w:top w:val="single" w:sz="4" w:space="0" w:color="auto"/>
              <w:left w:val="single" w:sz="4" w:space="0" w:color="auto"/>
              <w:bottom w:val="single" w:sz="4" w:space="0" w:color="auto"/>
              <w:right w:val="single" w:sz="4" w:space="0" w:color="auto"/>
            </w:tcBorders>
            <w:hideMark/>
          </w:tcPr>
          <w:p w14:paraId="0D26D3AB" w14:textId="77777777" w:rsidR="00681FCB" w:rsidRDefault="00681FCB">
            <w:pPr>
              <w:pStyle w:val="BodyText"/>
              <w:spacing w:beforeLines="40" w:before="96" w:afterLines="40" w:after="96"/>
              <w:rPr>
                <w:sz w:val="20"/>
                <w:lang w:val="en-US"/>
              </w:rPr>
            </w:pPr>
            <w:r>
              <w:rPr>
                <w:sz w:val="20"/>
                <w:lang w:val="en-US"/>
              </w:rPr>
              <w:t>The fifth and final phase deliver the deliverables, review the project deliverables, get approval on the results, and document the learnings throughout the project.</w:t>
            </w:r>
          </w:p>
        </w:tc>
        <w:tc>
          <w:tcPr>
            <w:tcW w:w="2376" w:type="dxa"/>
            <w:tcBorders>
              <w:top w:val="single" w:sz="4" w:space="0" w:color="auto"/>
              <w:left w:val="single" w:sz="4" w:space="0" w:color="auto"/>
              <w:bottom w:val="single" w:sz="4" w:space="0" w:color="auto"/>
              <w:right w:val="single" w:sz="4" w:space="0" w:color="auto"/>
            </w:tcBorders>
            <w:hideMark/>
          </w:tcPr>
          <w:p w14:paraId="2592F847" w14:textId="77777777" w:rsidR="00681FCB" w:rsidRDefault="00681FCB">
            <w:pPr>
              <w:pStyle w:val="BodyText"/>
              <w:spacing w:beforeLines="40" w:before="96" w:afterLines="40" w:after="96"/>
              <w:rPr>
                <w:sz w:val="20"/>
                <w:lang w:val="en-US"/>
              </w:rPr>
            </w:pPr>
            <w:r>
              <w:rPr>
                <w:sz w:val="20"/>
                <w:lang w:val="en-US"/>
              </w:rPr>
              <w:t>Phase 5</w:t>
            </w:r>
          </w:p>
        </w:tc>
      </w:tr>
    </w:tbl>
    <w:p w14:paraId="5AFBABA5" w14:textId="77777777" w:rsidR="00681FCB" w:rsidRPr="00681FCB" w:rsidRDefault="00681FCB" w:rsidP="00681FCB"/>
    <w:p w14:paraId="6D3C3AA3" w14:textId="6C845792" w:rsidR="00DF3239" w:rsidRPr="00BE196F" w:rsidRDefault="00DF3239" w:rsidP="00AD71BF">
      <w:pPr>
        <w:pStyle w:val="Heading2"/>
        <w:numPr>
          <w:ilvl w:val="1"/>
          <w:numId w:val="16"/>
        </w:numPr>
        <w:ind w:left="567" w:hanging="567"/>
      </w:pPr>
      <w:bookmarkStart w:id="95" w:name="_Toc105758961"/>
      <w:r w:rsidRPr="00BE196F">
        <w:t>Activities</w:t>
      </w:r>
      <w:bookmarkEnd w:id="95"/>
    </w:p>
    <w:p w14:paraId="2C206A8F" w14:textId="415762B1" w:rsidR="00E074FC" w:rsidRDefault="00E074FC" w:rsidP="00AD71BF">
      <w:pPr>
        <w:pStyle w:val="Heading3"/>
        <w:numPr>
          <w:ilvl w:val="2"/>
          <w:numId w:val="19"/>
        </w:numPr>
        <w:rPr>
          <w:b/>
          <w:bCs/>
          <w:color w:val="auto"/>
        </w:rPr>
      </w:pPr>
      <w:bookmarkStart w:id="96" w:name="_Toc105758962"/>
      <w:r w:rsidRPr="00BE196F">
        <w:rPr>
          <w:b/>
          <w:bCs/>
          <w:color w:val="auto"/>
        </w:rPr>
        <w:t>Initiation Phase</w:t>
      </w:r>
      <w:bookmarkEnd w:id="96"/>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4066287"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284371D" w14:textId="77777777" w:rsidR="00C204A1" w:rsidRDefault="00C204A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15432EE0" w14:textId="77777777" w:rsidR="00C204A1" w:rsidRDefault="00C204A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D6A0AF6" w14:textId="77777777" w:rsidR="00C204A1" w:rsidRDefault="00C204A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833530F" w14:textId="77777777" w:rsidR="00C204A1" w:rsidRDefault="00C204A1">
            <w:pPr>
              <w:pStyle w:val="BodyText"/>
              <w:spacing w:before="120" w:after="120" w:line="360" w:lineRule="auto"/>
              <w:jc w:val="both"/>
              <w:rPr>
                <w:b/>
                <w:color w:val="FFFFFF"/>
                <w:lang w:val="en-GB"/>
              </w:rPr>
            </w:pPr>
            <w:r>
              <w:rPr>
                <w:b/>
                <w:color w:val="FFFFFF"/>
                <w:lang w:val="en-GB"/>
              </w:rPr>
              <w:t>Activity Sequence</w:t>
            </w:r>
          </w:p>
        </w:tc>
      </w:tr>
      <w:tr w:rsidR="00C204A1" w14:paraId="493541C1"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3FECD73"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411CB102" w14:textId="77777777" w:rsidR="00C204A1" w:rsidRDefault="00C204A1">
            <w:pPr>
              <w:pStyle w:val="BodyText"/>
              <w:spacing w:beforeLines="40" w:before="96" w:afterLines="40" w:after="96" w:line="360" w:lineRule="auto"/>
              <w:jc w:val="both"/>
              <w:rPr>
                <w:color w:val="000000"/>
                <w:sz w:val="20"/>
                <w:lang w:val="en-GB"/>
              </w:rPr>
            </w:pPr>
            <w:r>
              <w:rPr>
                <w:color w:val="000000"/>
                <w:sz w:val="20"/>
                <w:lang w:val="en-GB"/>
              </w:rPr>
              <w:t>Assemble project team</w:t>
            </w:r>
          </w:p>
        </w:tc>
        <w:tc>
          <w:tcPr>
            <w:tcW w:w="3489" w:type="dxa"/>
            <w:tcBorders>
              <w:top w:val="single" w:sz="4" w:space="0" w:color="auto"/>
              <w:left w:val="single" w:sz="4" w:space="0" w:color="auto"/>
              <w:bottom w:val="single" w:sz="4" w:space="0" w:color="auto"/>
              <w:right w:val="single" w:sz="4" w:space="0" w:color="auto"/>
            </w:tcBorders>
            <w:hideMark/>
          </w:tcPr>
          <w:p w14:paraId="04BF79B7" w14:textId="77777777" w:rsidR="00C204A1" w:rsidRDefault="00C204A1">
            <w:pPr>
              <w:pStyle w:val="BodyText"/>
              <w:spacing w:beforeLines="40" w:before="96" w:afterLines="40" w:after="96" w:line="360" w:lineRule="auto"/>
              <w:jc w:val="both"/>
              <w:rPr>
                <w:sz w:val="20"/>
                <w:lang w:val="en-GB"/>
              </w:rPr>
            </w:pPr>
            <w:r>
              <w:rPr>
                <w:sz w:val="20"/>
                <w:lang w:val="en-GB"/>
              </w:rPr>
              <w:t xml:space="preserve">This activity will focus on identifying all of the roles that will be necessary </w:t>
            </w:r>
            <w:r>
              <w:rPr>
                <w:sz w:val="20"/>
                <w:lang w:val="en-GB"/>
              </w:rPr>
              <w:lastRenderedPageBreak/>
              <w:t>to accomplish the proposed project and then identifying the members of the project team who are most qualified to fill these responsibilities. This will include a team leader, programmers, database administrators, and those who are proficient in statistics and mathematics.</w:t>
            </w:r>
          </w:p>
        </w:tc>
        <w:tc>
          <w:tcPr>
            <w:tcW w:w="2333" w:type="dxa"/>
            <w:tcBorders>
              <w:top w:val="single" w:sz="4" w:space="0" w:color="auto"/>
              <w:left w:val="single" w:sz="4" w:space="0" w:color="auto"/>
              <w:bottom w:val="single" w:sz="4" w:space="0" w:color="auto"/>
              <w:right w:val="single" w:sz="4" w:space="0" w:color="auto"/>
            </w:tcBorders>
            <w:hideMark/>
          </w:tcPr>
          <w:p w14:paraId="40AD08BE" w14:textId="77777777" w:rsidR="00C204A1" w:rsidRDefault="00C204A1">
            <w:pPr>
              <w:pStyle w:val="BodyText"/>
              <w:spacing w:beforeLines="40" w:before="96" w:afterLines="40" w:after="96" w:line="360" w:lineRule="auto"/>
              <w:jc w:val="both"/>
              <w:rPr>
                <w:sz w:val="20"/>
                <w:lang w:val="en-GB"/>
              </w:rPr>
            </w:pPr>
            <w:r>
              <w:rPr>
                <w:sz w:val="20"/>
                <w:lang w:val="en-GB"/>
              </w:rPr>
              <w:lastRenderedPageBreak/>
              <w:t>1</w:t>
            </w:r>
          </w:p>
        </w:tc>
      </w:tr>
      <w:tr w:rsidR="00C204A1" w14:paraId="5ED3CAFE"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1B287610"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7A45FB55" w14:textId="77777777" w:rsidR="00C204A1" w:rsidRDefault="00C204A1">
            <w:pPr>
              <w:pStyle w:val="BodyText"/>
              <w:spacing w:beforeLines="40" w:before="96" w:afterLines="40" w:after="96" w:line="360" w:lineRule="auto"/>
              <w:jc w:val="both"/>
              <w:rPr>
                <w:sz w:val="20"/>
                <w:lang w:val="en-GB"/>
              </w:rPr>
            </w:pPr>
            <w:r>
              <w:rPr>
                <w:sz w:val="20"/>
                <w:lang w:val="en-GB"/>
              </w:rPr>
              <w:t>Review business case, project scope and requirements</w:t>
            </w:r>
          </w:p>
        </w:tc>
        <w:tc>
          <w:tcPr>
            <w:tcW w:w="3489" w:type="dxa"/>
            <w:tcBorders>
              <w:top w:val="single" w:sz="4" w:space="0" w:color="auto"/>
              <w:left w:val="single" w:sz="4" w:space="0" w:color="auto"/>
              <w:bottom w:val="single" w:sz="4" w:space="0" w:color="auto"/>
              <w:right w:val="single" w:sz="4" w:space="0" w:color="auto"/>
            </w:tcBorders>
            <w:hideMark/>
          </w:tcPr>
          <w:p w14:paraId="69C7DC92" w14:textId="77777777" w:rsidR="00C204A1" w:rsidRDefault="00C204A1">
            <w:pPr>
              <w:pStyle w:val="BodyText"/>
              <w:spacing w:beforeLines="40" w:before="96" w:afterLines="40" w:after="96" w:line="360" w:lineRule="auto"/>
              <w:jc w:val="both"/>
              <w:rPr>
                <w:sz w:val="20"/>
                <w:lang w:val="en-GB"/>
              </w:rPr>
            </w:pPr>
            <w:r>
              <w:rPr>
                <w:sz w:val="20"/>
                <w:lang w:val="en-GB"/>
              </w:rPr>
              <w:t>In this activity, the project team will review the business, project scope, and project requirements to make sure they have a good understanding of what the project entails, what is expected of them, and what the stakeholder expects of the final deliverable.</w:t>
            </w:r>
          </w:p>
        </w:tc>
        <w:tc>
          <w:tcPr>
            <w:tcW w:w="2333" w:type="dxa"/>
            <w:tcBorders>
              <w:top w:val="single" w:sz="4" w:space="0" w:color="auto"/>
              <w:left w:val="single" w:sz="4" w:space="0" w:color="auto"/>
              <w:bottom w:val="single" w:sz="4" w:space="0" w:color="auto"/>
              <w:right w:val="single" w:sz="4" w:space="0" w:color="auto"/>
            </w:tcBorders>
            <w:hideMark/>
          </w:tcPr>
          <w:p w14:paraId="3365AE13" w14:textId="77777777" w:rsidR="00C204A1" w:rsidRDefault="00C204A1">
            <w:pPr>
              <w:pStyle w:val="BodyText"/>
              <w:spacing w:beforeLines="40" w:before="96" w:afterLines="40" w:after="96" w:line="360" w:lineRule="auto"/>
              <w:jc w:val="both"/>
              <w:rPr>
                <w:sz w:val="20"/>
                <w:lang w:val="en-GB"/>
              </w:rPr>
            </w:pPr>
            <w:r>
              <w:rPr>
                <w:sz w:val="20"/>
                <w:lang w:val="en-GB"/>
              </w:rPr>
              <w:t>2</w:t>
            </w:r>
          </w:p>
        </w:tc>
      </w:tr>
      <w:tr w:rsidR="00C204A1" w14:paraId="6F04330B"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7E1F6609"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159A5977" w14:textId="77777777" w:rsidR="00C204A1" w:rsidRDefault="00C204A1">
            <w:pPr>
              <w:pStyle w:val="BodyText"/>
              <w:spacing w:beforeLines="40" w:before="96" w:afterLines="40" w:after="96" w:line="360" w:lineRule="auto"/>
              <w:jc w:val="both"/>
              <w:rPr>
                <w:sz w:val="20"/>
                <w:lang w:val="en-GB"/>
              </w:rPr>
            </w:pPr>
            <w:r>
              <w:rPr>
                <w:sz w:val="20"/>
                <w:lang w:val="en-GB"/>
              </w:rPr>
              <w:t>Edit tender response, feasibility study, and business case</w:t>
            </w:r>
          </w:p>
        </w:tc>
        <w:tc>
          <w:tcPr>
            <w:tcW w:w="3489" w:type="dxa"/>
            <w:tcBorders>
              <w:top w:val="single" w:sz="4" w:space="0" w:color="auto"/>
              <w:left w:val="single" w:sz="4" w:space="0" w:color="auto"/>
              <w:bottom w:val="single" w:sz="4" w:space="0" w:color="auto"/>
              <w:right w:val="single" w:sz="4" w:space="0" w:color="auto"/>
            </w:tcBorders>
            <w:hideMark/>
          </w:tcPr>
          <w:p w14:paraId="5D66D6D0" w14:textId="77777777" w:rsidR="00C204A1" w:rsidRDefault="00C204A1">
            <w:pPr>
              <w:pStyle w:val="BodyText"/>
              <w:spacing w:beforeLines="40" w:before="96" w:afterLines="40" w:after="96" w:line="360" w:lineRule="auto"/>
              <w:jc w:val="both"/>
              <w:rPr>
                <w:sz w:val="20"/>
                <w:lang w:val="en-GB"/>
              </w:rPr>
            </w:pPr>
            <w:r>
              <w:rPr>
                <w:sz w:val="20"/>
                <w:lang w:val="en-GB"/>
              </w:rPr>
              <w:t>After the completion of the previous activity, the tender response, feasibility study, and business case will be edited to reflect the project team’s understanding of the project.</w:t>
            </w:r>
          </w:p>
        </w:tc>
        <w:tc>
          <w:tcPr>
            <w:tcW w:w="2333" w:type="dxa"/>
            <w:tcBorders>
              <w:top w:val="single" w:sz="4" w:space="0" w:color="auto"/>
              <w:left w:val="single" w:sz="4" w:space="0" w:color="auto"/>
              <w:bottom w:val="single" w:sz="4" w:space="0" w:color="auto"/>
              <w:right w:val="single" w:sz="4" w:space="0" w:color="auto"/>
            </w:tcBorders>
            <w:hideMark/>
          </w:tcPr>
          <w:p w14:paraId="4D4BC653" w14:textId="77777777" w:rsidR="00C204A1" w:rsidRDefault="00C204A1">
            <w:pPr>
              <w:pStyle w:val="BodyText"/>
              <w:spacing w:beforeLines="40" w:before="96" w:afterLines="40" w:after="96" w:line="360" w:lineRule="auto"/>
              <w:jc w:val="both"/>
              <w:rPr>
                <w:sz w:val="20"/>
                <w:lang w:val="en-GB"/>
              </w:rPr>
            </w:pPr>
            <w:r>
              <w:rPr>
                <w:sz w:val="20"/>
                <w:lang w:val="en-GB"/>
              </w:rPr>
              <w:t>3</w:t>
            </w:r>
          </w:p>
        </w:tc>
      </w:tr>
      <w:tr w:rsidR="00C204A1" w14:paraId="1FAED31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F27257C" w14:textId="77777777" w:rsidR="00C204A1" w:rsidRDefault="00C204A1">
            <w:pPr>
              <w:pStyle w:val="BodyText"/>
              <w:spacing w:beforeLines="40" w:before="96" w:afterLines="40" w:after="96" w:line="360" w:lineRule="auto"/>
              <w:jc w:val="both"/>
              <w:rPr>
                <w:sz w:val="20"/>
                <w:lang w:val="en-GB"/>
              </w:rPr>
            </w:pPr>
            <w:r>
              <w:rPr>
                <w:sz w:val="20"/>
                <w:lang w:val="en-GB"/>
              </w:rPr>
              <w:t>Initiation phase</w:t>
            </w:r>
          </w:p>
        </w:tc>
        <w:tc>
          <w:tcPr>
            <w:tcW w:w="1706" w:type="dxa"/>
            <w:tcBorders>
              <w:top w:val="single" w:sz="4" w:space="0" w:color="auto"/>
              <w:left w:val="single" w:sz="4" w:space="0" w:color="auto"/>
              <w:bottom w:val="single" w:sz="4" w:space="0" w:color="auto"/>
              <w:right w:val="single" w:sz="4" w:space="0" w:color="auto"/>
            </w:tcBorders>
            <w:hideMark/>
          </w:tcPr>
          <w:p w14:paraId="6BD5BC84" w14:textId="77777777" w:rsidR="00C204A1" w:rsidRDefault="00C204A1">
            <w:pPr>
              <w:pStyle w:val="BodyText"/>
              <w:spacing w:beforeLines="40" w:before="96" w:afterLines="40" w:after="96" w:line="360" w:lineRule="auto"/>
              <w:jc w:val="both"/>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01AE162F" w14:textId="77777777" w:rsidR="00C204A1" w:rsidRDefault="00C204A1">
            <w:pPr>
              <w:pStyle w:val="BodyText"/>
              <w:spacing w:beforeLines="40" w:before="96" w:afterLines="40" w:after="96" w:line="360" w:lineRule="auto"/>
              <w:jc w:val="both"/>
              <w:rPr>
                <w:sz w:val="20"/>
                <w:lang w:val="en-GB"/>
              </w:rPr>
            </w:pPr>
            <w:r>
              <w:rPr>
                <w:sz w:val="20"/>
                <w:lang w:val="en-GB"/>
              </w:rPr>
              <w:t>The project team will review the completed documentation up to this point (the business case, the feasibility study, and the tender response) to have a clear understanding of what exactly the stakeholder expects of the project to take into the next phase.</w:t>
            </w:r>
          </w:p>
        </w:tc>
        <w:tc>
          <w:tcPr>
            <w:tcW w:w="2333" w:type="dxa"/>
            <w:tcBorders>
              <w:top w:val="single" w:sz="4" w:space="0" w:color="auto"/>
              <w:left w:val="single" w:sz="4" w:space="0" w:color="auto"/>
              <w:bottom w:val="single" w:sz="4" w:space="0" w:color="auto"/>
              <w:right w:val="single" w:sz="4" w:space="0" w:color="auto"/>
            </w:tcBorders>
            <w:hideMark/>
          </w:tcPr>
          <w:p w14:paraId="0E95B0DD" w14:textId="77777777" w:rsidR="00C204A1" w:rsidRDefault="00C204A1">
            <w:pPr>
              <w:pStyle w:val="BodyText"/>
              <w:spacing w:beforeLines="40" w:before="96" w:afterLines="40" w:after="96" w:line="360" w:lineRule="auto"/>
              <w:jc w:val="both"/>
              <w:rPr>
                <w:sz w:val="20"/>
                <w:lang w:val="en-GB"/>
              </w:rPr>
            </w:pPr>
            <w:r>
              <w:rPr>
                <w:sz w:val="20"/>
                <w:lang w:val="en-GB"/>
              </w:rPr>
              <w:t>4</w:t>
            </w:r>
          </w:p>
        </w:tc>
      </w:tr>
    </w:tbl>
    <w:p w14:paraId="507204EE" w14:textId="77777777" w:rsidR="00C204A1" w:rsidRPr="00C204A1" w:rsidRDefault="00C204A1" w:rsidP="00C204A1"/>
    <w:p w14:paraId="514F714A" w14:textId="546CC51A" w:rsidR="00E074FC" w:rsidRDefault="00E074FC" w:rsidP="00AD71BF">
      <w:pPr>
        <w:pStyle w:val="Heading3"/>
        <w:numPr>
          <w:ilvl w:val="2"/>
          <w:numId w:val="19"/>
        </w:numPr>
        <w:rPr>
          <w:b/>
          <w:bCs/>
          <w:color w:val="auto"/>
        </w:rPr>
      </w:pPr>
      <w:bookmarkStart w:id="97" w:name="_Toc105758963"/>
      <w:r w:rsidRPr="00BE196F">
        <w:rPr>
          <w:b/>
          <w:bCs/>
          <w:color w:val="auto"/>
        </w:rPr>
        <w:t>Planning Phase</w:t>
      </w:r>
      <w:bookmarkEnd w:id="97"/>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46DDEE0E" w14:textId="77777777" w:rsidTr="00C204A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F9B03F6"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8F3FB29"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42F74B68"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2414A3D5" w14:textId="77777777" w:rsidR="00C204A1" w:rsidRPr="00C204A1" w:rsidRDefault="00C204A1" w:rsidP="00C204A1">
            <w:pPr>
              <w:pStyle w:val="BodyText"/>
              <w:spacing w:beforeLines="40" w:before="96" w:afterLines="40" w:after="96" w:line="360" w:lineRule="auto"/>
              <w:jc w:val="both"/>
              <w:rPr>
                <w:b/>
                <w:bCs/>
                <w:color w:val="FFFFFF" w:themeColor="background1"/>
                <w:sz w:val="20"/>
                <w:lang w:val="en-GB"/>
              </w:rPr>
            </w:pPr>
            <w:r w:rsidRPr="00C204A1">
              <w:rPr>
                <w:b/>
                <w:bCs/>
                <w:color w:val="FFFFFF" w:themeColor="background1"/>
                <w:sz w:val="20"/>
                <w:lang w:val="en-GB"/>
              </w:rPr>
              <w:t>Activity Sequence</w:t>
            </w:r>
          </w:p>
        </w:tc>
      </w:tr>
      <w:tr w:rsidR="00C204A1" w14:paraId="10CEDE48"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0802FBC"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10B423DB" w14:textId="77777777" w:rsidR="00C204A1" w:rsidRDefault="00C204A1" w:rsidP="00C204A1">
            <w:pPr>
              <w:pStyle w:val="BodyText"/>
              <w:spacing w:beforeLines="40" w:before="96" w:afterLines="40" w:after="96" w:line="360" w:lineRule="auto"/>
              <w:jc w:val="both"/>
              <w:rPr>
                <w:sz w:val="20"/>
                <w:lang w:val="en-GB"/>
              </w:rPr>
            </w:pPr>
            <w:r>
              <w:rPr>
                <w:sz w:val="20"/>
                <w:lang w:val="en-GB"/>
              </w:rPr>
              <w:t>Create project plan</w:t>
            </w:r>
          </w:p>
        </w:tc>
        <w:tc>
          <w:tcPr>
            <w:tcW w:w="3489" w:type="dxa"/>
            <w:tcBorders>
              <w:top w:val="single" w:sz="4" w:space="0" w:color="auto"/>
              <w:left w:val="single" w:sz="4" w:space="0" w:color="auto"/>
              <w:bottom w:val="single" w:sz="4" w:space="0" w:color="auto"/>
              <w:right w:val="single" w:sz="4" w:space="0" w:color="auto"/>
            </w:tcBorders>
            <w:hideMark/>
          </w:tcPr>
          <w:p w14:paraId="69D032E4"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is activity will be carried out when the project initiation is complete, and it will define all of the activities that </w:t>
            </w:r>
            <w:r>
              <w:rPr>
                <w:sz w:val="20"/>
                <w:lang w:val="en-GB"/>
              </w:rPr>
              <w:lastRenderedPageBreak/>
              <w:t>will be carried out inside the project, as well as a resource plan and schedule for these tasks. This assignment will determine all of the different deadlines for all of the different activities that will be completed during the project.</w:t>
            </w:r>
          </w:p>
        </w:tc>
        <w:tc>
          <w:tcPr>
            <w:tcW w:w="2333" w:type="dxa"/>
            <w:tcBorders>
              <w:top w:val="single" w:sz="4" w:space="0" w:color="auto"/>
              <w:left w:val="single" w:sz="4" w:space="0" w:color="auto"/>
              <w:bottom w:val="single" w:sz="4" w:space="0" w:color="auto"/>
              <w:right w:val="single" w:sz="4" w:space="0" w:color="auto"/>
            </w:tcBorders>
            <w:hideMark/>
          </w:tcPr>
          <w:p w14:paraId="733D46B7"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5</w:t>
            </w:r>
          </w:p>
        </w:tc>
      </w:tr>
      <w:tr w:rsidR="00C204A1" w14:paraId="5DC12F23"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B32371C"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0792DE7" w14:textId="77777777" w:rsidR="00C204A1" w:rsidRDefault="00C204A1" w:rsidP="00C204A1">
            <w:pPr>
              <w:pStyle w:val="BodyText"/>
              <w:spacing w:beforeLines="40" w:before="96" w:afterLines="40" w:after="96" w:line="360" w:lineRule="auto"/>
              <w:jc w:val="both"/>
              <w:rPr>
                <w:sz w:val="20"/>
                <w:lang w:val="en-GB"/>
              </w:rPr>
            </w:pPr>
            <w:r>
              <w:rPr>
                <w:sz w:val="20"/>
                <w:lang w:val="en-GB"/>
              </w:rPr>
              <w:t>Resource planning</w:t>
            </w:r>
          </w:p>
        </w:tc>
        <w:tc>
          <w:tcPr>
            <w:tcW w:w="3489" w:type="dxa"/>
            <w:tcBorders>
              <w:top w:val="single" w:sz="4" w:space="0" w:color="auto"/>
              <w:left w:val="single" w:sz="4" w:space="0" w:color="auto"/>
              <w:bottom w:val="single" w:sz="4" w:space="0" w:color="auto"/>
              <w:right w:val="single" w:sz="4" w:space="0" w:color="auto"/>
            </w:tcBorders>
            <w:hideMark/>
          </w:tcPr>
          <w:p w14:paraId="43E2ACCB" w14:textId="77777777" w:rsidR="00C204A1" w:rsidRDefault="00C204A1" w:rsidP="00C204A1">
            <w:pPr>
              <w:pStyle w:val="BodyText"/>
              <w:spacing w:beforeLines="40" w:before="96" w:afterLines="40" w:after="96" w:line="360" w:lineRule="auto"/>
              <w:jc w:val="both"/>
              <w:rPr>
                <w:sz w:val="20"/>
                <w:lang w:val="en-GB"/>
              </w:rPr>
            </w:pPr>
            <w:r>
              <w:rPr>
                <w:sz w:val="20"/>
                <w:lang w:val="en-GB"/>
              </w:rPr>
              <w:t>All of the project's needed resources, as well as how they will be handled, will be determined here. The different team members necessary for each task will be thoroughly assessed, and the team will guarantee that enough individuals are available to execute all of the tasks within the project's constraints.</w:t>
            </w:r>
          </w:p>
        </w:tc>
        <w:tc>
          <w:tcPr>
            <w:tcW w:w="2333" w:type="dxa"/>
            <w:tcBorders>
              <w:top w:val="single" w:sz="4" w:space="0" w:color="auto"/>
              <w:left w:val="single" w:sz="4" w:space="0" w:color="auto"/>
              <w:bottom w:val="single" w:sz="4" w:space="0" w:color="auto"/>
              <w:right w:val="single" w:sz="4" w:space="0" w:color="auto"/>
            </w:tcBorders>
            <w:hideMark/>
          </w:tcPr>
          <w:p w14:paraId="6A0BB239" w14:textId="77777777" w:rsidR="00C204A1" w:rsidRDefault="00C204A1" w:rsidP="00C204A1">
            <w:pPr>
              <w:pStyle w:val="BodyText"/>
              <w:spacing w:beforeLines="40" w:before="96" w:afterLines="40" w:after="96" w:line="360" w:lineRule="auto"/>
              <w:jc w:val="both"/>
              <w:rPr>
                <w:sz w:val="20"/>
                <w:lang w:val="en-GB"/>
              </w:rPr>
            </w:pPr>
            <w:r>
              <w:rPr>
                <w:sz w:val="20"/>
                <w:lang w:val="en-GB"/>
              </w:rPr>
              <w:t>6</w:t>
            </w:r>
          </w:p>
        </w:tc>
      </w:tr>
      <w:tr w:rsidR="00C204A1" w14:paraId="64B3CCC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573A4A46"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240433B" w14:textId="77777777" w:rsidR="00C204A1" w:rsidRDefault="00C204A1" w:rsidP="00C204A1">
            <w:pPr>
              <w:pStyle w:val="BodyText"/>
              <w:spacing w:beforeLines="40" w:before="96" w:afterLines="40" w:after="96" w:line="360" w:lineRule="auto"/>
              <w:jc w:val="both"/>
              <w:rPr>
                <w:sz w:val="20"/>
                <w:lang w:val="en-GB"/>
              </w:rPr>
            </w:pPr>
            <w:r>
              <w:rPr>
                <w:sz w:val="20"/>
                <w:lang w:val="en-GB"/>
              </w:rPr>
              <w:t>Financial planning</w:t>
            </w:r>
          </w:p>
        </w:tc>
        <w:tc>
          <w:tcPr>
            <w:tcW w:w="3489" w:type="dxa"/>
            <w:tcBorders>
              <w:top w:val="single" w:sz="4" w:space="0" w:color="auto"/>
              <w:left w:val="single" w:sz="4" w:space="0" w:color="auto"/>
              <w:bottom w:val="single" w:sz="4" w:space="0" w:color="auto"/>
              <w:right w:val="single" w:sz="4" w:space="0" w:color="auto"/>
            </w:tcBorders>
            <w:hideMark/>
          </w:tcPr>
          <w:p w14:paraId="26602C8A" w14:textId="77777777" w:rsidR="00C204A1" w:rsidRDefault="00C204A1" w:rsidP="00C204A1">
            <w:pPr>
              <w:pStyle w:val="BodyText"/>
              <w:spacing w:beforeLines="40" w:before="96" w:afterLines="40" w:after="96" w:line="360" w:lineRule="auto"/>
              <w:jc w:val="both"/>
              <w:rPr>
                <w:sz w:val="20"/>
                <w:lang w:val="en-GB"/>
              </w:rPr>
            </w:pPr>
            <w:r>
              <w:rPr>
                <w:sz w:val="20"/>
                <w:lang w:val="en-GB"/>
              </w:rPr>
              <w:t>The costs of the different options were calculated during the feasibility review in the previous stage, and this activity will focus on refining those prices and developing a plan for spending the project's money. Some regions may require more funding than anticipated, whilst others may have been underestimated. This strategy is essential for keeping the project on track and on budget, and it is thus critical to the project's overall success.</w:t>
            </w:r>
          </w:p>
        </w:tc>
        <w:tc>
          <w:tcPr>
            <w:tcW w:w="2333" w:type="dxa"/>
            <w:tcBorders>
              <w:top w:val="single" w:sz="4" w:space="0" w:color="auto"/>
              <w:left w:val="single" w:sz="4" w:space="0" w:color="auto"/>
              <w:bottom w:val="single" w:sz="4" w:space="0" w:color="auto"/>
              <w:right w:val="single" w:sz="4" w:space="0" w:color="auto"/>
            </w:tcBorders>
            <w:hideMark/>
          </w:tcPr>
          <w:p w14:paraId="52997895" w14:textId="77777777" w:rsidR="00C204A1" w:rsidRDefault="00C204A1" w:rsidP="00C204A1">
            <w:pPr>
              <w:pStyle w:val="BodyText"/>
              <w:spacing w:beforeLines="40" w:before="96" w:afterLines="40" w:after="96" w:line="360" w:lineRule="auto"/>
              <w:jc w:val="both"/>
              <w:rPr>
                <w:sz w:val="20"/>
                <w:lang w:val="en-GB"/>
              </w:rPr>
            </w:pPr>
            <w:r>
              <w:rPr>
                <w:sz w:val="20"/>
                <w:lang w:val="en-GB"/>
              </w:rPr>
              <w:t>7</w:t>
            </w:r>
          </w:p>
        </w:tc>
      </w:tr>
      <w:tr w:rsidR="00C204A1" w14:paraId="60162415"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0C420FF"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5F32B8A4" w14:textId="77777777" w:rsidR="00C204A1" w:rsidRDefault="00C204A1" w:rsidP="00C204A1">
            <w:pPr>
              <w:pStyle w:val="BodyText"/>
              <w:spacing w:beforeLines="40" w:before="96" w:afterLines="40" w:after="96" w:line="360" w:lineRule="auto"/>
              <w:jc w:val="both"/>
              <w:rPr>
                <w:sz w:val="20"/>
                <w:lang w:val="en-GB"/>
              </w:rPr>
            </w:pPr>
            <w:r>
              <w:rPr>
                <w:sz w:val="20"/>
                <w:lang w:val="en-GB"/>
              </w:rPr>
              <w:t>Risk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37E25BE5"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e project risk plan is used to identify, classify, and prioritise the numerous risks that may arise throughout the course of a project. Any project confronts a variety of hazards that might cause it to be delayed, and it is critical that the team recognises these risks and has a variety of strategies for dealing with </w:t>
            </w:r>
            <w:r>
              <w:rPr>
                <w:sz w:val="20"/>
                <w:lang w:val="en-GB"/>
              </w:rPr>
              <w:lastRenderedPageBreak/>
              <w:t>and mitigating them. Along with these hazards, methods for monitoring them, as well as measures to mitigate them, will be explored.</w:t>
            </w:r>
          </w:p>
        </w:tc>
        <w:tc>
          <w:tcPr>
            <w:tcW w:w="2333" w:type="dxa"/>
            <w:tcBorders>
              <w:top w:val="single" w:sz="4" w:space="0" w:color="auto"/>
              <w:left w:val="single" w:sz="4" w:space="0" w:color="auto"/>
              <w:bottom w:val="single" w:sz="4" w:space="0" w:color="auto"/>
              <w:right w:val="single" w:sz="4" w:space="0" w:color="auto"/>
            </w:tcBorders>
            <w:hideMark/>
          </w:tcPr>
          <w:p w14:paraId="01EC44C0"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8</w:t>
            </w:r>
          </w:p>
        </w:tc>
      </w:tr>
      <w:tr w:rsidR="00C204A1" w14:paraId="06519750"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4C732B86"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5981C0" w14:textId="77777777" w:rsidR="00C204A1" w:rsidRDefault="00C204A1" w:rsidP="00C204A1">
            <w:pPr>
              <w:pStyle w:val="BodyText"/>
              <w:spacing w:beforeLines="40" w:before="96" w:afterLines="40" w:after="96" w:line="360" w:lineRule="auto"/>
              <w:jc w:val="both"/>
              <w:rPr>
                <w:sz w:val="20"/>
                <w:lang w:val="en-GB"/>
              </w:rPr>
            </w:pPr>
            <w:r>
              <w:rPr>
                <w:sz w:val="20"/>
                <w:lang w:val="en-GB"/>
              </w:rPr>
              <w:t>Acceptance agreement planning</w:t>
            </w:r>
          </w:p>
        </w:tc>
        <w:tc>
          <w:tcPr>
            <w:tcW w:w="3489" w:type="dxa"/>
            <w:tcBorders>
              <w:top w:val="single" w:sz="4" w:space="0" w:color="auto"/>
              <w:left w:val="single" w:sz="4" w:space="0" w:color="auto"/>
              <w:bottom w:val="single" w:sz="4" w:space="0" w:color="auto"/>
              <w:right w:val="single" w:sz="4" w:space="0" w:color="auto"/>
            </w:tcBorders>
            <w:hideMark/>
          </w:tcPr>
          <w:p w14:paraId="79D3AD4A" w14:textId="7E312148" w:rsidR="00C204A1" w:rsidRDefault="00C204A1" w:rsidP="001923E8">
            <w:pPr>
              <w:pStyle w:val="BodyText"/>
              <w:spacing w:beforeLines="40" w:before="96" w:afterLines="40" w:after="96" w:line="360" w:lineRule="auto"/>
              <w:rPr>
                <w:sz w:val="20"/>
                <w:lang w:val="en-GB"/>
              </w:rPr>
            </w:pPr>
            <w:r>
              <w:rPr>
                <w:sz w:val="20"/>
                <w:lang w:val="en-GB"/>
              </w:rPr>
              <w:t xml:space="preserve">This activity will entail drafting a contract between the customer and Nightcore Mech that outlines the basic criteria for the planned deliverables. Both parties will sign the agreement and acknowledge that they have met all of the standards outlined in the </w:t>
            </w:r>
            <w:r w:rsidR="001923E8">
              <w:rPr>
                <w:sz w:val="20"/>
                <w:lang w:val="en-GB"/>
              </w:rPr>
              <w:t>above-mentioned</w:t>
            </w:r>
            <w:r>
              <w:rPr>
                <w:sz w:val="20"/>
                <w:lang w:val="en-GB"/>
              </w:rPr>
              <w:t> agreement.</w:t>
            </w:r>
          </w:p>
        </w:tc>
        <w:tc>
          <w:tcPr>
            <w:tcW w:w="2333" w:type="dxa"/>
            <w:tcBorders>
              <w:top w:val="single" w:sz="4" w:space="0" w:color="auto"/>
              <w:left w:val="single" w:sz="4" w:space="0" w:color="auto"/>
              <w:bottom w:val="single" w:sz="4" w:space="0" w:color="auto"/>
              <w:right w:val="single" w:sz="4" w:space="0" w:color="auto"/>
            </w:tcBorders>
            <w:hideMark/>
          </w:tcPr>
          <w:p w14:paraId="48ABEA8A" w14:textId="77777777" w:rsidR="00C204A1" w:rsidRDefault="00C204A1" w:rsidP="00C204A1">
            <w:pPr>
              <w:pStyle w:val="BodyText"/>
              <w:spacing w:beforeLines="40" w:before="96" w:afterLines="40" w:after="96" w:line="360" w:lineRule="auto"/>
              <w:jc w:val="both"/>
              <w:rPr>
                <w:sz w:val="20"/>
                <w:lang w:val="en-GB"/>
              </w:rPr>
            </w:pPr>
            <w:r>
              <w:rPr>
                <w:sz w:val="20"/>
                <w:lang w:val="en-GB"/>
              </w:rPr>
              <w:t>9</w:t>
            </w:r>
          </w:p>
        </w:tc>
      </w:tr>
      <w:tr w:rsidR="00C204A1" w14:paraId="72F96A09"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326901D"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797356EA" w14:textId="77777777" w:rsidR="00C204A1" w:rsidRDefault="00C204A1" w:rsidP="00C204A1">
            <w:pPr>
              <w:pStyle w:val="BodyText"/>
              <w:spacing w:beforeLines="40" w:before="96" w:afterLines="40" w:after="96" w:line="360" w:lineRule="auto"/>
              <w:jc w:val="both"/>
              <w:rPr>
                <w:sz w:val="20"/>
                <w:lang w:val="en-GB"/>
              </w:rPr>
            </w:pPr>
            <w:r>
              <w:rPr>
                <w:sz w:val="20"/>
                <w:lang w:val="en-GB"/>
              </w:rPr>
              <w:t>Communications planning and establishing communication channels</w:t>
            </w:r>
          </w:p>
        </w:tc>
        <w:tc>
          <w:tcPr>
            <w:tcW w:w="3489" w:type="dxa"/>
            <w:tcBorders>
              <w:top w:val="single" w:sz="4" w:space="0" w:color="auto"/>
              <w:left w:val="single" w:sz="4" w:space="0" w:color="auto"/>
              <w:bottom w:val="single" w:sz="4" w:space="0" w:color="auto"/>
              <w:right w:val="single" w:sz="4" w:space="0" w:color="auto"/>
            </w:tcBorders>
            <w:hideMark/>
          </w:tcPr>
          <w:p w14:paraId="58DA398F"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will decide how the development team communicates with each other, as well as how the development team communicates with project stakeholders. This plan will establish the communication channels necessary to execute the project, as well as the information that will be made available to each stakeholder. This plan will go through the ways for ensuring that communication is shared.</w:t>
            </w:r>
          </w:p>
        </w:tc>
        <w:tc>
          <w:tcPr>
            <w:tcW w:w="2333" w:type="dxa"/>
            <w:tcBorders>
              <w:top w:val="single" w:sz="4" w:space="0" w:color="auto"/>
              <w:left w:val="single" w:sz="4" w:space="0" w:color="auto"/>
              <w:bottom w:val="single" w:sz="4" w:space="0" w:color="auto"/>
              <w:right w:val="single" w:sz="4" w:space="0" w:color="auto"/>
            </w:tcBorders>
            <w:hideMark/>
          </w:tcPr>
          <w:p w14:paraId="46DEF8BE" w14:textId="77777777" w:rsidR="00C204A1" w:rsidRDefault="00C204A1" w:rsidP="00C204A1">
            <w:pPr>
              <w:pStyle w:val="BodyText"/>
              <w:spacing w:beforeLines="40" w:before="96" w:afterLines="40" w:after="96" w:line="360" w:lineRule="auto"/>
              <w:jc w:val="both"/>
              <w:rPr>
                <w:sz w:val="20"/>
                <w:lang w:val="en-GB"/>
              </w:rPr>
            </w:pPr>
            <w:r>
              <w:rPr>
                <w:sz w:val="20"/>
                <w:lang w:val="en-GB"/>
              </w:rPr>
              <w:t>10</w:t>
            </w:r>
          </w:p>
        </w:tc>
      </w:tr>
      <w:tr w:rsidR="00C204A1" w14:paraId="1EDB9FD6"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565D361"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0E6B10AD" w14:textId="77777777" w:rsidR="00C204A1" w:rsidRDefault="00C204A1" w:rsidP="00C204A1">
            <w:pPr>
              <w:pStyle w:val="BodyText"/>
              <w:spacing w:beforeLines="40" w:before="96" w:afterLines="40" w:after="96" w:line="360" w:lineRule="auto"/>
              <w:jc w:val="both"/>
              <w:rPr>
                <w:sz w:val="20"/>
                <w:lang w:val="en-GB"/>
              </w:rPr>
            </w:pPr>
            <w:r>
              <w:rPr>
                <w:sz w:val="20"/>
                <w:lang w:val="en-GB"/>
              </w:rPr>
              <w:t>Procurement planning</w:t>
            </w:r>
          </w:p>
        </w:tc>
        <w:tc>
          <w:tcPr>
            <w:tcW w:w="3489" w:type="dxa"/>
            <w:tcBorders>
              <w:top w:val="single" w:sz="4" w:space="0" w:color="auto"/>
              <w:left w:val="single" w:sz="4" w:space="0" w:color="auto"/>
              <w:bottom w:val="single" w:sz="4" w:space="0" w:color="auto"/>
              <w:right w:val="single" w:sz="4" w:space="0" w:color="auto"/>
            </w:tcBorders>
            <w:hideMark/>
          </w:tcPr>
          <w:p w14:paraId="3C6B678F"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will identify the resources that will need to be obtained from outside sources, as well as where and when they will need to be obtained for the project's completion. These plans are usually revised once a year to ensure that they remain current.</w:t>
            </w:r>
          </w:p>
        </w:tc>
        <w:tc>
          <w:tcPr>
            <w:tcW w:w="2333" w:type="dxa"/>
            <w:tcBorders>
              <w:top w:val="single" w:sz="4" w:space="0" w:color="auto"/>
              <w:left w:val="single" w:sz="4" w:space="0" w:color="auto"/>
              <w:bottom w:val="single" w:sz="4" w:space="0" w:color="auto"/>
              <w:right w:val="single" w:sz="4" w:space="0" w:color="auto"/>
            </w:tcBorders>
            <w:hideMark/>
          </w:tcPr>
          <w:p w14:paraId="7F70A0F4" w14:textId="77777777" w:rsidR="00C204A1" w:rsidRDefault="00C204A1" w:rsidP="00C204A1">
            <w:pPr>
              <w:pStyle w:val="BodyText"/>
              <w:spacing w:beforeLines="40" w:before="96" w:afterLines="40" w:after="96" w:line="360" w:lineRule="auto"/>
              <w:jc w:val="both"/>
              <w:rPr>
                <w:sz w:val="20"/>
                <w:lang w:val="en-GB"/>
              </w:rPr>
            </w:pPr>
            <w:r>
              <w:rPr>
                <w:sz w:val="20"/>
                <w:lang w:val="en-GB"/>
              </w:rPr>
              <w:t>11</w:t>
            </w:r>
          </w:p>
        </w:tc>
      </w:tr>
      <w:tr w:rsidR="00C204A1" w14:paraId="1CBFF937"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6A8F9D7F"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99F94A" w14:textId="77777777" w:rsidR="00C204A1" w:rsidRDefault="00C204A1" w:rsidP="00C204A1">
            <w:pPr>
              <w:pStyle w:val="BodyText"/>
              <w:spacing w:beforeLines="40" w:before="96" w:afterLines="40" w:after="96" w:line="360" w:lineRule="auto"/>
              <w:jc w:val="both"/>
              <w:rPr>
                <w:sz w:val="20"/>
                <w:lang w:val="en-GB"/>
              </w:rPr>
            </w:pPr>
            <w:r>
              <w:rPr>
                <w:sz w:val="20"/>
                <w:lang w:val="en-GB"/>
              </w:rPr>
              <w:t>Scope management planning</w:t>
            </w:r>
          </w:p>
        </w:tc>
        <w:tc>
          <w:tcPr>
            <w:tcW w:w="3489" w:type="dxa"/>
            <w:tcBorders>
              <w:top w:val="single" w:sz="4" w:space="0" w:color="auto"/>
              <w:left w:val="single" w:sz="4" w:space="0" w:color="auto"/>
              <w:bottom w:val="single" w:sz="4" w:space="0" w:color="auto"/>
              <w:right w:val="single" w:sz="4" w:space="0" w:color="auto"/>
            </w:tcBorders>
            <w:hideMark/>
          </w:tcPr>
          <w:p w14:paraId="07FD51CB"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The scope of the project will be specified, developed, monitored, managed, and validated in this plan. It is critical to make sure that the scope is handled in such a way that </w:t>
            </w:r>
            <w:r>
              <w:rPr>
                <w:sz w:val="20"/>
                <w:lang w:val="en-GB"/>
              </w:rPr>
              <w:lastRenderedPageBreak/>
              <w:t>all of the project's needs are satisfied and that no time is spent on activities that are not essential. The project leader will be in charge of enforcing the project's scope and ensuring that the project complies to all of the client's criteria.</w:t>
            </w:r>
          </w:p>
        </w:tc>
        <w:tc>
          <w:tcPr>
            <w:tcW w:w="2333" w:type="dxa"/>
            <w:tcBorders>
              <w:top w:val="single" w:sz="4" w:space="0" w:color="auto"/>
              <w:left w:val="single" w:sz="4" w:space="0" w:color="auto"/>
              <w:bottom w:val="single" w:sz="4" w:space="0" w:color="auto"/>
              <w:right w:val="single" w:sz="4" w:space="0" w:color="auto"/>
            </w:tcBorders>
            <w:hideMark/>
          </w:tcPr>
          <w:p w14:paraId="1C379E48" w14:textId="77777777" w:rsidR="00C204A1" w:rsidRDefault="00C204A1" w:rsidP="00C204A1">
            <w:pPr>
              <w:pStyle w:val="BodyText"/>
              <w:spacing w:beforeLines="40" w:before="96" w:afterLines="40" w:after="96" w:line="360" w:lineRule="auto"/>
              <w:jc w:val="both"/>
              <w:rPr>
                <w:sz w:val="20"/>
                <w:lang w:val="en-GB"/>
              </w:rPr>
            </w:pPr>
            <w:r>
              <w:rPr>
                <w:sz w:val="20"/>
                <w:lang w:val="en-GB"/>
              </w:rPr>
              <w:lastRenderedPageBreak/>
              <w:t>12</w:t>
            </w:r>
          </w:p>
        </w:tc>
      </w:tr>
      <w:tr w:rsidR="00C204A1" w14:paraId="3353EF0A"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0BC86A48"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2A20195" w14:textId="77777777" w:rsidR="00C204A1" w:rsidRDefault="00C204A1" w:rsidP="00C204A1">
            <w:pPr>
              <w:pStyle w:val="BodyText"/>
              <w:spacing w:beforeLines="40" w:before="96" w:afterLines="40" w:after="96" w:line="360" w:lineRule="auto"/>
              <w:jc w:val="both"/>
              <w:rPr>
                <w:sz w:val="20"/>
                <w:lang w:val="en-GB"/>
              </w:rPr>
            </w:pPr>
            <w:r>
              <w:rPr>
                <w:sz w:val="20"/>
                <w:lang w:val="en-GB"/>
              </w:rPr>
              <w:t>Functional and technical specifications</w:t>
            </w:r>
          </w:p>
        </w:tc>
        <w:tc>
          <w:tcPr>
            <w:tcW w:w="3489" w:type="dxa"/>
            <w:tcBorders>
              <w:top w:val="single" w:sz="4" w:space="0" w:color="auto"/>
              <w:left w:val="single" w:sz="4" w:space="0" w:color="auto"/>
              <w:bottom w:val="single" w:sz="4" w:space="0" w:color="auto"/>
              <w:right w:val="single" w:sz="4" w:space="0" w:color="auto"/>
            </w:tcBorders>
            <w:hideMark/>
          </w:tcPr>
          <w:p w14:paraId="3C237829" w14:textId="77777777" w:rsidR="00C204A1" w:rsidRDefault="00C204A1" w:rsidP="00C204A1">
            <w:pPr>
              <w:pStyle w:val="BodyText"/>
              <w:spacing w:beforeLines="40" w:before="96" w:afterLines="40" w:after="96" w:line="360" w:lineRule="auto"/>
              <w:jc w:val="both"/>
              <w:rPr>
                <w:sz w:val="20"/>
                <w:lang w:val="en-GB"/>
              </w:rPr>
            </w:pPr>
            <w:r>
              <w:rPr>
                <w:sz w:val="20"/>
                <w:lang w:val="en-GB"/>
              </w:rPr>
              <w:t xml:space="preserve">In this activity, the functional and technical specifications of the software solution will be established with approval from the stakeholder. </w:t>
            </w:r>
          </w:p>
        </w:tc>
        <w:tc>
          <w:tcPr>
            <w:tcW w:w="2333" w:type="dxa"/>
            <w:tcBorders>
              <w:top w:val="single" w:sz="4" w:space="0" w:color="auto"/>
              <w:left w:val="single" w:sz="4" w:space="0" w:color="auto"/>
              <w:bottom w:val="single" w:sz="4" w:space="0" w:color="auto"/>
              <w:right w:val="single" w:sz="4" w:space="0" w:color="auto"/>
            </w:tcBorders>
            <w:hideMark/>
          </w:tcPr>
          <w:p w14:paraId="37C59E3A" w14:textId="77777777" w:rsidR="00C204A1" w:rsidRDefault="00C204A1" w:rsidP="00C204A1">
            <w:pPr>
              <w:pStyle w:val="BodyText"/>
              <w:spacing w:beforeLines="40" w:before="96" w:afterLines="40" w:after="96" w:line="360" w:lineRule="auto"/>
              <w:jc w:val="both"/>
              <w:rPr>
                <w:sz w:val="20"/>
                <w:lang w:val="en-GB"/>
              </w:rPr>
            </w:pPr>
            <w:r>
              <w:rPr>
                <w:sz w:val="20"/>
                <w:lang w:val="en-GB"/>
              </w:rPr>
              <w:t>13</w:t>
            </w:r>
          </w:p>
        </w:tc>
      </w:tr>
      <w:tr w:rsidR="00C204A1" w14:paraId="5C5E900D"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6060F8D"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218F618D" w14:textId="77777777" w:rsidR="00C204A1" w:rsidRDefault="00C204A1" w:rsidP="00C204A1">
            <w:pPr>
              <w:pStyle w:val="BodyText"/>
              <w:spacing w:beforeLines="40" w:before="96" w:afterLines="40" w:after="96" w:line="360" w:lineRule="auto"/>
              <w:jc w:val="both"/>
              <w:rPr>
                <w:sz w:val="20"/>
                <w:lang w:val="en-GB"/>
              </w:rPr>
            </w:pPr>
            <w:r>
              <w:rPr>
                <w:sz w:val="20"/>
                <w:lang w:val="en-GB"/>
              </w:rPr>
              <w:t>Manage and control development</w:t>
            </w:r>
          </w:p>
        </w:tc>
        <w:tc>
          <w:tcPr>
            <w:tcW w:w="3489" w:type="dxa"/>
            <w:tcBorders>
              <w:top w:val="single" w:sz="4" w:space="0" w:color="auto"/>
              <w:left w:val="single" w:sz="4" w:space="0" w:color="auto"/>
              <w:bottom w:val="single" w:sz="4" w:space="0" w:color="auto"/>
              <w:right w:val="single" w:sz="4" w:space="0" w:color="auto"/>
            </w:tcBorders>
            <w:hideMark/>
          </w:tcPr>
          <w:p w14:paraId="149E2316" w14:textId="77777777" w:rsidR="00C204A1" w:rsidRDefault="00C204A1" w:rsidP="00C204A1">
            <w:pPr>
              <w:pStyle w:val="BodyText"/>
              <w:spacing w:beforeLines="40" w:before="96" w:afterLines="40" w:after="96" w:line="360" w:lineRule="auto"/>
              <w:jc w:val="both"/>
              <w:rPr>
                <w:sz w:val="20"/>
                <w:lang w:val="en-GB"/>
              </w:rPr>
            </w:pPr>
            <w:r>
              <w:rPr>
                <w:sz w:val="20"/>
                <w:lang w:val="en-GB"/>
              </w:rPr>
              <w:t>This activity includes following proper development procedures, performing quality control, and stakeholder management. The project management and team leader must ensure that the project team stays on track, within budget, and within the time constraint. The team must also do regular quality checks to ensure the software being developed is of high quality and meets the stakeholder’s quality expectations. The team should have regular meetings with the stakeholder to receive feedback.</w:t>
            </w:r>
          </w:p>
        </w:tc>
        <w:tc>
          <w:tcPr>
            <w:tcW w:w="2333" w:type="dxa"/>
            <w:tcBorders>
              <w:top w:val="single" w:sz="4" w:space="0" w:color="auto"/>
              <w:left w:val="single" w:sz="4" w:space="0" w:color="auto"/>
              <w:bottom w:val="single" w:sz="4" w:space="0" w:color="auto"/>
              <w:right w:val="single" w:sz="4" w:space="0" w:color="auto"/>
            </w:tcBorders>
            <w:hideMark/>
          </w:tcPr>
          <w:p w14:paraId="11B4B3B3" w14:textId="77777777" w:rsidR="00C204A1" w:rsidRDefault="00C204A1" w:rsidP="00C204A1">
            <w:pPr>
              <w:pStyle w:val="BodyText"/>
              <w:spacing w:beforeLines="40" w:before="96" w:afterLines="40" w:after="96" w:line="360" w:lineRule="auto"/>
              <w:jc w:val="both"/>
              <w:rPr>
                <w:sz w:val="20"/>
                <w:lang w:val="en-GB"/>
              </w:rPr>
            </w:pPr>
            <w:r>
              <w:rPr>
                <w:sz w:val="20"/>
                <w:lang w:val="en-GB"/>
              </w:rPr>
              <w:t>14</w:t>
            </w:r>
          </w:p>
        </w:tc>
      </w:tr>
      <w:tr w:rsidR="00C204A1" w14:paraId="5D12943F" w14:textId="77777777" w:rsidTr="00C204A1">
        <w:tc>
          <w:tcPr>
            <w:tcW w:w="1403" w:type="dxa"/>
            <w:tcBorders>
              <w:top w:val="single" w:sz="4" w:space="0" w:color="auto"/>
              <w:left w:val="single" w:sz="4" w:space="0" w:color="auto"/>
              <w:bottom w:val="single" w:sz="4" w:space="0" w:color="auto"/>
              <w:right w:val="single" w:sz="4" w:space="0" w:color="auto"/>
            </w:tcBorders>
            <w:hideMark/>
          </w:tcPr>
          <w:p w14:paraId="32C91B24" w14:textId="77777777" w:rsidR="00C204A1" w:rsidRDefault="00C204A1" w:rsidP="00C204A1">
            <w:pPr>
              <w:pStyle w:val="BodyText"/>
              <w:spacing w:beforeLines="40" w:before="96" w:afterLines="40" w:after="96" w:line="360" w:lineRule="auto"/>
              <w:jc w:val="both"/>
              <w:rPr>
                <w:sz w:val="20"/>
                <w:lang w:val="en-GB"/>
              </w:rPr>
            </w:pPr>
            <w:r>
              <w:rPr>
                <w:sz w:val="20"/>
                <w:lang w:val="en-GB"/>
              </w:rPr>
              <w:t>Planning phase</w:t>
            </w:r>
          </w:p>
        </w:tc>
        <w:tc>
          <w:tcPr>
            <w:tcW w:w="1706" w:type="dxa"/>
            <w:tcBorders>
              <w:top w:val="single" w:sz="4" w:space="0" w:color="auto"/>
              <w:left w:val="single" w:sz="4" w:space="0" w:color="auto"/>
              <w:bottom w:val="single" w:sz="4" w:space="0" w:color="auto"/>
              <w:right w:val="single" w:sz="4" w:space="0" w:color="auto"/>
            </w:tcBorders>
            <w:hideMark/>
          </w:tcPr>
          <w:p w14:paraId="6822F470" w14:textId="77777777" w:rsidR="00C204A1" w:rsidRDefault="00C204A1" w:rsidP="00C204A1">
            <w:pPr>
              <w:pStyle w:val="BodyText"/>
              <w:spacing w:beforeLines="40" w:before="96" w:afterLines="40" w:after="96" w:line="360" w:lineRule="auto"/>
              <w:jc w:val="both"/>
              <w:rPr>
                <w:sz w:val="20"/>
                <w:lang w:val="en-GB"/>
              </w:rPr>
            </w:pPr>
            <w:r>
              <w:rPr>
                <w:sz w:val="20"/>
                <w:lang w:val="en-GB"/>
              </w:rPr>
              <w:t>Review phase</w:t>
            </w:r>
          </w:p>
        </w:tc>
        <w:tc>
          <w:tcPr>
            <w:tcW w:w="3489" w:type="dxa"/>
            <w:tcBorders>
              <w:top w:val="single" w:sz="4" w:space="0" w:color="auto"/>
              <w:left w:val="single" w:sz="4" w:space="0" w:color="auto"/>
              <w:bottom w:val="single" w:sz="4" w:space="0" w:color="auto"/>
              <w:right w:val="single" w:sz="4" w:space="0" w:color="auto"/>
            </w:tcBorders>
            <w:hideMark/>
          </w:tcPr>
          <w:p w14:paraId="20086E04" w14:textId="120D2BA6" w:rsidR="00C204A1" w:rsidRDefault="00C204A1" w:rsidP="00C204A1">
            <w:pPr>
              <w:pStyle w:val="BodyText"/>
              <w:spacing w:beforeLines="40" w:before="96" w:afterLines="40" w:after="96" w:line="360" w:lineRule="auto"/>
              <w:jc w:val="both"/>
              <w:rPr>
                <w:sz w:val="20"/>
                <w:lang w:val="en-GB"/>
              </w:rPr>
            </w:pPr>
            <w:r>
              <w:rPr>
                <w:sz w:val="20"/>
                <w:lang w:val="en-GB"/>
              </w:rPr>
              <w:t>The project team should review all of the above-mentioned activities and their related documents to make sure everything is in order and meets the stakeholder’s standards.</w:t>
            </w:r>
          </w:p>
        </w:tc>
        <w:tc>
          <w:tcPr>
            <w:tcW w:w="2333" w:type="dxa"/>
            <w:tcBorders>
              <w:top w:val="single" w:sz="4" w:space="0" w:color="auto"/>
              <w:left w:val="single" w:sz="4" w:space="0" w:color="auto"/>
              <w:bottom w:val="single" w:sz="4" w:space="0" w:color="auto"/>
              <w:right w:val="single" w:sz="4" w:space="0" w:color="auto"/>
            </w:tcBorders>
            <w:hideMark/>
          </w:tcPr>
          <w:p w14:paraId="7E71568E" w14:textId="77777777" w:rsidR="00C204A1" w:rsidRDefault="00C204A1" w:rsidP="00C204A1">
            <w:pPr>
              <w:pStyle w:val="BodyText"/>
              <w:spacing w:beforeLines="40" w:before="96" w:afterLines="40" w:after="96" w:line="360" w:lineRule="auto"/>
              <w:jc w:val="both"/>
              <w:rPr>
                <w:sz w:val="20"/>
                <w:lang w:val="en-GB"/>
              </w:rPr>
            </w:pPr>
            <w:r>
              <w:rPr>
                <w:sz w:val="20"/>
                <w:lang w:val="en-GB"/>
              </w:rPr>
              <w:t>15</w:t>
            </w:r>
          </w:p>
        </w:tc>
      </w:tr>
    </w:tbl>
    <w:p w14:paraId="159A527F" w14:textId="77777777" w:rsidR="00C204A1" w:rsidRPr="00C204A1" w:rsidRDefault="00C204A1" w:rsidP="00C204A1"/>
    <w:p w14:paraId="690230CF" w14:textId="1E504B0F" w:rsidR="00E074FC" w:rsidRDefault="00E074FC" w:rsidP="00AD71BF">
      <w:pPr>
        <w:pStyle w:val="Heading3"/>
        <w:numPr>
          <w:ilvl w:val="2"/>
          <w:numId w:val="19"/>
        </w:numPr>
        <w:rPr>
          <w:b/>
          <w:bCs/>
          <w:color w:val="auto"/>
        </w:rPr>
      </w:pPr>
      <w:bookmarkStart w:id="98" w:name="_Toc105758964"/>
      <w:r w:rsidRPr="00BE196F">
        <w:rPr>
          <w:b/>
          <w:bCs/>
          <w:color w:val="auto"/>
        </w:rPr>
        <w:t>Execution Phase</w:t>
      </w:r>
      <w:bookmarkEnd w:id="98"/>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53188FB1"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34A0187B"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7CD7FB3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04CCCF8A"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404285EC"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AF7EF3" w14:paraId="4CEB6F8C"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3F6284C7"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418CAD2B" w14:textId="77777777" w:rsidR="00AF7EF3" w:rsidRPr="00AF7EF3" w:rsidRDefault="00AF7EF3" w:rsidP="00AF7EF3">
            <w:pPr>
              <w:pStyle w:val="BodyText"/>
              <w:spacing w:before="120" w:after="120" w:line="360" w:lineRule="auto"/>
              <w:jc w:val="both"/>
              <w:rPr>
                <w:bCs/>
                <w:lang w:val="en-GB"/>
              </w:rPr>
            </w:pPr>
            <w:r w:rsidRPr="00AF7EF3">
              <w:rPr>
                <w:bCs/>
                <w:lang w:val="en-GB"/>
              </w:rPr>
              <w:t>Design and develop software solutio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CDC3385" w14:textId="77777777" w:rsidR="00AF7EF3" w:rsidRPr="00AF7EF3" w:rsidRDefault="00AF7EF3" w:rsidP="00AF7EF3">
            <w:pPr>
              <w:pStyle w:val="BodyText"/>
              <w:spacing w:before="120" w:after="120" w:line="360" w:lineRule="auto"/>
              <w:jc w:val="both"/>
              <w:rPr>
                <w:bCs/>
                <w:lang w:val="en-GB"/>
              </w:rPr>
            </w:pPr>
            <w:r w:rsidRPr="00AF7EF3">
              <w:rPr>
                <w:bCs/>
                <w:lang w:val="en-GB"/>
              </w:rPr>
              <w:t>As mentioned in previous documents, this activity comprises the design and development of the physical software solution. This web-based solution will be built from scratch. This includes designing graphical user interfaces, developing backends, and implementing different project management tools. Stakeholders will be involved at every step of the way. Any suggestions made to the project team will be taken into account and included into the final result.</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B15A8C" w14:textId="77777777" w:rsidR="00AF7EF3" w:rsidRPr="00AF7EF3" w:rsidRDefault="00AF7EF3" w:rsidP="00AF7EF3">
            <w:pPr>
              <w:pStyle w:val="BodyText"/>
              <w:spacing w:before="120" w:after="120" w:line="360" w:lineRule="auto"/>
              <w:jc w:val="both"/>
              <w:rPr>
                <w:bCs/>
                <w:lang w:val="en-GB"/>
              </w:rPr>
            </w:pPr>
            <w:r w:rsidRPr="00AF7EF3">
              <w:rPr>
                <w:bCs/>
                <w:lang w:val="en-GB"/>
              </w:rPr>
              <w:t>16</w:t>
            </w:r>
          </w:p>
        </w:tc>
      </w:tr>
      <w:tr w:rsidR="00AF7EF3" w14:paraId="278E6618"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7F231AA8"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00C2A635" w14:textId="77777777" w:rsidR="00AF7EF3" w:rsidRPr="00AF7EF3" w:rsidRDefault="00AF7EF3" w:rsidP="00AF7EF3">
            <w:pPr>
              <w:pStyle w:val="BodyText"/>
              <w:spacing w:before="120" w:after="120" w:line="360" w:lineRule="auto"/>
              <w:jc w:val="both"/>
              <w:rPr>
                <w:bCs/>
                <w:lang w:val="en-GB"/>
              </w:rPr>
            </w:pPr>
            <w:r w:rsidRPr="00AF7EF3">
              <w:rPr>
                <w:bCs/>
                <w:lang w:val="en-GB"/>
              </w:rPr>
              <w:t>Testing and debugg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466EE671" w14:textId="77777777" w:rsidR="00AF7EF3" w:rsidRPr="00AF7EF3" w:rsidRDefault="00AF7EF3" w:rsidP="00AF7EF3">
            <w:pPr>
              <w:pStyle w:val="BodyText"/>
              <w:spacing w:before="120" w:after="120" w:line="360" w:lineRule="auto"/>
              <w:jc w:val="both"/>
              <w:rPr>
                <w:bCs/>
                <w:lang w:val="en-GB"/>
              </w:rPr>
            </w:pPr>
            <w:r w:rsidRPr="00AF7EF3">
              <w:rPr>
                <w:bCs/>
                <w:lang w:val="en-GB"/>
              </w:rPr>
              <w:t>This activity will be in charge of testing all of the project team's deliverables to ensure that they are free of serious mistakes and that they meet all of the project stakeholders' and client's constraints and expectations. Any incorrect deliverables discovered may easily be sent back to the project team to be fixed.</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278B56D1" w14:textId="77777777" w:rsidR="00AF7EF3" w:rsidRPr="00AF7EF3" w:rsidRDefault="00AF7EF3" w:rsidP="00AF7EF3">
            <w:pPr>
              <w:pStyle w:val="BodyText"/>
              <w:spacing w:before="120" w:after="120" w:line="360" w:lineRule="auto"/>
              <w:jc w:val="both"/>
              <w:rPr>
                <w:bCs/>
                <w:lang w:val="en-GB"/>
              </w:rPr>
            </w:pPr>
            <w:r w:rsidRPr="00AF7EF3">
              <w:rPr>
                <w:bCs/>
                <w:lang w:val="en-GB"/>
              </w:rPr>
              <w:t>17</w:t>
            </w:r>
          </w:p>
        </w:tc>
      </w:tr>
      <w:tr w:rsidR="00AF7EF3" w14:paraId="5D85010A"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EF7C37"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A7D0720" w14:textId="77777777" w:rsidR="00AF7EF3" w:rsidRPr="00AF7EF3" w:rsidRDefault="00AF7EF3" w:rsidP="00AF7EF3">
            <w:pPr>
              <w:pStyle w:val="BodyText"/>
              <w:spacing w:before="120" w:after="120" w:line="360" w:lineRule="auto"/>
              <w:jc w:val="both"/>
              <w:rPr>
                <w:bCs/>
                <w:lang w:val="en-GB"/>
              </w:rPr>
            </w:pPr>
            <w:r w:rsidRPr="00AF7EF3">
              <w:rPr>
                <w:bCs/>
                <w:lang w:val="en-GB"/>
              </w:rPr>
              <w:t>Create user manual</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987127F" w14:textId="77777777" w:rsidR="00AF7EF3" w:rsidRPr="00AF7EF3" w:rsidRDefault="00AF7EF3" w:rsidP="00AF7EF3">
            <w:pPr>
              <w:pStyle w:val="BodyText"/>
              <w:spacing w:before="120" w:after="120" w:line="360" w:lineRule="auto"/>
              <w:jc w:val="both"/>
              <w:rPr>
                <w:bCs/>
                <w:lang w:val="en-GB"/>
              </w:rPr>
            </w:pPr>
            <w:r w:rsidRPr="00AF7EF3">
              <w:rPr>
                <w:bCs/>
                <w:lang w:val="en-GB"/>
              </w:rPr>
              <w:t xml:space="preserve">This activity entails the preparation of a user manual that provides end-users with extensive instructions and advice on how to use the software solution indicated above. During this phase, end-users will be involved to verify that the instructions offered are relevant and clear. </w:t>
            </w:r>
            <w:r w:rsidRPr="00AF7EF3">
              <w:rPr>
                <w:bCs/>
                <w:lang w:val="en-GB"/>
              </w:rPr>
              <w:lastRenderedPageBreak/>
              <w:t>The deliverable resulting from this phase will include the navigation of the interfaces, the functions of all of the components, and how to use each feature in the software solution appropriately.</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6DDD4AA1" w14:textId="77777777" w:rsidR="00AF7EF3" w:rsidRPr="00AF7EF3" w:rsidRDefault="00AF7EF3" w:rsidP="00AF7EF3">
            <w:pPr>
              <w:pStyle w:val="BodyText"/>
              <w:spacing w:before="120" w:after="120" w:line="360" w:lineRule="auto"/>
              <w:jc w:val="both"/>
              <w:rPr>
                <w:bCs/>
                <w:lang w:val="en-GB"/>
              </w:rPr>
            </w:pPr>
            <w:r w:rsidRPr="00AF7EF3">
              <w:rPr>
                <w:bCs/>
                <w:lang w:val="en-GB"/>
              </w:rPr>
              <w:lastRenderedPageBreak/>
              <w:t>18</w:t>
            </w:r>
          </w:p>
        </w:tc>
      </w:tr>
      <w:tr w:rsidR="00AF7EF3" w14:paraId="32A1662B" w14:textId="77777777" w:rsidTr="00AF7EF3">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5285D4E4" w14:textId="77777777" w:rsidR="00AF7EF3" w:rsidRPr="00AF7EF3" w:rsidRDefault="00AF7EF3" w:rsidP="00AF7EF3">
            <w:pPr>
              <w:pStyle w:val="BodyText"/>
              <w:spacing w:before="120" w:after="120" w:line="360" w:lineRule="auto"/>
              <w:jc w:val="both"/>
              <w:rPr>
                <w:bCs/>
                <w:lang w:val="en-GB"/>
              </w:rPr>
            </w:pPr>
            <w:r w:rsidRPr="00AF7EF3">
              <w:rPr>
                <w:bCs/>
                <w:lang w:val="en-GB"/>
              </w:rPr>
              <w:t>Execution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73451D1F" w14:textId="745918E3" w:rsidR="00AF7EF3" w:rsidRPr="00AF7EF3" w:rsidRDefault="00AF7EF3" w:rsidP="001923E8">
            <w:pPr>
              <w:pStyle w:val="BodyText"/>
              <w:spacing w:before="120" w:after="120" w:line="360" w:lineRule="auto"/>
              <w:rPr>
                <w:bCs/>
                <w:lang w:val="en-GB"/>
              </w:rPr>
            </w:pPr>
            <w:r w:rsidRPr="00AF7EF3">
              <w:rPr>
                <w:bCs/>
                <w:lang w:val="en-GB"/>
              </w:rPr>
              <w:t>Develop</w:t>
            </w:r>
            <w:r w:rsidR="001923E8">
              <w:rPr>
                <w:bCs/>
                <w:lang w:val="en-GB"/>
              </w:rPr>
              <w:t xml:space="preserve"> </w:t>
            </w:r>
            <w:r w:rsidRPr="00AF7EF3">
              <w:rPr>
                <w:bCs/>
                <w:lang w:val="en-GB"/>
              </w:rPr>
              <w:t>an end user training plan</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3D7B167D" w14:textId="0BA9BC44" w:rsidR="00AF7EF3" w:rsidRPr="00AF7EF3" w:rsidRDefault="00AF7EF3" w:rsidP="00AF7EF3">
            <w:pPr>
              <w:pStyle w:val="BodyText"/>
              <w:spacing w:before="120" w:after="120" w:line="360" w:lineRule="auto"/>
              <w:jc w:val="both"/>
              <w:rPr>
                <w:bCs/>
                <w:lang w:val="en-GB"/>
              </w:rPr>
            </w:pPr>
            <w:r w:rsidRPr="00AF7EF3">
              <w:rPr>
                <w:bCs/>
                <w:lang w:val="en-GB"/>
              </w:rPr>
              <w:t xml:space="preserve">The team should create a training plan to train end-users in the deliverable. This training plan will help the team recognise any flaws that end-users identify that </w:t>
            </w:r>
            <w:r w:rsidR="00D158E2" w:rsidRPr="00AF7EF3">
              <w:rPr>
                <w:bCs/>
                <w:lang w:val="en-GB"/>
              </w:rPr>
              <w:t>they can</w:t>
            </w:r>
            <w:r w:rsidRPr="00AF7EF3">
              <w:rPr>
                <w:bCs/>
                <w:lang w:val="en-GB"/>
              </w:rPr>
              <w:t xml:space="preserve"> fix before they implement the solution.</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361A865D" w14:textId="77777777" w:rsidR="00AF7EF3" w:rsidRPr="00AF7EF3" w:rsidRDefault="00AF7EF3" w:rsidP="00AF7EF3">
            <w:pPr>
              <w:pStyle w:val="BodyText"/>
              <w:spacing w:before="120" w:after="120" w:line="360" w:lineRule="auto"/>
              <w:jc w:val="both"/>
              <w:rPr>
                <w:bCs/>
                <w:lang w:val="en-GB"/>
              </w:rPr>
            </w:pPr>
            <w:r w:rsidRPr="00AF7EF3">
              <w:rPr>
                <w:bCs/>
                <w:lang w:val="en-GB"/>
              </w:rPr>
              <w:t>19</w:t>
            </w:r>
          </w:p>
        </w:tc>
      </w:tr>
    </w:tbl>
    <w:p w14:paraId="095C4A6E" w14:textId="77777777" w:rsidR="00C204A1" w:rsidRPr="00C204A1" w:rsidRDefault="00C204A1" w:rsidP="00C204A1"/>
    <w:p w14:paraId="5D3C4C04" w14:textId="4076BD25" w:rsidR="00E074FC" w:rsidRDefault="00F3074C" w:rsidP="00AD71BF">
      <w:pPr>
        <w:pStyle w:val="Heading3"/>
        <w:numPr>
          <w:ilvl w:val="2"/>
          <w:numId w:val="19"/>
        </w:numPr>
        <w:rPr>
          <w:b/>
          <w:bCs/>
          <w:color w:val="auto"/>
        </w:rPr>
      </w:pPr>
      <w:bookmarkStart w:id="99" w:name="_Toc105758965"/>
      <w:r>
        <w:rPr>
          <w:b/>
          <w:bCs/>
          <w:color w:val="auto"/>
        </w:rPr>
        <w:t>Monitoring/Controlling</w:t>
      </w:r>
      <w:r w:rsidR="00E074FC" w:rsidRPr="00BE196F">
        <w:rPr>
          <w:b/>
          <w:bCs/>
          <w:color w:val="auto"/>
        </w:rPr>
        <w:t xml:space="preserve"> Phase</w:t>
      </w:r>
      <w:bookmarkEnd w:id="99"/>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1706"/>
        <w:gridCol w:w="3489"/>
        <w:gridCol w:w="2333"/>
      </w:tblGrid>
      <w:tr w:rsidR="00C204A1" w14:paraId="6C6CCA07"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4ED581BC"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tcBorders>
              <w:top w:val="single" w:sz="4" w:space="0" w:color="auto"/>
              <w:left w:val="single" w:sz="4" w:space="0" w:color="auto"/>
              <w:bottom w:val="single" w:sz="4" w:space="0" w:color="auto"/>
              <w:right w:val="single" w:sz="4" w:space="0" w:color="auto"/>
            </w:tcBorders>
            <w:shd w:val="clear" w:color="auto" w:fill="313896"/>
            <w:hideMark/>
          </w:tcPr>
          <w:p w14:paraId="6FDEDFC3"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tcBorders>
              <w:top w:val="single" w:sz="4" w:space="0" w:color="auto"/>
              <w:left w:val="single" w:sz="4" w:space="0" w:color="auto"/>
              <w:bottom w:val="single" w:sz="4" w:space="0" w:color="auto"/>
              <w:right w:val="single" w:sz="4" w:space="0" w:color="auto"/>
            </w:tcBorders>
            <w:shd w:val="clear" w:color="auto" w:fill="313896"/>
            <w:hideMark/>
          </w:tcPr>
          <w:p w14:paraId="543B2D35"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7D421D59"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410093F2"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1C2DE029" w14:textId="77777777" w:rsidR="001438C9" w:rsidRPr="001438C9" w:rsidRDefault="001438C9" w:rsidP="001438C9">
            <w:pPr>
              <w:pStyle w:val="BodyText"/>
              <w:spacing w:before="120" w:after="120" w:line="360" w:lineRule="auto"/>
              <w:jc w:val="both"/>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26FD3AC5" w14:textId="77777777" w:rsidR="001438C9" w:rsidRPr="001438C9" w:rsidRDefault="001438C9" w:rsidP="001438C9">
            <w:pPr>
              <w:pStyle w:val="BodyText"/>
              <w:spacing w:before="120" w:after="120" w:line="360" w:lineRule="auto"/>
              <w:jc w:val="both"/>
              <w:rPr>
                <w:bCs/>
                <w:lang w:val="en-GB"/>
              </w:rPr>
            </w:pPr>
            <w:r w:rsidRPr="001438C9">
              <w:rPr>
                <w:bCs/>
                <w:lang w:val="en-GB"/>
              </w:rPr>
              <w:t>Effort and cost track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5BC4620B" w14:textId="77777777" w:rsidR="001438C9" w:rsidRPr="001438C9" w:rsidRDefault="001438C9" w:rsidP="001438C9">
            <w:pPr>
              <w:pStyle w:val="BodyText"/>
              <w:spacing w:before="120" w:after="120" w:line="360" w:lineRule="auto"/>
              <w:jc w:val="both"/>
              <w:rPr>
                <w:bCs/>
                <w:lang w:val="en-GB"/>
              </w:rPr>
            </w:pPr>
            <w:r w:rsidRPr="001438C9">
              <w:rPr>
                <w:bCs/>
                <w:lang w:val="en-GB"/>
              </w:rPr>
              <w:t>The team leader and project manager should track the effort and cost of the project to ensure the team stays within budget and withi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17F22EF8"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r w:rsidR="001438C9" w14:paraId="407F19B4" w14:textId="77777777" w:rsidTr="001438C9">
        <w:tc>
          <w:tcPr>
            <w:tcW w:w="1403" w:type="dxa"/>
            <w:tcBorders>
              <w:top w:val="single" w:sz="4" w:space="0" w:color="auto"/>
              <w:left w:val="single" w:sz="4" w:space="0" w:color="auto"/>
              <w:bottom w:val="single" w:sz="4" w:space="0" w:color="auto"/>
              <w:right w:val="single" w:sz="4" w:space="0" w:color="auto"/>
            </w:tcBorders>
            <w:shd w:val="clear" w:color="auto" w:fill="auto"/>
            <w:hideMark/>
          </w:tcPr>
          <w:p w14:paraId="4E387910" w14:textId="77777777" w:rsidR="001438C9" w:rsidRPr="001438C9" w:rsidRDefault="001438C9" w:rsidP="001438C9">
            <w:pPr>
              <w:pStyle w:val="BodyText"/>
              <w:spacing w:before="120" w:after="120" w:line="360" w:lineRule="auto"/>
              <w:jc w:val="both"/>
              <w:rPr>
                <w:bCs/>
                <w:lang w:val="en-GB"/>
              </w:rPr>
            </w:pPr>
            <w:r w:rsidRPr="001438C9">
              <w:rPr>
                <w:bCs/>
                <w:lang w:val="en-GB"/>
              </w:rPr>
              <w:t>Monitoring and controlling phase</w:t>
            </w:r>
          </w:p>
        </w:tc>
        <w:tc>
          <w:tcPr>
            <w:tcW w:w="1706" w:type="dxa"/>
            <w:tcBorders>
              <w:top w:val="single" w:sz="4" w:space="0" w:color="auto"/>
              <w:left w:val="single" w:sz="4" w:space="0" w:color="auto"/>
              <w:bottom w:val="single" w:sz="4" w:space="0" w:color="auto"/>
              <w:right w:val="single" w:sz="4" w:space="0" w:color="auto"/>
            </w:tcBorders>
            <w:shd w:val="clear" w:color="auto" w:fill="auto"/>
            <w:hideMark/>
          </w:tcPr>
          <w:p w14:paraId="678945F5" w14:textId="77777777" w:rsidR="001438C9" w:rsidRPr="001438C9" w:rsidRDefault="001438C9" w:rsidP="001438C9">
            <w:pPr>
              <w:pStyle w:val="BodyText"/>
              <w:spacing w:before="120" w:after="120" w:line="360" w:lineRule="auto"/>
              <w:jc w:val="both"/>
              <w:rPr>
                <w:bCs/>
                <w:lang w:val="en-GB"/>
              </w:rPr>
            </w:pPr>
            <w:r w:rsidRPr="001438C9">
              <w:rPr>
                <w:bCs/>
                <w:lang w:val="en-GB"/>
              </w:rPr>
              <w:t>Project progress monitoring</w:t>
            </w:r>
          </w:p>
        </w:tc>
        <w:tc>
          <w:tcPr>
            <w:tcW w:w="3489" w:type="dxa"/>
            <w:tcBorders>
              <w:top w:val="single" w:sz="4" w:space="0" w:color="auto"/>
              <w:left w:val="single" w:sz="4" w:space="0" w:color="auto"/>
              <w:bottom w:val="single" w:sz="4" w:space="0" w:color="auto"/>
              <w:right w:val="single" w:sz="4" w:space="0" w:color="auto"/>
            </w:tcBorders>
            <w:shd w:val="clear" w:color="auto" w:fill="auto"/>
            <w:hideMark/>
          </w:tcPr>
          <w:p w14:paraId="184DBE78" w14:textId="77777777" w:rsidR="001438C9" w:rsidRPr="001438C9" w:rsidRDefault="001438C9" w:rsidP="001438C9">
            <w:pPr>
              <w:pStyle w:val="BodyText"/>
              <w:spacing w:before="120" w:after="120" w:line="360" w:lineRule="auto"/>
              <w:jc w:val="both"/>
              <w:rPr>
                <w:bCs/>
                <w:lang w:val="en-GB"/>
              </w:rPr>
            </w:pPr>
            <w:r w:rsidRPr="001438C9">
              <w:rPr>
                <w:bCs/>
                <w:lang w:val="en-GB"/>
              </w:rPr>
              <w:t>The team leader and project manager should monitor the project’s progress to make sure the team stays on track to complete the project within the allocated time, as well as following the agreed upon scope.</w:t>
            </w:r>
          </w:p>
        </w:tc>
        <w:tc>
          <w:tcPr>
            <w:tcW w:w="2333" w:type="dxa"/>
            <w:tcBorders>
              <w:top w:val="single" w:sz="4" w:space="0" w:color="auto"/>
              <w:left w:val="single" w:sz="4" w:space="0" w:color="auto"/>
              <w:bottom w:val="single" w:sz="4" w:space="0" w:color="auto"/>
              <w:right w:val="single" w:sz="4" w:space="0" w:color="auto"/>
            </w:tcBorders>
            <w:shd w:val="clear" w:color="auto" w:fill="auto"/>
            <w:hideMark/>
          </w:tcPr>
          <w:p w14:paraId="7990BBBC" w14:textId="77777777" w:rsidR="001438C9" w:rsidRPr="001438C9" w:rsidRDefault="001438C9" w:rsidP="001438C9">
            <w:pPr>
              <w:pStyle w:val="BodyText"/>
              <w:spacing w:before="120" w:after="120" w:line="360" w:lineRule="auto"/>
              <w:jc w:val="both"/>
              <w:rPr>
                <w:bCs/>
                <w:lang w:val="en-GB"/>
              </w:rPr>
            </w:pPr>
            <w:r w:rsidRPr="001438C9">
              <w:rPr>
                <w:bCs/>
                <w:lang w:val="en-GB"/>
              </w:rPr>
              <w:t>16</w:t>
            </w:r>
          </w:p>
        </w:tc>
      </w:tr>
    </w:tbl>
    <w:p w14:paraId="61BA9AE7" w14:textId="77777777" w:rsidR="00C204A1" w:rsidRPr="00C204A1" w:rsidRDefault="00C204A1" w:rsidP="00C204A1"/>
    <w:p w14:paraId="52A80A1D" w14:textId="4D865EFF" w:rsidR="00E074FC" w:rsidRPr="00D678BF" w:rsidRDefault="00D678BF" w:rsidP="00D678BF">
      <w:pPr>
        <w:pStyle w:val="Heading3"/>
        <w:numPr>
          <w:ilvl w:val="2"/>
          <w:numId w:val="19"/>
        </w:numPr>
        <w:rPr>
          <w:b/>
          <w:bCs/>
          <w:color w:val="auto"/>
        </w:rPr>
      </w:pPr>
      <w:bookmarkStart w:id="100" w:name="_Toc105758966"/>
      <w:r w:rsidRPr="00BE196F">
        <w:rPr>
          <w:b/>
          <w:bCs/>
          <w:color w:val="auto"/>
        </w:rPr>
        <w:t>Project Review/Project Closure Phase</w:t>
      </w:r>
      <w:bookmarkEnd w:id="100"/>
    </w:p>
    <w:tbl>
      <w:tblPr>
        <w:tblW w:w="893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3"/>
        <w:gridCol w:w="496"/>
        <w:gridCol w:w="1210"/>
        <w:gridCol w:w="1099"/>
        <w:gridCol w:w="2390"/>
        <w:gridCol w:w="2333"/>
      </w:tblGrid>
      <w:tr w:rsidR="00C204A1" w14:paraId="1D73A5FA" w14:textId="77777777" w:rsidTr="00DE2F71">
        <w:tc>
          <w:tcPr>
            <w:tcW w:w="1403" w:type="dxa"/>
            <w:tcBorders>
              <w:top w:val="single" w:sz="4" w:space="0" w:color="auto"/>
              <w:left w:val="single" w:sz="4" w:space="0" w:color="auto"/>
              <w:bottom w:val="single" w:sz="4" w:space="0" w:color="auto"/>
              <w:right w:val="single" w:sz="4" w:space="0" w:color="auto"/>
            </w:tcBorders>
            <w:shd w:val="clear" w:color="auto" w:fill="313896"/>
            <w:hideMark/>
          </w:tcPr>
          <w:p w14:paraId="7A5096F3" w14:textId="77777777" w:rsidR="00C204A1" w:rsidRDefault="00C204A1" w:rsidP="00DE2F71">
            <w:pPr>
              <w:pStyle w:val="BodyText"/>
              <w:spacing w:before="120" w:after="120" w:line="360" w:lineRule="auto"/>
              <w:jc w:val="both"/>
              <w:rPr>
                <w:b/>
                <w:color w:val="FFFFFF"/>
                <w:lang w:val="en-GB"/>
              </w:rPr>
            </w:pPr>
            <w:r>
              <w:rPr>
                <w:b/>
                <w:color w:val="FFFFFF"/>
                <w:lang w:val="en-GB"/>
              </w:rPr>
              <w:t>Phase Title</w:t>
            </w:r>
          </w:p>
        </w:tc>
        <w:tc>
          <w:tcPr>
            <w:tcW w:w="1706" w:type="dxa"/>
            <w:gridSpan w:val="2"/>
            <w:tcBorders>
              <w:top w:val="single" w:sz="4" w:space="0" w:color="auto"/>
              <w:left w:val="single" w:sz="4" w:space="0" w:color="auto"/>
              <w:bottom w:val="single" w:sz="4" w:space="0" w:color="auto"/>
              <w:right w:val="single" w:sz="4" w:space="0" w:color="auto"/>
            </w:tcBorders>
            <w:shd w:val="clear" w:color="auto" w:fill="313896"/>
            <w:hideMark/>
          </w:tcPr>
          <w:p w14:paraId="00BBE38A" w14:textId="77777777" w:rsidR="00C204A1" w:rsidRDefault="00C204A1" w:rsidP="00DE2F71">
            <w:pPr>
              <w:pStyle w:val="BodyText"/>
              <w:spacing w:before="120" w:after="120" w:line="360" w:lineRule="auto"/>
              <w:jc w:val="both"/>
              <w:rPr>
                <w:b/>
                <w:color w:val="FFFFFF"/>
                <w:lang w:val="en-GB"/>
              </w:rPr>
            </w:pPr>
            <w:r>
              <w:rPr>
                <w:b/>
                <w:color w:val="FFFFFF"/>
                <w:lang w:val="en-GB"/>
              </w:rPr>
              <w:t>Activity Title</w:t>
            </w:r>
          </w:p>
        </w:tc>
        <w:tc>
          <w:tcPr>
            <w:tcW w:w="3489" w:type="dxa"/>
            <w:gridSpan w:val="2"/>
            <w:tcBorders>
              <w:top w:val="single" w:sz="4" w:space="0" w:color="auto"/>
              <w:left w:val="single" w:sz="4" w:space="0" w:color="auto"/>
              <w:bottom w:val="single" w:sz="4" w:space="0" w:color="auto"/>
              <w:right w:val="single" w:sz="4" w:space="0" w:color="auto"/>
            </w:tcBorders>
            <w:shd w:val="clear" w:color="auto" w:fill="313896"/>
            <w:hideMark/>
          </w:tcPr>
          <w:p w14:paraId="4314D0F7" w14:textId="77777777" w:rsidR="00C204A1" w:rsidRDefault="00C204A1" w:rsidP="00DE2F71">
            <w:pPr>
              <w:pStyle w:val="BodyText"/>
              <w:spacing w:before="120" w:after="120" w:line="360" w:lineRule="auto"/>
              <w:jc w:val="both"/>
              <w:rPr>
                <w:b/>
                <w:color w:val="FFFFFF"/>
                <w:lang w:val="en-GB"/>
              </w:rPr>
            </w:pPr>
            <w:r>
              <w:rPr>
                <w:b/>
                <w:color w:val="FFFFFF"/>
                <w:lang w:val="en-GB"/>
              </w:rPr>
              <w:t>Activity Description</w:t>
            </w:r>
          </w:p>
        </w:tc>
        <w:tc>
          <w:tcPr>
            <w:tcW w:w="2333" w:type="dxa"/>
            <w:tcBorders>
              <w:top w:val="single" w:sz="4" w:space="0" w:color="auto"/>
              <w:left w:val="single" w:sz="4" w:space="0" w:color="auto"/>
              <w:bottom w:val="single" w:sz="4" w:space="0" w:color="auto"/>
              <w:right w:val="single" w:sz="4" w:space="0" w:color="auto"/>
            </w:tcBorders>
            <w:shd w:val="clear" w:color="auto" w:fill="313896"/>
            <w:hideMark/>
          </w:tcPr>
          <w:p w14:paraId="10A1778A" w14:textId="77777777" w:rsidR="00C204A1" w:rsidRDefault="00C204A1" w:rsidP="00DE2F71">
            <w:pPr>
              <w:pStyle w:val="BodyText"/>
              <w:spacing w:before="120" w:after="120" w:line="360" w:lineRule="auto"/>
              <w:jc w:val="both"/>
              <w:rPr>
                <w:b/>
                <w:color w:val="FFFFFF"/>
                <w:lang w:val="en-GB"/>
              </w:rPr>
            </w:pPr>
            <w:r>
              <w:rPr>
                <w:b/>
                <w:color w:val="FFFFFF"/>
                <w:lang w:val="en-GB"/>
              </w:rPr>
              <w:t>Activity Sequence</w:t>
            </w:r>
          </w:p>
        </w:tc>
      </w:tr>
      <w:tr w:rsidR="001438C9" w14:paraId="2C0A1EE0" w14:textId="77777777" w:rsidTr="001438C9">
        <w:tc>
          <w:tcPr>
            <w:tcW w:w="1899" w:type="dxa"/>
            <w:gridSpan w:val="2"/>
            <w:tcBorders>
              <w:top w:val="single" w:sz="4" w:space="0" w:color="auto"/>
              <w:left w:val="single" w:sz="4" w:space="0" w:color="auto"/>
              <w:bottom w:val="single" w:sz="4" w:space="0" w:color="auto"/>
              <w:right w:val="single" w:sz="4" w:space="0" w:color="auto"/>
            </w:tcBorders>
            <w:hideMark/>
          </w:tcPr>
          <w:p w14:paraId="588E0710" w14:textId="77777777" w:rsidR="001438C9" w:rsidRDefault="001438C9">
            <w:pPr>
              <w:pStyle w:val="BodyText"/>
              <w:spacing w:beforeLines="40" w:before="96" w:afterLines="40" w:after="96" w:line="360" w:lineRule="auto"/>
              <w:jc w:val="both"/>
              <w:rPr>
                <w:sz w:val="20"/>
                <w:lang w:val="en-GB"/>
              </w:rPr>
            </w:pPr>
            <w:r>
              <w:rPr>
                <w:sz w:val="20"/>
                <w:lang w:val="en-GB"/>
              </w:rPr>
              <w:lastRenderedPageBreak/>
              <w:t>Project review and project closure phase</w:t>
            </w:r>
          </w:p>
        </w:tc>
        <w:tc>
          <w:tcPr>
            <w:tcW w:w="2309" w:type="dxa"/>
            <w:gridSpan w:val="2"/>
            <w:tcBorders>
              <w:top w:val="single" w:sz="4" w:space="0" w:color="auto"/>
              <w:left w:val="single" w:sz="4" w:space="0" w:color="auto"/>
              <w:bottom w:val="single" w:sz="4" w:space="0" w:color="auto"/>
              <w:right w:val="single" w:sz="4" w:space="0" w:color="auto"/>
            </w:tcBorders>
            <w:hideMark/>
          </w:tcPr>
          <w:p w14:paraId="5BB1CED9" w14:textId="77777777" w:rsidR="001438C9" w:rsidRDefault="001438C9">
            <w:pPr>
              <w:pStyle w:val="BodyText"/>
              <w:spacing w:beforeLines="40" w:before="96" w:afterLines="40" w:after="96" w:line="360" w:lineRule="auto"/>
              <w:jc w:val="both"/>
              <w:rPr>
                <w:sz w:val="20"/>
                <w:lang w:val="en-GB"/>
              </w:rPr>
            </w:pPr>
            <w:r>
              <w:rPr>
                <w:sz w:val="20"/>
                <w:lang w:val="en-GB"/>
              </w:rPr>
              <w:t>Review of entire project</w:t>
            </w:r>
          </w:p>
        </w:tc>
        <w:tc>
          <w:tcPr>
            <w:tcW w:w="4723" w:type="dxa"/>
            <w:gridSpan w:val="2"/>
            <w:tcBorders>
              <w:top w:val="single" w:sz="4" w:space="0" w:color="auto"/>
              <w:left w:val="single" w:sz="4" w:space="0" w:color="auto"/>
              <w:bottom w:val="single" w:sz="4" w:space="0" w:color="auto"/>
              <w:right w:val="single" w:sz="4" w:space="0" w:color="auto"/>
            </w:tcBorders>
            <w:hideMark/>
          </w:tcPr>
          <w:p w14:paraId="4F593319" w14:textId="77777777" w:rsidR="001438C9" w:rsidRDefault="001438C9">
            <w:pPr>
              <w:pStyle w:val="BodyText"/>
              <w:spacing w:beforeLines="40" w:before="96" w:afterLines="40" w:after="96" w:line="360" w:lineRule="auto"/>
              <w:jc w:val="both"/>
              <w:rPr>
                <w:sz w:val="20"/>
                <w:lang w:val="en-GB"/>
              </w:rPr>
            </w:pPr>
            <w:r>
              <w:rPr>
                <w:sz w:val="20"/>
                <w:lang w:val="en-GB"/>
              </w:rPr>
              <w:t>This is one of the final tasks that the project team will do. After all of the deliverables have been completed, the project team should go over them one last time to make sure they are all listed in the Quality management plan. After that, the team should document all of the project's achievements, failures, and problems to guarantee that the 21mistakes made in this project are not repeated in the future. Because today's difficulties may lead to tomorrow's answers, all of the project teams' experiences must be documented for future project teams.</w:t>
            </w:r>
          </w:p>
        </w:tc>
      </w:tr>
      <w:tr w:rsidR="001438C9" w14:paraId="5E248B34" w14:textId="77777777" w:rsidTr="001438C9">
        <w:tc>
          <w:tcPr>
            <w:tcW w:w="1899" w:type="dxa"/>
            <w:gridSpan w:val="2"/>
            <w:tcBorders>
              <w:top w:val="single" w:sz="4" w:space="0" w:color="auto"/>
              <w:left w:val="single" w:sz="4" w:space="0" w:color="auto"/>
              <w:bottom w:val="single" w:sz="4" w:space="0" w:color="auto"/>
              <w:right w:val="single" w:sz="4" w:space="0" w:color="auto"/>
            </w:tcBorders>
            <w:hideMark/>
          </w:tcPr>
          <w:p w14:paraId="1B4F3438" w14:textId="77777777" w:rsidR="001438C9" w:rsidRDefault="001438C9">
            <w:pPr>
              <w:pStyle w:val="BodyText"/>
              <w:spacing w:beforeLines="40" w:before="96" w:afterLines="40" w:after="96" w:line="360" w:lineRule="auto"/>
              <w:jc w:val="both"/>
              <w:rPr>
                <w:sz w:val="20"/>
                <w:lang w:val="en-GB"/>
              </w:rPr>
            </w:pPr>
            <w:r>
              <w:rPr>
                <w:sz w:val="20"/>
                <w:lang w:val="en-GB"/>
              </w:rPr>
              <w:t>Project review and project closure phase</w:t>
            </w:r>
          </w:p>
        </w:tc>
        <w:tc>
          <w:tcPr>
            <w:tcW w:w="2309" w:type="dxa"/>
            <w:gridSpan w:val="2"/>
            <w:tcBorders>
              <w:top w:val="single" w:sz="4" w:space="0" w:color="auto"/>
              <w:left w:val="single" w:sz="4" w:space="0" w:color="auto"/>
              <w:bottom w:val="single" w:sz="4" w:space="0" w:color="auto"/>
              <w:right w:val="single" w:sz="4" w:space="0" w:color="auto"/>
            </w:tcBorders>
            <w:hideMark/>
          </w:tcPr>
          <w:p w14:paraId="48930EB4" w14:textId="77777777" w:rsidR="001438C9" w:rsidRDefault="001438C9">
            <w:pPr>
              <w:pStyle w:val="BodyText"/>
              <w:spacing w:beforeLines="40" w:before="96" w:afterLines="40" w:after="96" w:line="360" w:lineRule="auto"/>
              <w:jc w:val="both"/>
              <w:rPr>
                <w:sz w:val="20"/>
                <w:lang w:val="en-GB"/>
              </w:rPr>
            </w:pPr>
            <w:r>
              <w:rPr>
                <w:sz w:val="20"/>
                <w:lang w:val="en-GB"/>
              </w:rPr>
              <w:t>Perform project closure</w:t>
            </w:r>
          </w:p>
        </w:tc>
        <w:tc>
          <w:tcPr>
            <w:tcW w:w="4723" w:type="dxa"/>
            <w:gridSpan w:val="2"/>
            <w:tcBorders>
              <w:top w:val="single" w:sz="4" w:space="0" w:color="auto"/>
              <w:left w:val="single" w:sz="4" w:space="0" w:color="auto"/>
              <w:bottom w:val="single" w:sz="4" w:space="0" w:color="auto"/>
              <w:right w:val="single" w:sz="4" w:space="0" w:color="auto"/>
            </w:tcBorders>
            <w:hideMark/>
          </w:tcPr>
          <w:p w14:paraId="4CA7D85F" w14:textId="77777777" w:rsidR="001438C9" w:rsidRDefault="001438C9">
            <w:pPr>
              <w:pStyle w:val="BodyText"/>
              <w:spacing w:beforeLines="40" w:before="96" w:afterLines="40" w:after="96" w:line="360" w:lineRule="auto"/>
              <w:jc w:val="both"/>
              <w:rPr>
                <w:sz w:val="20"/>
                <w:lang w:val="en-GB"/>
              </w:rPr>
            </w:pPr>
            <w:r>
              <w:rPr>
                <w:sz w:val="20"/>
                <w:lang w:val="en-GB"/>
              </w:rPr>
              <w:t>All of the final products will be given to the customer for them to utilise during this activity. Stakeholders will examine the deliverables to verify that they are pleased with the final result, and the project will be formally concluded after it is done. The project will be judged as a success or failure based on the customer's happiness. This phase will also include document signing to verify that all parties are pleased with the findings.</w:t>
            </w:r>
          </w:p>
        </w:tc>
      </w:tr>
    </w:tbl>
    <w:p w14:paraId="2B9E7DE5" w14:textId="77777777" w:rsidR="00C204A1" w:rsidRPr="00C204A1" w:rsidRDefault="00C204A1" w:rsidP="00C204A1"/>
    <w:p w14:paraId="7DC8E67B" w14:textId="11D04703" w:rsidR="00BF1661" w:rsidRDefault="00DF3239" w:rsidP="00AD71BF">
      <w:pPr>
        <w:pStyle w:val="Heading2"/>
        <w:numPr>
          <w:ilvl w:val="1"/>
          <w:numId w:val="18"/>
        </w:numPr>
      </w:pPr>
      <w:bookmarkStart w:id="101" w:name="_Toc105758967"/>
      <w:r w:rsidRPr="00BE196F">
        <w:t>Tasks</w:t>
      </w:r>
      <w:bookmarkEnd w:id="101"/>
    </w:p>
    <w:p w14:paraId="7E40F190" w14:textId="77777777" w:rsidR="00857497" w:rsidRPr="00857497" w:rsidRDefault="00857497" w:rsidP="00857497"/>
    <w:p w14:paraId="578A6250" w14:textId="77777777" w:rsidR="00D85BF1" w:rsidRPr="00BE196F" w:rsidRDefault="00D85BF1" w:rsidP="00AD71BF">
      <w:pPr>
        <w:pStyle w:val="Heading3"/>
        <w:numPr>
          <w:ilvl w:val="2"/>
          <w:numId w:val="25"/>
        </w:numPr>
        <w:rPr>
          <w:b/>
          <w:bCs/>
          <w:color w:val="auto"/>
        </w:rPr>
      </w:pPr>
      <w:bookmarkStart w:id="102" w:name="_Toc105758968"/>
      <w:r w:rsidRPr="00BE196F">
        <w:rPr>
          <w:b/>
          <w:bCs/>
          <w:color w:val="auto"/>
        </w:rPr>
        <w:lastRenderedPageBreak/>
        <w:t>Initiation Phase</w:t>
      </w:r>
      <w:bookmarkEnd w:id="102"/>
    </w:p>
    <w:p w14:paraId="72EA7312" w14:textId="77777777" w:rsidR="00D85BF1" w:rsidRPr="00BE196F" w:rsidRDefault="00D85BF1" w:rsidP="00AD71BF">
      <w:pPr>
        <w:pStyle w:val="Heading3"/>
        <w:numPr>
          <w:ilvl w:val="2"/>
          <w:numId w:val="25"/>
        </w:numPr>
        <w:rPr>
          <w:b/>
          <w:bCs/>
          <w:color w:val="auto"/>
        </w:rPr>
      </w:pPr>
      <w:bookmarkStart w:id="103" w:name="_Toc105758969"/>
      <w:r w:rsidRPr="00BE196F">
        <w:rPr>
          <w:b/>
          <w:bCs/>
          <w:color w:val="auto"/>
        </w:rPr>
        <w:t>Planning Phase</w:t>
      </w:r>
      <w:bookmarkEnd w:id="103"/>
    </w:p>
    <w:p w14:paraId="274D7BD7" w14:textId="77777777" w:rsidR="00D85BF1" w:rsidRPr="00BE196F" w:rsidRDefault="00D85BF1" w:rsidP="00AD71BF">
      <w:pPr>
        <w:pStyle w:val="Heading3"/>
        <w:numPr>
          <w:ilvl w:val="2"/>
          <w:numId w:val="25"/>
        </w:numPr>
        <w:rPr>
          <w:b/>
          <w:bCs/>
          <w:color w:val="auto"/>
        </w:rPr>
      </w:pPr>
      <w:bookmarkStart w:id="104" w:name="_Toc105758970"/>
      <w:r w:rsidRPr="00BE196F">
        <w:rPr>
          <w:b/>
          <w:bCs/>
          <w:color w:val="auto"/>
        </w:rPr>
        <w:t>Execution Phase</w:t>
      </w:r>
      <w:bookmarkEnd w:id="104"/>
    </w:p>
    <w:p w14:paraId="6294BC26" w14:textId="77777777" w:rsidR="00D85BF1" w:rsidRPr="00BE196F" w:rsidRDefault="00D85BF1" w:rsidP="00AD71BF">
      <w:pPr>
        <w:pStyle w:val="Heading3"/>
        <w:numPr>
          <w:ilvl w:val="2"/>
          <w:numId w:val="25"/>
        </w:numPr>
        <w:rPr>
          <w:b/>
          <w:bCs/>
          <w:color w:val="auto"/>
        </w:rPr>
      </w:pPr>
      <w:bookmarkStart w:id="105" w:name="_Toc105758971"/>
      <w:r w:rsidRPr="00BE196F">
        <w:rPr>
          <w:b/>
          <w:bCs/>
          <w:color w:val="auto"/>
        </w:rPr>
        <w:t>Project Review/Project Closure Phase</w:t>
      </w:r>
      <w:bookmarkEnd w:id="105"/>
    </w:p>
    <w:p w14:paraId="7F02DDDC" w14:textId="46D72B06" w:rsidR="00D85BF1" w:rsidRPr="00BE196F" w:rsidRDefault="00D85BF1" w:rsidP="00AD71BF">
      <w:pPr>
        <w:pStyle w:val="Heading3"/>
        <w:numPr>
          <w:ilvl w:val="2"/>
          <w:numId w:val="25"/>
        </w:numPr>
        <w:rPr>
          <w:b/>
          <w:bCs/>
          <w:color w:val="auto"/>
        </w:rPr>
      </w:pPr>
      <w:bookmarkStart w:id="106" w:name="_Toc105758972"/>
      <w:r w:rsidRPr="00BE196F">
        <w:rPr>
          <w:b/>
          <w:bCs/>
          <w:color w:val="auto"/>
        </w:rPr>
        <w:t>Maintenance Phase</w:t>
      </w:r>
      <w:bookmarkEnd w:id="106"/>
    </w:p>
    <w:p w14:paraId="479A6CBB" w14:textId="75C01C37" w:rsidR="002943DA" w:rsidRPr="00BE196F" w:rsidRDefault="002943DA" w:rsidP="00AD71BF">
      <w:pPr>
        <w:pStyle w:val="Heading2"/>
        <w:numPr>
          <w:ilvl w:val="1"/>
          <w:numId w:val="22"/>
        </w:numPr>
      </w:pPr>
      <w:bookmarkStart w:id="107" w:name="_Toc105758973"/>
      <w:r w:rsidRPr="00BE196F">
        <w:t>Milestones</w:t>
      </w:r>
      <w:bookmarkEnd w:id="107"/>
    </w:p>
    <w:p w14:paraId="409D92FD" w14:textId="695A0FD8" w:rsidR="00EE00DF" w:rsidRPr="00BE196F" w:rsidRDefault="002943DA" w:rsidP="00AD71BF">
      <w:pPr>
        <w:pStyle w:val="Heading2"/>
        <w:numPr>
          <w:ilvl w:val="1"/>
          <w:numId w:val="23"/>
        </w:numPr>
      </w:pPr>
      <w:bookmarkStart w:id="108" w:name="_Toc105758974"/>
      <w:r w:rsidRPr="00BE196F">
        <w:t>Effort</w:t>
      </w:r>
      <w:bookmarkEnd w:id="108"/>
    </w:p>
    <w:p w14:paraId="42B03565" w14:textId="350283FB" w:rsidR="00D05731" w:rsidRPr="00BE196F" w:rsidRDefault="00D05731" w:rsidP="00AD71BF">
      <w:pPr>
        <w:pStyle w:val="Heading1"/>
        <w:numPr>
          <w:ilvl w:val="0"/>
          <w:numId w:val="15"/>
        </w:numPr>
        <w:ind w:left="426" w:hanging="426"/>
        <w:rPr>
          <w:b/>
          <w:bCs/>
        </w:rPr>
      </w:pPr>
      <w:bookmarkStart w:id="109" w:name="_Toc105758975"/>
      <w:r w:rsidRPr="00BE196F">
        <w:rPr>
          <w:b/>
          <w:bCs/>
        </w:rPr>
        <w:t>Project Plan</w:t>
      </w:r>
      <w:bookmarkEnd w:id="109"/>
    </w:p>
    <w:p w14:paraId="3C8DF359" w14:textId="68AB525D" w:rsidR="002943DA" w:rsidRPr="00BE196F" w:rsidRDefault="00284C69" w:rsidP="00AD71BF">
      <w:pPr>
        <w:pStyle w:val="Heading2"/>
        <w:numPr>
          <w:ilvl w:val="1"/>
          <w:numId w:val="20"/>
        </w:numPr>
      </w:pPr>
      <w:bookmarkStart w:id="110" w:name="_Toc105758976"/>
      <w:r w:rsidRPr="00BE196F">
        <w:t>Schedule</w:t>
      </w:r>
      <w:bookmarkEnd w:id="110"/>
    </w:p>
    <w:p w14:paraId="0F83B2DF" w14:textId="3BC2ED2A" w:rsidR="007038FE" w:rsidRPr="00BE196F" w:rsidRDefault="007038FE" w:rsidP="00AD71BF">
      <w:pPr>
        <w:pStyle w:val="Heading2"/>
        <w:numPr>
          <w:ilvl w:val="1"/>
          <w:numId w:val="21"/>
        </w:numPr>
      </w:pPr>
      <w:bookmarkStart w:id="111" w:name="_Toc105758977"/>
      <w:r w:rsidRPr="00BE196F">
        <w:t>Dependencies</w:t>
      </w:r>
      <w:bookmarkEnd w:id="111"/>
    </w:p>
    <w:p w14:paraId="22EDA46B" w14:textId="24423DBB" w:rsidR="007038FE" w:rsidRPr="00BE196F" w:rsidRDefault="007038FE" w:rsidP="00AD71BF">
      <w:pPr>
        <w:pStyle w:val="Heading2"/>
        <w:numPr>
          <w:ilvl w:val="1"/>
          <w:numId w:val="21"/>
        </w:numPr>
      </w:pPr>
      <w:bookmarkStart w:id="112" w:name="_Toc105758978"/>
      <w:r w:rsidRPr="00BE196F">
        <w:t>Assumptions</w:t>
      </w:r>
      <w:bookmarkEnd w:id="112"/>
    </w:p>
    <w:p w14:paraId="1C46F452" w14:textId="603D725A" w:rsidR="007038FE" w:rsidRPr="00BE196F" w:rsidRDefault="007038FE" w:rsidP="00AD71BF">
      <w:pPr>
        <w:pStyle w:val="Heading2"/>
        <w:numPr>
          <w:ilvl w:val="1"/>
          <w:numId w:val="21"/>
        </w:numPr>
      </w:pPr>
      <w:bookmarkStart w:id="113" w:name="_Toc105758979"/>
      <w:r w:rsidRPr="00BE196F">
        <w:t>Constraints</w:t>
      </w:r>
      <w:bookmarkEnd w:id="113"/>
    </w:p>
    <w:p w14:paraId="686EEC7F" w14:textId="72BD0158" w:rsidR="00D05731" w:rsidRPr="00BE196F" w:rsidRDefault="00D05731" w:rsidP="00AD71BF">
      <w:pPr>
        <w:pStyle w:val="Heading1"/>
        <w:numPr>
          <w:ilvl w:val="0"/>
          <w:numId w:val="15"/>
        </w:numPr>
        <w:ind w:left="426" w:hanging="426"/>
        <w:rPr>
          <w:b/>
          <w:bCs/>
        </w:rPr>
      </w:pPr>
      <w:bookmarkStart w:id="114" w:name="_Toc105758980"/>
      <w:r w:rsidRPr="00BE196F">
        <w:rPr>
          <w:b/>
          <w:bCs/>
        </w:rPr>
        <w:t>Project Scope and Goals</w:t>
      </w:r>
      <w:bookmarkEnd w:id="114"/>
    </w:p>
    <w:p w14:paraId="57E9811B" w14:textId="69FEDB6E" w:rsidR="0021386D" w:rsidRPr="00BE196F" w:rsidRDefault="001F2B7E" w:rsidP="0021386D">
      <w:r w:rsidRPr="00BE196F">
        <w:t xml:space="preserve">The aim of this project is to design and develop a web-based Python Flask application that will assist the Registrar and lecturers in identifying contract-cheating and original authorship of assignments. </w:t>
      </w:r>
      <w:r w:rsidR="00E4673E" w:rsidRPr="00BE196F">
        <w:t>The goals of the project are</w:t>
      </w:r>
      <w:r w:rsidR="00537933" w:rsidRPr="00BE196F">
        <w:t xml:space="preserve"> </w:t>
      </w:r>
      <w:r w:rsidR="00E4673E" w:rsidRPr="00BE196F">
        <w:t>as follow:</w:t>
      </w:r>
    </w:p>
    <w:p w14:paraId="39F07B7F" w14:textId="4B4E1D39" w:rsidR="00E4673E" w:rsidRPr="00BE196F" w:rsidRDefault="00557C57" w:rsidP="00BA7FDA">
      <w:pPr>
        <w:pStyle w:val="ListParagraph"/>
        <w:numPr>
          <w:ilvl w:val="0"/>
          <w:numId w:val="41"/>
        </w:numPr>
        <w:ind w:left="284" w:hanging="284"/>
      </w:pPr>
      <w:r w:rsidRPr="00BE196F">
        <w:t>Design and develop a simple yet intuitive interface for users to easily navigate the application, upload source and evidence texts, perform stylometric analysis and text comparisons, generate feedback reports that indicates the level of contract-cheating and authorship</w:t>
      </w:r>
    </w:p>
    <w:p w14:paraId="0EC3EF93" w14:textId="04E62792" w:rsidR="007E6CFB" w:rsidRPr="00BE196F" w:rsidRDefault="007E6CFB" w:rsidP="00BA7FDA">
      <w:pPr>
        <w:pStyle w:val="ListParagraph"/>
        <w:numPr>
          <w:ilvl w:val="0"/>
          <w:numId w:val="41"/>
        </w:numPr>
        <w:ind w:left="284" w:hanging="284"/>
      </w:pPr>
      <w:r w:rsidRPr="00BE196F">
        <w:t>Increase the accuracy of detected plagiarism levels/authorship attribution.</w:t>
      </w:r>
    </w:p>
    <w:p w14:paraId="0C88ACA3" w14:textId="2C16E72D" w:rsidR="002E5F1C" w:rsidRPr="00BE196F" w:rsidRDefault="002E5F1C" w:rsidP="00BA7FDA">
      <w:pPr>
        <w:pStyle w:val="ListParagraph"/>
        <w:numPr>
          <w:ilvl w:val="0"/>
          <w:numId w:val="41"/>
        </w:numPr>
        <w:ind w:left="284" w:hanging="284"/>
      </w:pPr>
      <w:r w:rsidRPr="00BE196F">
        <w:t>Streamline the contract-cheating investigation process of the Registrar/client</w:t>
      </w:r>
    </w:p>
    <w:p w14:paraId="7639B6BB" w14:textId="54064E29" w:rsidR="00557C57" w:rsidRPr="00BE196F" w:rsidRDefault="00973F73" w:rsidP="00BA7FDA">
      <w:pPr>
        <w:pStyle w:val="ListParagraph"/>
        <w:numPr>
          <w:ilvl w:val="0"/>
          <w:numId w:val="41"/>
        </w:numPr>
        <w:ind w:left="284" w:hanging="284"/>
      </w:pPr>
      <w:r w:rsidRPr="00BE196F">
        <w:t xml:space="preserve">Stylometric functionalities should be implemented within the application. </w:t>
      </w:r>
      <w:r w:rsidR="0029223D" w:rsidRPr="00BE196F">
        <w:t>Python statistical libraries should be used to assist those functionalities.</w:t>
      </w:r>
    </w:p>
    <w:p w14:paraId="215F9DFA" w14:textId="37D65C05" w:rsidR="00973F73" w:rsidRPr="00BE196F" w:rsidRDefault="00973F73" w:rsidP="00BA7FDA">
      <w:pPr>
        <w:pStyle w:val="ListParagraph"/>
        <w:numPr>
          <w:ilvl w:val="0"/>
          <w:numId w:val="41"/>
        </w:numPr>
        <w:ind w:left="284" w:hanging="284"/>
      </w:pPr>
      <w:r w:rsidRPr="00BE196F">
        <w:t xml:space="preserve">Stylometric analysis should be based on the following performance metrics: </w:t>
      </w:r>
    </w:p>
    <w:p w14:paraId="14E9FC37" w14:textId="77777777" w:rsidR="00973F73" w:rsidRPr="00BE196F" w:rsidRDefault="00973F73" w:rsidP="00973F73">
      <w:pPr>
        <w:pStyle w:val="ListParagraph"/>
        <w:numPr>
          <w:ilvl w:val="0"/>
          <w:numId w:val="42"/>
        </w:numPr>
      </w:pPr>
      <w:r w:rsidRPr="00BE196F">
        <w:t>Word, characters and punctuation counts</w:t>
      </w:r>
    </w:p>
    <w:p w14:paraId="7E1473AB" w14:textId="77777777" w:rsidR="00973F73" w:rsidRPr="00BE196F" w:rsidRDefault="00973F73" w:rsidP="00973F73">
      <w:pPr>
        <w:pStyle w:val="ListParagraph"/>
        <w:numPr>
          <w:ilvl w:val="0"/>
          <w:numId w:val="42"/>
        </w:numPr>
      </w:pPr>
      <w:r w:rsidRPr="00BE196F">
        <w:t>Document metadata</w:t>
      </w:r>
    </w:p>
    <w:p w14:paraId="694456FB" w14:textId="77777777" w:rsidR="00973F73" w:rsidRPr="00BE196F" w:rsidRDefault="00973F73" w:rsidP="00973F73">
      <w:pPr>
        <w:pStyle w:val="ListParagraph"/>
        <w:numPr>
          <w:ilvl w:val="0"/>
          <w:numId w:val="42"/>
        </w:numPr>
      </w:pPr>
      <w:r w:rsidRPr="00BE196F">
        <w:t>Binongo-Analysis and clustering</w:t>
      </w:r>
    </w:p>
    <w:p w14:paraId="3C908022" w14:textId="77777777" w:rsidR="00973F73" w:rsidRPr="00BE196F" w:rsidRDefault="00973F73" w:rsidP="00973F73">
      <w:pPr>
        <w:pStyle w:val="ListParagraph"/>
        <w:numPr>
          <w:ilvl w:val="0"/>
          <w:numId w:val="42"/>
        </w:numPr>
      </w:pPr>
      <w:r w:rsidRPr="00BE196F">
        <w:t>Distance between clusters (Burrow’s Delta)</w:t>
      </w:r>
    </w:p>
    <w:p w14:paraId="4E934958" w14:textId="287ED3F7" w:rsidR="00973F73" w:rsidRPr="00BE196F" w:rsidRDefault="00973F73" w:rsidP="00973F73">
      <w:pPr>
        <w:pStyle w:val="ListParagraph"/>
        <w:numPr>
          <w:ilvl w:val="0"/>
          <w:numId w:val="42"/>
        </w:numPr>
      </w:pPr>
      <w:r w:rsidRPr="00BE196F">
        <w:t>Number of document revisions</w:t>
      </w:r>
    </w:p>
    <w:p w14:paraId="24967835" w14:textId="788133F3" w:rsidR="00234FFF" w:rsidRPr="00BE196F" w:rsidRDefault="00234FFF" w:rsidP="00234FFF">
      <w:pPr>
        <w:pStyle w:val="ListParagraph"/>
        <w:numPr>
          <w:ilvl w:val="0"/>
          <w:numId w:val="46"/>
        </w:numPr>
        <w:ind w:left="284" w:hanging="284"/>
      </w:pPr>
      <w:r w:rsidRPr="00BE196F">
        <w:lastRenderedPageBreak/>
        <w:t>Cross entropy is plausible method to identify the variance in writing styles between authors to identify contract-cheating</w:t>
      </w:r>
    </w:p>
    <w:p w14:paraId="5604C686" w14:textId="0DF20E8F" w:rsidR="003B501F" w:rsidRPr="00BE196F" w:rsidRDefault="003B501F" w:rsidP="003B501F">
      <w:pPr>
        <w:pStyle w:val="ListParagraph"/>
        <w:numPr>
          <w:ilvl w:val="0"/>
          <w:numId w:val="45"/>
        </w:numPr>
        <w:ind w:left="284" w:hanging="284"/>
      </w:pPr>
      <w:r w:rsidRPr="00BE196F">
        <w:t xml:space="preserve">A local corpus should be stored on a device, containing the source text and some additional evidence texts (about ten to eleven documents in total). </w:t>
      </w:r>
    </w:p>
    <w:p w14:paraId="66D18B8B" w14:textId="6DBBBDE3" w:rsidR="00A90853" w:rsidRPr="00BE196F" w:rsidRDefault="00A90853" w:rsidP="003B501F">
      <w:pPr>
        <w:pStyle w:val="ListParagraph"/>
        <w:numPr>
          <w:ilvl w:val="0"/>
          <w:numId w:val="44"/>
        </w:numPr>
        <w:ind w:left="284" w:hanging="284"/>
      </w:pPr>
      <w:r w:rsidRPr="00BE196F">
        <w:t>Automation of feedback reports generation</w:t>
      </w:r>
      <w:r w:rsidR="00D03E27" w:rsidRPr="00BE196F">
        <w:t xml:space="preserve">. Reports should be generated as soon as possible. </w:t>
      </w:r>
    </w:p>
    <w:p w14:paraId="717323C9" w14:textId="308E1BAB" w:rsidR="00A90853" w:rsidRPr="00BE196F" w:rsidRDefault="00A90853" w:rsidP="003B501F">
      <w:pPr>
        <w:pStyle w:val="ListParagraph"/>
        <w:numPr>
          <w:ilvl w:val="0"/>
          <w:numId w:val="44"/>
        </w:numPr>
        <w:ind w:left="284" w:hanging="284"/>
      </w:pPr>
      <w:r w:rsidRPr="00BE196F">
        <w:t>Automation of identifying text similarities (no manual document comparisons and text highlighting)</w:t>
      </w:r>
    </w:p>
    <w:p w14:paraId="3772D3D7" w14:textId="1610AC19" w:rsidR="00A90853" w:rsidRPr="00BE196F" w:rsidRDefault="00A90853" w:rsidP="003B501F">
      <w:pPr>
        <w:pStyle w:val="ListParagraph"/>
        <w:numPr>
          <w:ilvl w:val="0"/>
          <w:numId w:val="44"/>
        </w:numPr>
        <w:ind w:left="284" w:hanging="284"/>
      </w:pPr>
      <w:r w:rsidRPr="00BE196F">
        <w:t>Side-by-side document comparisons in a new window (no manual document comparisons)</w:t>
      </w:r>
    </w:p>
    <w:p w14:paraId="18A6F6A7" w14:textId="517008CB" w:rsidR="00F67AE7" w:rsidRPr="00BE196F" w:rsidRDefault="00F67AE7" w:rsidP="003B501F">
      <w:pPr>
        <w:pStyle w:val="ListParagraph"/>
        <w:numPr>
          <w:ilvl w:val="0"/>
          <w:numId w:val="44"/>
        </w:numPr>
        <w:ind w:left="284" w:hanging="284"/>
      </w:pPr>
      <w:r w:rsidRPr="00BE196F">
        <w:t>Feedback reports should indicate whether an author’s written piece is an original piece of work, along with the evidence based on the stylometric performance metrics.</w:t>
      </w:r>
    </w:p>
    <w:p w14:paraId="35950B5A" w14:textId="38CD1D3D" w:rsidR="00973F73" w:rsidRPr="00BE196F" w:rsidRDefault="00973F73" w:rsidP="00973F73">
      <w:pPr>
        <w:pStyle w:val="ListParagraph"/>
        <w:numPr>
          <w:ilvl w:val="0"/>
          <w:numId w:val="43"/>
        </w:numPr>
        <w:ind w:left="284" w:hanging="284"/>
      </w:pPr>
      <w:r w:rsidRPr="00BE196F">
        <w:t>Feedback reports should contain data visualisation methods, such as graphs or charts, to indicate authorship attribution via clustering, and providing the charts with a legend to facilitate comprehension of the charts.</w:t>
      </w:r>
    </w:p>
    <w:p w14:paraId="2FE781FB" w14:textId="429C8F0D" w:rsidR="00973F73" w:rsidRPr="00BE196F" w:rsidRDefault="00C8055B" w:rsidP="00973F73">
      <w:pPr>
        <w:pStyle w:val="ListParagraph"/>
        <w:numPr>
          <w:ilvl w:val="0"/>
          <w:numId w:val="43"/>
        </w:numPr>
        <w:ind w:left="284" w:hanging="284"/>
      </w:pPr>
      <w:r w:rsidRPr="00BE196F">
        <w:t xml:space="preserve">Use machine learning algorithms (such as </w:t>
      </w:r>
      <w:r w:rsidR="00670E32" w:rsidRPr="00BE196F">
        <w:t>n-KK and SMO</w:t>
      </w:r>
      <w:r w:rsidRPr="00BE196F">
        <w:t xml:space="preserve">) to </w:t>
      </w:r>
      <w:r w:rsidR="00FF558A" w:rsidRPr="00BE196F">
        <w:t>assist the stylometric analysis in order to identify contract-cheating and original authorship of documents.</w:t>
      </w:r>
    </w:p>
    <w:p w14:paraId="0B28BE5E" w14:textId="7951D129" w:rsidR="002978A9" w:rsidRPr="00BE196F" w:rsidRDefault="002978A9" w:rsidP="00973F73">
      <w:pPr>
        <w:pStyle w:val="ListParagraph"/>
        <w:numPr>
          <w:ilvl w:val="0"/>
          <w:numId w:val="43"/>
        </w:numPr>
        <w:ind w:left="284" w:hanging="284"/>
      </w:pPr>
      <w:r w:rsidRPr="00BE196F">
        <w:t>The application should be memory-efficient and comput</w:t>
      </w:r>
      <w:r w:rsidR="008D44C4" w:rsidRPr="00BE196F">
        <w:t>ing</w:t>
      </w:r>
      <w:r w:rsidRPr="00BE196F">
        <w:t xml:space="preserve"> resources should be used sparsely</w:t>
      </w:r>
      <w:r w:rsidR="002818F0" w:rsidRPr="00BE196F">
        <w:t xml:space="preserve"> as possible</w:t>
      </w:r>
      <w:r w:rsidRPr="00BE196F">
        <w:t>.</w:t>
      </w:r>
    </w:p>
    <w:p w14:paraId="52D1FBEB" w14:textId="1C07D730" w:rsidR="00D85AD2" w:rsidRPr="00BE196F" w:rsidRDefault="00D85AD2" w:rsidP="00973F73">
      <w:pPr>
        <w:pStyle w:val="ListParagraph"/>
        <w:numPr>
          <w:ilvl w:val="0"/>
          <w:numId w:val="43"/>
        </w:numPr>
        <w:ind w:left="284" w:hanging="284"/>
      </w:pPr>
      <w:r w:rsidRPr="00BE196F">
        <w:t>Users should be provided with the option to compare one source document and one evidence text, or one source document and a local corpus on the device.</w:t>
      </w:r>
    </w:p>
    <w:p w14:paraId="73D71304" w14:textId="632180B2" w:rsidR="00344EE3" w:rsidRPr="00BE196F" w:rsidRDefault="00AA62A0" w:rsidP="00973F73">
      <w:pPr>
        <w:pStyle w:val="ListParagraph"/>
        <w:numPr>
          <w:ilvl w:val="0"/>
          <w:numId w:val="43"/>
        </w:numPr>
        <w:ind w:left="284" w:hanging="284"/>
      </w:pPr>
      <w:r w:rsidRPr="00BE196F">
        <w:t>The user should be provided with the option to store feedback reports locally on their device or to a cloud service</w:t>
      </w:r>
    </w:p>
    <w:p w14:paraId="175310FF" w14:textId="49FBB784" w:rsidR="00302B14" w:rsidRPr="00BE196F" w:rsidRDefault="00302B14" w:rsidP="00973F73">
      <w:pPr>
        <w:pStyle w:val="ListParagraph"/>
        <w:numPr>
          <w:ilvl w:val="0"/>
          <w:numId w:val="43"/>
        </w:numPr>
        <w:ind w:left="284" w:hanging="284"/>
      </w:pPr>
      <w:r w:rsidRPr="00BE196F">
        <w:t xml:space="preserve">Deliver documentation of a </w:t>
      </w:r>
      <w:r w:rsidR="002C54F8" w:rsidRPr="00BE196F">
        <w:t>high-quality</w:t>
      </w:r>
      <w:r w:rsidRPr="00BE196F">
        <w:t xml:space="preserve"> standard that will allow future developers to easily maintain the application</w:t>
      </w:r>
    </w:p>
    <w:p w14:paraId="06F23C6B" w14:textId="5B8D912B" w:rsidR="00DA5508" w:rsidRPr="00BE196F" w:rsidRDefault="00DA5508" w:rsidP="00DA5508"/>
    <w:p w14:paraId="61070FE9" w14:textId="53C26795" w:rsidR="00DA5508" w:rsidRPr="00BE196F" w:rsidRDefault="00890115" w:rsidP="00DA5508">
      <w:r w:rsidRPr="00BE196F">
        <w:t xml:space="preserve">A business case and feasibility study have been conducted to identify the level of viability of the project scope and goals. </w:t>
      </w:r>
      <w:r w:rsidR="007A3FBD" w:rsidRPr="00BE196F">
        <w:t xml:space="preserve">Should scope changes occur, meetings will be held and documented with the relevant stakeholders. </w:t>
      </w:r>
      <w:r w:rsidR="00EE44E3" w:rsidRPr="00BE196F">
        <w:t>Client satisfaction is part of the Scope Management.</w:t>
      </w:r>
      <w:r w:rsidR="00727E79" w:rsidRPr="00BE196F">
        <w:t xml:space="preserve"> The development team will have to re-engineer the previous development team’s application to adhere to user requirements.</w:t>
      </w:r>
    </w:p>
    <w:p w14:paraId="2EF8A0AF" w14:textId="5CE8CDA7" w:rsidR="00D05731" w:rsidRDefault="00D05731" w:rsidP="00AD71BF">
      <w:pPr>
        <w:pStyle w:val="Heading1"/>
        <w:numPr>
          <w:ilvl w:val="0"/>
          <w:numId w:val="15"/>
        </w:numPr>
        <w:ind w:left="426" w:hanging="426"/>
        <w:rPr>
          <w:b/>
          <w:bCs/>
        </w:rPr>
      </w:pPr>
      <w:bookmarkStart w:id="115" w:name="_Toc105758981"/>
      <w:r w:rsidRPr="00BE196F">
        <w:rPr>
          <w:b/>
          <w:bCs/>
        </w:rPr>
        <w:t>Deliverables</w:t>
      </w:r>
      <w:bookmarkEnd w:id="115"/>
    </w:p>
    <w:p w14:paraId="6A266C29" w14:textId="0D4D7C35" w:rsidR="002B17C1" w:rsidRPr="002B17C1" w:rsidRDefault="002B17C1" w:rsidP="002B17C1">
      <w:r>
        <w:t xml:space="preserve">The project team strives to </w:t>
      </w:r>
      <w:r>
        <w:t>provide</w:t>
      </w:r>
      <w:r>
        <w:t xml:space="preserve"> stakeholders</w:t>
      </w:r>
      <w:r>
        <w:t xml:space="preserve"> with</w:t>
      </w:r>
      <w:r>
        <w:t xml:space="preserve"> the highest quality deliverables possible.</w:t>
      </w:r>
    </w:p>
    <w:p w14:paraId="1355C3DC" w14:textId="3436C806" w:rsidR="00C547A2" w:rsidRDefault="00C547A2" w:rsidP="00AD71BF">
      <w:pPr>
        <w:pStyle w:val="Heading2"/>
        <w:numPr>
          <w:ilvl w:val="1"/>
          <w:numId w:val="24"/>
        </w:numPr>
      </w:pPr>
      <w:bookmarkStart w:id="116" w:name="_Toc105758982"/>
      <w:r w:rsidRPr="00BE196F">
        <w:t>Documentation Oriented Deliverables</w:t>
      </w:r>
      <w:bookmarkEnd w:id="116"/>
    </w:p>
    <w:p w14:paraId="32142EA3" w14:textId="77777777" w:rsidR="002416FE" w:rsidRDefault="002416FE" w:rsidP="002416FE">
      <w:pPr>
        <w:pStyle w:val="ListParagraph"/>
        <w:numPr>
          <w:ilvl w:val="0"/>
          <w:numId w:val="24"/>
        </w:numPr>
      </w:pPr>
      <w:r>
        <w:t>This section offers a list of the project's major documentation deliverables.</w:t>
      </w:r>
    </w:p>
    <w:tbl>
      <w:tblPr>
        <w:tblStyle w:val="TableGrid"/>
        <w:tblW w:w="0" w:type="auto"/>
        <w:tblLook w:val="04A0" w:firstRow="1" w:lastRow="0" w:firstColumn="1" w:lastColumn="0" w:noHBand="0" w:noVBand="1"/>
      </w:tblPr>
      <w:tblGrid>
        <w:gridCol w:w="1838"/>
        <w:gridCol w:w="7178"/>
      </w:tblGrid>
      <w:tr w:rsidR="002416FE" w14:paraId="078FFA6B" w14:textId="77777777" w:rsidTr="002416FE">
        <w:tc>
          <w:tcPr>
            <w:tcW w:w="183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4B4E0179" w14:textId="2DA5ED43" w:rsidR="002416FE" w:rsidRPr="002416FE" w:rsidRDefault="002416FE" w:rsidP="002416FE">
            <w:pPr>
              <w:jc w:val="center"/>
              <w:rPr>
                <w:b/>
                <w:bCs/>
                <w:color w:val="FFFFFF" w:themeColor="background1"/>
              </w:rPr>
            </w:pPr>
            <w:r w:rsidRPr="002416FE">
              <w:rPr>
                <w:b/>
                <w:bCs/>
                <w:color w:val="FFFFFF" w:themeColor="background1"/>
              </w:rPr>
              <w:t>Deliverable</w:t>
            </w:r>
          </w:p>
        </w:tc>
        <w:tc>
          <w:tcPr>
            <w:tcW w:w="7178"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0A9B6C22" w14:textId="518C0126" w:rsidR="002416FE" w:rsidRPr="002416FE" w:rsidRDefault="002416FE" w:rsidP="002416FE">
            <w:pPr>
              <w:jc w:val="center"/>
              <w:rPr>
                <w:b/>
                <w:bCs/>
                <w:color w:val="FFFFFF" w:themeColor="background1"/>
              </w:rPr>
            </w:pPr>
            <w:r w:rsidRPr="002416FE">
              <w:rPr>
                <w:b/>
                <w:bCs/>
                <w:color w:val="FFFFFF" w:themeColor="background1"/>
              </w:rPr>
              <w:t>Description</w:t>
            </w:r>
          </w:p>
        </w:tc>
      </w:tr>
      <w:tr w:rsidR="002416FE" w14:paraId="177AEE73"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398698D6" w14:textId="77777777" w:rsidR="002416FE" w:rsidRDefault="002416FE">
            <w:r>
              <w:t>Tender Response</w:t>
            </w:r>
          </w:p>
        </w:tc>
        <w:tc>
          <w:tcPr>
            <w:tcW w:w="7178" w:type="dxa"/>
            <w:tcBorders>
              <w:top w:val="single" w:sz="4" w:space="0" w:color="auto"/>
              <w:left w:val="single" w:sz="4" w:space="0" w:color="auto"/>
              <w:bottom w:val="single" w:sz="4" w:space="0" w:color="auto"/>
              <w:right w:val="single" w:sz="4" w:space="0" w:color="auto"/>
            </w:tcBorders>
            <w:hideMark/>
          </w:tcPr>
          <w:p w14:paraId="7BA22BE5" w14:textId="77777777" w:rsidR="002416FE" w:rsidRDefault="002416FE">
            <w:r>
              <w:t>This deliverable is a document that provides the necessary information as well as a satisfactory answer to the suggested tender inquiries and/or projects.</w:t>
            </w:r>
          </w:p>
        </w:tc>
      </w:tr>
      <w:tr w:rsidR="002416FE" w14:paraId="4F281A3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621A67CD" w14:textId="77777777" w:rsidR="002416FE" w:rsidRDefault="002416FE">
            <w:r>
              <w:t>Feasibility Study</w:t>
            </w:r>
          </w:p>
        </w:tc>
        <w:tc>
          <w:tcPr>
            <w:tcW w:w="7178" w:type="dxa"/>
            <w:tcBorders>
              <w:top w:val="single" w:sz="4" w:space="0" w:color="auto"/>
              <w:left w:val="single" w:sz="4" w:space="0" w:color="auto"/>
              <w:bottom w:val="single" w:sz="4" w:space="0" w:color="auto"/>
              <w:right w:val="single" w:sz="4" w:space="0" w:color="auto"/>
            </w:tcBorders>
            <w:hideMark/>
          </w:tcPr>
          <w:p w14:paraId="2A0CFBE4" w14:textId="77777777" w:rsidR="002416FE" w:rsidRDefault="002416FE">
            <w:r>
              <w:t xml:space="preserve">This deliverable is a report that details the viability of the suggested systems/solutions. Various characteristics of various systems and alternatives are examined in this document to identify their applicable </w:t>
            </w:r>
            <w:r>
              <w:lastRenderedPageBreak/>
              <w:t>strengths and shortcomings. The suggested systems are then evaluated to see if they are viable.</w:t>
            </w:r>
          </w:p>
        </w:tc>
      </w:tr>
      <w:tr w:rsidR="002416FE" w14:paraId="02EA5101"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5081A4C3" w14:textId="77777777" w:rsidR="002416FE" w:rsidRDefault="002416FE">
            <w:r>
              <w:lastRenderedPageBreak/>
              <w:t>Business Case</w:t>
            </w:r>
          </w:p>
        </w:tc>
        <w:tc>
          <w:tcPr>
            <w:tcW w:w="7178" w:type="dxa"/>
            <w:tcBorders>
              <w:top w:val="single" w:sz="4" w:space="0" w:color="auto"/>
              <w:left w:val="single" w:sz="4" w:space="0" w:color="auto"/>
              <w:bottom w:val="single" w:sz="4" w:space="0" w:color="auto"/>
              <w:right w:val="single" w:sz="4" w:space="0" w:color="auto"/>
            </w:tcBorders>
            <w:hideMark/>
          </w:tcPr>
          <w:p w14:paraId="189ABA50" w14:textId="77777777" w:rsidR="002416FE" w:rsidRDefault="002416FE">
            <w:r>
              <w:t>This deliverable is a detailed and well-structured document that investigates and rationalises the reasons for launching a project. This deliverable is intended to capture both quantitative and non-quantifiable aspects of the proposed project. The project sponsor will choose the best alternative available.</w:t>
            </w:r>
          </w:p>
        </w:tc>
      </w:tr>
      <w:tr w:rsidR="002416FE" w14:paraId="3502E682" w14:textId="77777777" w:rsidTr="002416FE">
        <w:tc>
          <w:tcPr>
            <w:tcW w:w="1838" w:type="dxa"/>
            <w:tcBorders>
              <w:top w:val="single" w:sz="4" w:space="0" w:color="auto"/>
              <w:left w:val="single" w:sz="4" w:space="0" w:color="auto"/>
              <w:bottom w:val="single" w:sz="4" w:space="0" w:color="auto"/>
              <w:right w:val="single" w:sz="4" w:space="0" w:color="auto"/>
            </w:tcBorders>
            <w:hideMark/>
          </w:tcPr>
          <w:p w14:paraId="723240D8" w14:textId="77777777" w:rsidR="002416FE" w:rsidRDefault="002416FE">
            <w:r>
              <w:t>Project Plan</w:t>
            </w:r>
          </w:p>
        </w:tc>
        <w:tc>
          <w:tcPr>
            <w:tcW w:w="7178" w:type="dxa"/>
            <w:tcBorders>
              <w:top w:val="single" w:sz="4" w:space="0" w:color="auto"/>
              <w:left w:val="single" w:sz="4" w:space="0" w:color="auto"/>
              <w:bottom w:val="single" w:sz="4" w:space="0" w:color="auto"/>
              <w:right w:val="single" w:sz="4" w:space="0" w:color="auto"/>
            </w:tcBorders>
            <w:hideMark/>
          </w:tcPr>
          <w:p w14:paraId="0CEE8221" w14:textId="77777777" w:rsidR="002416FE" w:rsidRDefault="002416FE">
            <w:r>
              <w:t>This deliverable is a document that will serve as a guide for project execution and control. This deliverable's purpose is to outline the many methodologies and procedures that should be used to successfully and efficiently manage a project through its lifespan, with the end goal of producing appropriate project deliverables.</w:t>
            </w:r>
          </w:p>
        </w:tc>
      </w:tr>
    </w:tbl>
    <w:p w14:paraId="34A46A58" w14:textId="77777777" w:rsidR="002416FE" w:rsidRPr="002416FE" w:rsidRDefault="002416FE" w:rsidP="002416FE"/>
    <w:p w14:paraId="71C26653" w14:textId="604D65EA" w:rsidR="00C547A2" w:rsidRDefault="00C547A2" w:rsidP="00AD71BF">
      <w:pPr>
        <w:pStyle w:val="Heading2"/>
        <w:numPr>
          <w:ilvl w:val="1"/>
          <w:numId w:val="25"/>
        </w:numPr>
      </w:pPr>
      <w:bookmarkStart w:id="117" w:name="_Toc105758983"/>
      <w:r w:rsidRPr="00BE196F">
        <w:t>Secondary Documentation Deliverables</w:t>
      </w:r>
      <w:bookmarkEnd w:id="117"/>
    </w:p>
    <w:p w14:paraId="07000F49" w14:textId="77777777" w:rsidR="00363B73" w:rsidRDefault="00363B73" w:rsidP="00363B73">
      <w:r>
        <w:t xml:space="preserve">Throughout the project's life cycle, the project team will supply all pertinent project documents. This includes: </w:t>
      </w:r>
    </w:p>
    <w:p w14:paraId="28570E3B" w14:textId="77777777" w:rsidR="00363B73" w:rsidRDefault="00363B73" w:rsidP="00363B73">
      <w:pPr>
        <w:pStyle w:val="ListParagraph"/>
        <w:numPr>
          <w:ilvl w:val="0"/>
          <w:numId w:val="68"/>
        </w:numPr>
        <w:spacing w:after="160" w:line="360" w:lineRule="auto"/>
        <w:ind w:left="284" w:hanging="284"/>
        <w:jc w:val="both"/>
      </w:pPr>
      <w:r>
        <w:t>The solution's acceptance in the corporate context, as well as how stakeholders and end-users perceive it.</w:t>
      </w:r>
    </w:p>
    <w:p w14:paraId="2EC9B571" w14:textId="76384610" w:rsidR="00363B73" w:rsidRDefault="00363B73" w:rsidP="00363B73">
      <w:pPr>
        <w:pStyle w:val="ListParagraph"/>
        <w:numPr>
          <w:ilvl w:val="0"/>
          <w:numId w:val="68"/>
        </w:numPr>
        <w:spacing w:after="160" w:line="360" w:lineRule="auto"/>
        <w:ind w:left="284" w:hanging="284"/>
        <w:jc w:val="both"/>
      </w:pPr>
      <w:r>
        <w:t xml:space="preserve">The solution's versatility. If any of the deliverables need to be improved or become a source of concern, they will be </w:t>
      </w:r>
      <w:r>
        <w:t>considered</w:t>
      </w:r>
      <w:r>
        <w:t xml:space="preserve"> and altered as necessary.</w:t>
      </w:r>
    </w:p>
    <w:p w14:paraId="0B4278E2" w14:textId="77777777" w:rsidR="00363B73" w:rsidRDefault="00363B73" w:rsidP="00363B73">
      <w:pPr>
        <w:pStyle w:val="ListParagraph"/>
        <w:numPr>
          <w:ilvl w:val="0"/>
          <w:numId w:val="68"/>
        </w:numPr>
        <w:spacing w:after="160" w:line="360" w:lineRule="auto"/>
        <w:ind w:left="284" w:hanging="284"/>
        <w:jc w:val="both"/>
      </w:pPr>
      <w:r>
        <w:t>The documentation will reflect the communication channels that are maintained between stakeholders and the project team, as well as any last-minute preparations.</w:t>
      </w:r>
    </w:p>
    <w:p w14:paraId="10243EDC" w14:textId="77777777" w:rsidR="00363B73" w:rsidRDefault="00363B73" w:rsidP="00363B73">
      <w:pPr>
        <w:pStyle w:val="ListParagraph"/>
        <w:numPr>
          <w:ilvl w:val="0"/>
          <w:numId w:val="68"/>
        </w:numPr>
        <w:spacing w:after="160" w:line="360" w:lineRule="auto"/>
        <w:ind w:left="284" w:hanging="284"/>
        <w:jc w:val="both"/>
      </w:pPr>
      <w:r>
        <w:t>Processes and procedures for development that will be used throughout the project's life cycle.</w:t>
      </w:r>
    </w:p>
    <w:p w14:paraId="598C3FB5" w14:textId="77777777" w:rsidR="00363B73" w:rsidRDefault="00363B73" w:rsidP="00363B73">
      <w:pPr>
        <w:pStyle w:val="ListParagraph"/>
        <w:numPr>
          <w:ilvl w:val="0"/>
          <w:numId w:val="68"/>
        </w:numPr>
        <w:spacing w:after="160" w:line="360" w:lineRule="auto"/>
        <w:ind w:left="284" w:hanging="284"/>
        <w:jc w:val="both"/>
      </w:pPr>
      <w:r>
        <w:t>The planned processes and activities will be implemented, and their progress will be documented on a regular basis.</w:t>
      </w:r>
    </w:p>
    <w:p w14:paraId="7474EF06" w14:textId="77777777" w:rsidR="00363B73" w:rsidRDefault="00363B73" w:rsidP="00363B73">
      <w:pPr>
        <w:pStyle w:val="ListParagraph"/>
        <w:numPr>
          <w:ilvl w:val="0"/>
          <w:numId w:val="68"/>
        </w:numPr>
        <w:spacing w:after="160" w:line="360" w:lineRule="auto"/>
        <w:ind w:left="284" w:hanging="284"/>
        <w:jc w:val="both"/>
      </w:pPr>
      <w:r>
        <w:t>Any changes in finances or budget that occur during the project, as well as any areas where money was saved.</w:t>
      </w:r>
    </w:p>
    <w:p w14:paraId="4502A514" w14:textId="77777777" w:rsidR="00363B73" w:rsidRDefault="00363B73" w:rsidP="00363B73">
      <w:pPr>
        <w:pStyle w:val="ListParagraph"/>
        <w:numPr>
          <w:ilvl w:val="0"/>
          <w:numId w:val="68"/>
        </w:numPr>
        <w:spacing w:after="160" w:line="360" w:lineRule="auto"/>
        <w:ind w:left="284" w:hanging="284"/>
        <w:jc w:val="both"/>
      </w:pPr>
      <w:r>
        <w:t>Problems that may occur as a result of unanticipated events.</w:t>
      </w:r>
    </w:p>
    <w:p w14:paraId="1183B953" w14:textId="77777777" w:rsidR="00363B73" w:rsidRDefault="00363B73" w:rsidP="00363B73">
      <w:pPr>
        <w:pStyle w:val="ListParagraph"/>
        <w:numPr>
          <w:ilvl w:val="0"/>
          <w:numId w:val="68"/>
        </w:numPr>
        <w:spacing w:after="160" w:line="360" w:lineRule="auto"/>
        <w:ind w:left="284" w:hanging="284"/>
        <w:jc w:val="both"/>
      </w:pPr>
      <w:r>
        <w:t>Obtaining software packages and libraries that will be used in the creation of the software solution.</w:t>
      </w:r>
    </w:p>
    <w:p w14:paraId="05695C74" w14:textId="77777777" w:rsidR="00363B73" w:rsidRDefault="00363B73" w:rsidP="00363B73">
      <w:pPr>
        <w:pStyle w:val="ListParagraph"/>
        <w:numPr>
          <w:ilvl w:val="0"/>
          <w:numId w:val="68"/>
        </w:numPr>
        <w:spacing w:after="160" w:line="360" w:lineRule="auto"/>
        <w:ind w:left="284" w:hanging="284"/>
        <w:jc w:val="both"/>
      </w:pPr>
      <w:r>
        <w:t>Quality standards have been developed. These will be used to guarantee that the deliverables meet the required standards.</w:t>
      </w:r>
    </w:p>
    <w:p w14:paraId="360C8391" w14:textId="77777777" w:rsidR="00363B73" w:rsidRDefault="00363B73" w:rsidP="00363B73">
      <w:pPr>
        <w:pStyle w:val="ListParagraph"/>
        <w:numPr>
          <w:ilvl w:val="0"/>
          <w:numId w:val="68"/>
        </w:numPr>
        <w:spacing w:after="160" w:line="360" w:lineRule="auto"/>
        <w:ind w:left="284" w:hanging="284"/>
        <w:jc w:val="both"/>
      </w:pPr>
      <w:r>
        <w:t>The resources to be used in each phase, activity, and task.</w:t>
      </w:r>
    </w:p>
    <w:p w14:paraId="192018B6" w14:textId="77777777" w:rsidR="00363B73" w:rsidRDefault="00363B73" w:rsidP="00363B73">
      <w:pPr>
        <w:pStyle w:val="ListParagraph"/>
        <w:numPr>
          <w:ilvl w:val="0"/>
          <w:numId w:val="68"/>
        </w:numPr>
        <w:spacing w:after="160" w:line="360" w:lineRule="auto"/>
        <w:ind w:left="284" w:hanging="284"/>
        <w:jc w:val="both"/>
      </w:pPr>
      <w:r>
        <w:t>Risks that must be managed throughout the project's life cycle.</w:t>
      </w:r>
    </w:p>
    <w:p w14:paraId="7F60B915" w14:textId="77777777" w:rsidR="00363B73" w:rsidRDefault="00363B73" w:rsidP="00363B73">
      <w:pPr>
        <w:pStyle w:val="ListParagraph"/>
        <w:numPr>
          <w:ilvl w:val="0"/>
          <w:numId w:val="68"/>
        </w:numPr>
        <w:spacing w:after="160" w:line="360" w:lineRule="auto"/>
        <w:ind w:left="284" w:hanging="284"/>
        <w:jc w:val="both"/>
      </w:pPr>
      <w:r>
        <w:t>If any unforeseen circumstances emerge, or if the project sponsor wishes to add more functionality to the deliverables, the schedule may be adjusted.</w:t>
      </w:r>
    </w:p>
    <w:p w14:paraId="144B9B07" w14:textId="77777777" w:rsidR="00363B73" w:rsidRPr="00363B73" w:rsidRDefault="00363B73" w:rsidP="00363B73"/>
    <w:p w14:paraId="55AEAF17" w14:textId="584907A4" w:rsidR="00C547A2" w:rsidRPr="00BE196F" w:rsidRDefault="00C547A2" w:rsidP="00AD71BF">
      <w:pPr>
        <w:pStyle w:val="Heading2"/>
        <w:numPr>
          <w:ilvl w:val="1"/>
          <w:numId w:val="25"/>
        </w:numPr>
      </w:pPr>
      <w:bookmarkStart w:id="118" w:name="_Toc105758984"/>
      <w:r w:rsidRPr="00BE196F">
        <w:lastRenderedPageBreak/>
        <w:t>Primary Deliverable</w:t>
      </w:r>
      <w:bookmarkEnd w:id="118"/>
    </w:p>
    <w:p w14:paraId="04B70AB4" w14:textId="3EB9C27F" w:rsidR="00C547A2" w:rsidRPr="00BE196F" w:rsidRDefault="00C547A2" w:rsidP="00AD71BF">
      <w:pPr>
        <w:pStyle w:val="Heading2"/>
        <w:numPr>
          <w:ilvl w:val="1"/>
          <w:numId w:val="25"/>
        </w:numPr>
      </w:pPr>
      <w:bookmarkStart w:id="119" w:name="_Toc105758985"/>
      <w:r w:rsidRPr="00BE196F">
        <w:t>Secondary Deliverables</w:t>
      </w:r>
      <w:bookmarkEnd w:id="119"/>
    </w:p>
    <w:p w14:paraId="703708F0" w14:textId="04D91DE1" w:rsidR="00C547A2" w:rsidRPr="00BE196F" w:rsidRDefault="00C547A2" w:rsidP="00AD71BF">
      <w:pPr>
        <w:pStyle w:val="Heading3"/>
        <w:numPr>
          <w:ilvl w:val="2"/>
          <w:numId w:val="26"/>
        </w:numPr>
        <w:rPr>
          <w:b/>
          <w:bCs/>
          <w:color w:val="auto"/>
        </w:rPr>
      </w:pPr>
      <w:bookmarkStart w:id="120" w:name="_Toc105758986"/>
      <w:r w:rsidRPr="00BE196F">
        <w:rPr>
          <w:b/>
          <w:bCs/>
          <w:color w:val="auto"/>
        </w:rPr>
        <w:t>User Manuals</w:t>
      </w:r>
      <w:bookmarkEnd w:id="120"/>
    </w:p>
    <w:p w14:paraId="185BFC4F" w14:textId="7DA4DF89" w:rsidR="00C547A2" w:rsidRPr="00BE196F" w:rsidRDefault="00C547A2" w:rsidP="00AD71BF">
      <w:pPr>
        <w:pStyle w:val="Heading3"/>
        <w:numPr>
          <w:ilvl w:val="2"/>
          <w:numId w:val="26"/>
        </w:numPr>
        <w:rPr>
          <w:b/>
          <w:bCs/>
          <w:color w:val="auto"/>
        </w:rPr>
      </w:pPr>
      <w:bookmarkStart w:id="121" w:name="_Toc105758987"/>
      <w:r w:rsidRPr="00BE196F">
        <w:rPr>
          <w:b/>
          <w:bCs/>
          <w:color w:val="auto"/>
        </w:rPr>
        <w:t>User Training</w:t>
      </w:r>
      <w:bookmarkEnd w:id="121"/>
    </w:p>
    <w:p w14:paraId="39208ECB" w14:textId="6A4F36E9" w:rsidR="000B1DF2" w:rsidRPr="00BE196F" w:rsidRDefault="000B1DF2" w:rsidP="00AD71BF">
      <w:pPr>
        <w:pStyle w:val="Heading2"/>
        <w:numPr>
          <w:ilvl w:val="1"/>
          <w:numId w:val="25"/>
        </w:numPr>
      </w:pPr>
      <w:bookmarkStart w:id="122" w:name="_Toc105758988"/>
      <w:r w:rsidRPr="00BE196F">
        <w:t>Stakeholders</w:t>
      </w:r>
      <w:bookmarkEnd w:id="122"/>
    </w:p>
    <w:p w14:paraId="7AFB7FE1" w14:textId="07BD8FDC" w:rsidR="000839FB" w:rsidRPr="00BE196F" w:rsidRDefault="00D05731" w:rsidP="00AD71BF">
      <w:pPr>
        <w:pStyle w:val="Heading1"/>
        <w:numPr>
          <w:ilvl w:val="0"/>
          <w:numId w:val="15"/>
        </w:numPr>
        <w:ind w:left="426" w:hanging="426"/>
        <w:rPr>
          <w:b/>
          <w:bCs/>
        </w:rPr>
      </w:pPr>
      <w:bookmarkStart w:id="123" w:name="_Toc105758989"/>
      <w:r w:rsidRPr="00BE196F">
        <w:rPr>
          <w:b/>
          <w:bCs/>
        </w:rPr>
        <w:t>Critical Success Factors</w:t>
      </w:r>
      <w:bookmarkEnd w:id="123"/>
    </w:p>
    <w:p w14:paraId="59F5C17D" w14:textId="1C2C578B" w:rsidR="00FE1837" w:rsidRPr="00BE196F" w:rsidRDefault="00FE1837" w:rsidP="00FE1837">
      <w:r w:rsidRPr="00BE196F">
        <w:t xml:space="preserve">The success of a project is determined by several things. The project will be doomed if the team fails to adhere to any one of these factors. The following list attempts to include all essential success criteria. </w:t>
      </w:r>
    </w:p>
    <w:p w14:paraId="6C27425D" w14:textId="77777777" w:rsidR="00FE1837" w:rsidRPr="00BE196F" w:rsidRDefault="00FE1837" w:rsidP="00FE1837"/>
    <w:tbl>
      <w:tblPr>
        <w:tblStyle w:val="TableGrid"/>
        <w:tblW w:w="0" w:type="auto"/>
        <w:tblLook w:val="04A0" w:firstRow="1" w:lastRow="0" w:firstColumn="1" w:lastColumn="0" w:noHBand="0" w:noVBand="1"/>
      </w:tblPr>
      <w:tblGrid>
        <w:gridCol w:w="4508"/>
        <w:gridCol w:w="4508"/>
      </w:tblGrid>
      <w:tr w:rsidR="00FE1837" w:rsidRPr="00BE196F" w14:paraId="045AB322"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40CBBD7" w14:textId="77777777" w:rsidR="00FE1837" w:rsidRPr="00BE196F" w:rsidRDefault="00FE1837">
            <w:pPr>
              <w:rPr>
                <w:b/>
                <w:bCs/>
              </w:rPr>
            </w:pPr>
            <w:r w:rsidRPr="00BE196F">
              <w:rPr>
                <w:b/>
                <w:bCs/>
              </w:rPr>
              <w:t>Critical success factor</w:t>
            </w:r>
          </w:p>
        </w:tc>
        <w:tc>
          <w:tcPr>
            <w:tcW w:w="4508" w:type="dxa"/>
            <w:tcBorders>
              <w:top w:val="single" w:sz="4" w:space="0" w:color="auto"/>
              <w:left w:val="single" w:sz="4" w:space="0" w:color="auto"/>
              <w:bottom w:val="single" w:sz="4" w:space="0" w:color="auto"/>
              <w:right w:val="single" w:sz="4" w:space="0" w:color="auto"/>
            </w:tcBorders>
            <w:hideMark/>
          </w:tcPr>
          <w:p w14:paraId="378F025E" w14:textId="77777777" w:rsidR="00FE1837" w:rsidRPr="00BE196F" w:rsidRDefault="00FE1837">
            <w:pPr>
              <w:rPr>
                <w:b/>
                <w:bCs/>
              </w:rPr>
            </w:pPr>
            <w:r w:rsidRPr="00BE196F">
              <w:rPr>
                <w:b/>
                <w:bCs/>
              </w:rPr>
              <w:t xml:space="preserve">Description </w:t>
            </w:r>
          </w:p>
        </w:tc>
      </w:tr>
      <w:tr w:rsidR="00FE1837" w:rsidRPr="00BE196F" w14:paraId="4AA56E47"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696D0CE" w14:textId="77777777" w:rsidR="00FE1837" w:rsidRPr="00BE196F" w:rsidRDefault="00FE1837">
            <w:r w:rsidRPr="00BE196F">
              <w:t xml:space="preserve">Budget </w:t>
            </w:r>
          </w:p>
        </w:tc>
        <w:tc>
          <w:tcPr>
            <w:tcW w:w="4508" w:type="dxa"/>
            <w:tcBorders>
              <w:top w:val="single" w:sz="4" w:space="0" w:color="auto"/>
              <w:left w:val="single" w:sz="4" w:space="0" w:color="auto"/>
              <w:bottom w:val="single" w:sz="4" w:space="0" w:color="auto"/>
              <w:right w:val="single" w:sz="4" w:space="0" w:color="auto"/>
            </w:tcBorders>
            <w:hideMark/>
          </w:tcPr>
          <w:p w14:paraId="02D5442F" w14:textId="77777777" w:rsidR="00FE1837" w:rsidRPr="00BE196F" w:rsidRDefault="00FE1837">
            <w:r w:rsidRPr="00BE196F">
              <w:t>The project budget should be less than the planned budget for the project to be successful. </w:t>
            </w:r>
          </w:p>
        </w:tc>
      </w:tr>
      <w:tr w:rsidR="00FE1837" w:rsidRPr="00BE196F" w14:paraId="5A923D18"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7848445" w14:textId="77777777" w:rsidR="00FE1837" w:rsidRPr="00BE196F" w:rsidRDefault="00FE1837">
            <w:r w:rsidRPr="00BE196F">
              <w:t xml:space="preserve">Schedule </w:t>
            </w:r>
          </w:p>
        </w:tc>
        <w:tc>
          <w:tcPr>
            <w:tcW w:w="4508" w:type="dxa"/>
            <w:tcBorders>
              <w:top w:val="single" w:sz="4" w:space="0" w:color="auto"/>
              <w:left w:val="single" w:sz="4" w:space="0" w:color="auto"/>
              <w:bottom w:val="single" w:sz="4" w:space="0" w:color="auto"/>
              <w:right w:val="single" w:sz="4" w:space="0" w:color="auto"/>
            </w:tcBorders>
            <w:hideMark/>
          </w:tcPr>
          <w:p w14:paraId="41D319D1" w14:textId="77777777" w:rsidR="00FE1837" w:rsidRPr="00BE196F" w:rsidRDefault="00FE1837">
            <w:r w:rsidRPr="00BE196F">
              <w:t>The project team should strive to finish the project on time.</w:t>
            </w:r>
          </w:p>
        </w:tc>
      </w:tr>
      <w:tr w:rsidR="00FE1837" w:rsidRPr="00BE196F" w14:paraId="4D92457E"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3E9736" w14:textId="77777777" w:rsidR="00FE1837" w:rsidRPr="00BE196F" w:rsidRDefault="00FE1837">
            <w:r w:rsidRPr="00BE196F">
              <w:t>Stakeholder satisfaction</w:t>
            </w:r>
          </w:p>
        </w:tc>
        <w:tc>
          <w:tcPr>
            <w:tcW w:w="4508" w:type="dxa"/>
            <w:tcBorders>
              <w:top w:val="single" w:sz="4" w:space="0" w:color="auto"/>
              <w:left w:val="single" w:sz="4" w:space="0" w:color="auto"/>
              <w:bottom w:val="single" w:sz="4" w:space="0" w:color="auto"/>
              <w:right w:val="single" w:sz="4" w:space="0" w:color="auto"/>
            </w:tcBorders>
            <w:hideMark/>
          </w:tcPr>
          <w:p w14:paraId="773BD61E" w14:textId="77777777" w:rsidR="00FE1837" w:rsidRPr="00BE196F" w:rsidRDefault="00FE1837">
            <w:r w:rsidRPr="00BE196F">
              <w:t>The end product must satisfy the stakeholder. This can only happen when the project team and the stakeholder interact regularly.</w:t>
            </w:r>
          </w:p>
        </w:tc>
      </w:tr>
      <w:tr w:rsidR="00FE1837" w:rsidRPr="00BE196F" w14:paraId="0DDC3DDD"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F80D1B4" w14:textId="77777777" w:rsidR="00FE1837" w:rsidRPr="00BE196F" w:rsidRDefault="00FE1837">
            <w:r w:rsidRPr="00BE196F">
              <w:t>Stakeholder time constraints</w:t>
            </w:r>
          </w:p>
        </w:tc>
        <w:tc>
          <w:tcPr>
            <w:tcW w:w="4508" w:type="dxa"/>
            <w:tcBorders>
              <w:top w:val="single" w:sz="4" w:space="0" w:color="auto"/>
              <w:left w:val="single" w:sz="4" w:space="0" w:color="auto"/>
              <w:bottom w:val="single" w:sz="4" w:space="0" w:color="auto"/>
              <w:right w:val="single" w:sz="4" w:space="0" w:color="auto"/>
            </w:tcBorders>
            <w:hideMark/>
          </w:tcPr>
          <w:p w14:paraId="0BF9EBEB" w14:textId="77777777" w:rsidR="00FE1837" w:rsidRPr="00BE196F" w:rsidRDefault="00FE1837">
            <w:r w:rsidRPr="00BE196F">
              <w:t>The project is finished according to the stakeholder's specified timeline.</w:t>
            </w:r>
          </w:p>
        </w:tc>
      </w:tr>
      <w:tr w:rsidR="00FE1837" w:rsidRPr="00BE196F" w14:paraId="2F551466"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DF032" w14:textId="77777777" w:rsidR="00FE1837" w:rsidRPr="00BE196F" w:rsidRDefault="00FE1837">
            <w:r w:rsidRPr="00BE196F">
              <w:t xml:space="preserve">Scope </w:t>
            </w:r>
          </w:p>
        </w:tc>
        <w:tc>
          <w:tcPr>
            <w:tcW w:w="4508" w:type="dxa"/>
            <w:tcBorders>
              <w:top w:val="single" w:sz="4" w:space="0" w:color="auto"/>
              <w:left w:val="single" w:sz="4" w:space="0" w:color="auto"/>
              <w:bottom w:val="single" w:sz="4" w:space="0" w:color="auto"/>
              <w:right w:val="single" w:sz="4" w:space="0" w:color="auto"/>
            </w:tcBorders>
            <w:hideMark/>
          </w:tcPr>
          <w:p w14:paraId="44348EBF" w14:textId="77777777" w:rsidR="00FE1837" w:rsidRPr="00BE196F" w:rsidRDefault="00FE1837">
            <w:r w:rsidRPr="00BE196F">
              <w:t>The project's specified scope should not be modified unless the stakeholder is consulted.</w:t>
            </w:r>
          </w:p>
        </w:tc>
      </w:tr>
      <w:tr w:rsidR="00FE1837" w:rsidRPr="00BE196F" w14:paraId="5F1B75DF"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DFC4CD1" w14:textId="77777777" w:rsidR="00FE1837" w:rsidRPr="00BE196F" w:rsidRDefault="00FE1837">
            <w:r w:rsidRPr="00BE196F">
              <w:t>Deliverable is on time</w:t>
            </w:r>
          </w:p>
        </w:tc>
        <w:tc>
          <w:tcPr>
            <w:tcW w:w="4508" w:type="dxa"/>
            <w:tcBorders>
              <w:top w:val="single" w:sz="4" w:space="0" w:color="auto"/>
              <w:left w:val="single" w:sz="4" w:space="0" w:color="auto"/>
              <w:bottom w:val="single" w:sz="4" w:space="0" w:color="auto"/>
              <w:right w:val="single" w:sz="4" w:space="0" w:color="auto"/>
            </w:tcBorders>
            <w:hideMark/>
          </w:tcPr>
          <w:p w14:paraId="031BDDDF" w14:textId="77777777" w:rsidR="00FE1837" w:rsidRPr="00BE196F" w:rsidRDefault="00FE1837">
            <w:r w:rsidRPr="00BE196F">
              <w:t>The client receives the final version of the deliverable on time.</w:t>
            </w:r>
          </w:p>
        </w:tc>
      </w:tr>
      <w:tr w:rsidR="00FE1837" w:rsidRPr="00BE196F" w14:paraId="3F45884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B85DF41" w14:textId="77777777" w:rsidR="00FE1837" w:rsidRPr="00BE196F" w:rsidRDefault="00FE1837">
            <w:r w:rsidRPr="00BE196F">
              <w:t>Deliverable quality</w:t>
            </w:r>
          </w:p>
        </w:tc>
        <w:tc>
          <w:tcPr>
            <w:tcW w:w="4508" w:type="dxa"/>
            <w:tcBorders>
              <w:top w:val="single" w:sz="4" w:space="0" w:color="auto"/>
              <w:left w:val="single" w:sz="4" w:space="0" w:color="auto"/>
              <w:bottom w:val="single" w:sz="4" w:space="0" w:color="auto"/>
              <w:right w:val="single" w:sz="4" w:space="0" w:color="auto"/>
            </w:tcBorders>
            <w:hideMark/>
          </w:tcPr>
          <w:p w14:paraId="19D29908" w14:textId="77777777" w:rsidR="00FE1837" w:rsidRPr="00BE196F" w:rsidRDefault="00FE1837">
            <w:r w:rsidRPr="00BE196F">
              <w:t>The client should be pleased with the project’s quality.</w:t>
            </w:r>
          </w:p>
        </w:tc>
      </w:tr>
      <w:tr w:rsidR="00FE1837" w:rsidRPr="00BE196F" w14:paraId="5BF9176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69899A07" w14:textId="77777777" w:rsidR="00FE1837" w:rsidRPr="00BE196F" w:rsidRDefault="00FE1837">
            <w:r w:rsidRPr="00BE196F">
              <w:t>Quality standards</w:t>
            </w:r>
          </w:p>
        </w:tc>
        <w:tc>
          <w:tcPr>
            <w:tcW w:w="4508" w:type="dxa"/>
            <w:tcBorders>
              <w:top w:val="single" w:sz="4" w:space="0" w:color="auto"/>
              <w:left w:val="single" w:sz="4" w:space="0" w:color="auto"/>
              <w:bottom w:val="single" w:sz="4" w:space="0" w:color="auto"/>
              <w:right w:val="single" w:sz="4" w:space="0" w:color="auto"/>
            </w:tcBorders>
            <w:hideMark/>
          </w:tcPr>
          <w:p w14:paraId="5EE6EC03" w14:textId="77777777" w:rsidR="00FE1837" w:rsidRPr="00BE196F" w:rsidRDefault="00FE1837">
            <w:r w:rsidRPr="00BE196F">
              <w:t>The final product's quality is on par with the predetermined quality.</w:t>
            </w:r>
          </w:p>
        </w:tc>
      </w:tr>
      <w:tr w:rsidR="00FE1837" w:rsidRPr="00BE196F" w14:paraId="31B6CF8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E032B2B" w14:textId="77777777" w:rsidR="00FE1837" w:rsidRPr="00BE196F" w:rsidRDefault="00FE1837">
            <w:r w:rsidRPr="00BE196F">
              <w:t>Minimum performance specification</w:t>
            </w:r>
          </w:p>
        </w:tc>
        <w:tc>
          <w:tcPr>
            <w:tcW w:w="4508" w:type="dxa"/>
            <w:tcBorders>
              <w:top w:val="single" w:sz="4" w:space="0" w:color="auto"/>
              <w:left w:val="single" w:sz="4" w:space="0" w:color="auto"/>
              <w:bottom w:val="single" w:sz="4" w:space="0" w:color="auto"/>
              <w:right w:val="single" w:sz="4" w:space="0" w:color="auto"/>
            </w:tcBorders>
            <w:hideMark/>
          </w:tcPr>
          <w:p w14:paraId="5A9C1AA3" w14:textId="77777777" w:rsidR="00FE1837" w:rsidRPr="00BE196F" w:rsidRDefault="00FE1837">
            <w:r w:rsidRPr="00BE196F">
              <w:t>The product can run on the client's devices, or it can run with minimal requirements if the client's devices aren't specified.</w:t>
            </w:r>
          </w:p>
        </w:tc>
      </w:tr>
      <w:tr w:rsidR="00FE1837" w:rsidRPr="00BE196F" w14:paraId="1B49C5B5"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4D4478F6" w14:textId="77777777" w:rsidR="00FE1837" w:rsidRPr="00BE196F" w:rsidRDefault="00FE1837">
            <w:r w:rsidRPr="00BE196F">
              <w:t>End-user satisfaction</w:t>
            </w:r>
          </w:p>
        </w:tc>
        <w:tc>
          <w:tcPr>
            <w:tcW w:w="4508" w:type="dxa"/>
            <w:tcBorders>
              <w:top w:val="single" w:sz="4" w:space="0" w:color="auto"/>
              <w:left w:val="single" w:sz="4" w:space="0" w:color="auto"/>
              <w:bottom w:val="single" w:sz="4" w:space="0" w:color="auto"/>
              <w:right w:val="single" w:sz="4" w:space="0" w:color="auto"/>
            </w:tcBorders>
            <w:hideMark/>
          </w:tcPr>
          <w:p w14:paraId="56E14610" w14:textId="77777777" w:rsidR="00FE1837" w:rsidRPr="00BE196F" w:rsidRDefault="00FE1837">
            <w:r w:rsidRPr="00BE196F">
              <w:t>The end-user must use the deliverable and be satisfied with the way it performs.</w:t>
            </w:r>
          </w:p>
        </w:tc>
      </w:tr>
      <w:tr w:rsidR="00FE1837" w:rsidRPr="00BE196F" w14:paraId="059DA91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783267D3" w14:textId="77777777" w:rsidR="00FE1837" w:rsidRPr="00BE196F" w:rsidRDefault="00FE1837">
            <w:r w:rsidRPr="00BE196F">
              <w:t>Stakeholder accepts schedule changes</w:t>
            </w:r>
          </w:p>
        </w:tc>
        <w:tc>
          <w:tcPr>
            <w:tcW w:w="4508" w:type="dxa"/>
            <w:tcBorders>
              <w:top w:val="single" w:sz="4" w:space="0" w:color="auto"/>
              <w:left w:val="single" w:sz="4" w:space="0" w:color="auto"/>
              <w:bottom w:val="single" w:sz="4" w:space="0" w:color="auto"/>
              <w:right w:val="single" w:sz="4" w:space="0" w:color="auto"/>
            </w:tcBorders>
            <w:hideMark/>
          </w:tcPr>
          <w:p w14:paraId="40C5F6E6" w14:textId="77777777" w:rsidR="00FE1837" w:rsidRPr="00BE196F" w:rsidRDefault="00FE1837">
            <w:r w:rsidRPr="00BE196F">
              <w:t>A new schedule must be produced and presented to the stakeholder if any schedule modifications would affect the delivery of the final product. The revised schedule must coincide with the plans of the stakeholders for them to accept it.</w:t>
            </w:r>
          </w:p>
        </w:tc>
      </w:tr>
      <w:tr w:rsidR="00FE1837" w:rsidRPr="00BE196F" w14:paraId="5A7D3F8A"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0C6D123B" w14:textId="77777777" w:rsidR="00FE1837" w:rsidRPr="00BE196F" w:rsidRDefault="00FE1837">
            <w:r w:rsidRPr="00BE196F">
              <w:t>Stakeholder accepts budget changes</w:t>
            </w:r>
          </w:p>
        </w:tc>
        <w:tc>
          <w:tcPr>
            <w:tcW w:w="4508" w:type="dxa"/>
            <w:tcBorders>
              <w:top w:val="single" w:sz="4" w:space="0" w:color="auto"/>
              <w:left w:val="single" w:sz="4" w:space="0" w:color="auto"/>
              <w:bottom w:val="single" w:sz="4" w:space="0" w:color="auto"/>
              <w:right w:val="single" w:sz="4" w:space="0" w:color="auto"/>
            </w:tcBorders>
            <w:hideMark/>
          </w:tcPr>
          <w:p w14:paraId="4F61155C" w14:textId="77777777" w:rsidR="00FE1837" w:rsidRPr="00BE196F" w:rsidRDefault="00FE1837">
            <w:r w:rsidRPr="00BE196F">
              <w:t xml:space="preserve">If the budget changes, the stakeholders must be informed, and the team and </w:t>
            </w:r>
            <w:r w:rsidRPr="00BE196F">
              <w:lastRenderedPageBreak/>
              <w:t>stakeholders must agree on the new budget.</w:t>
            </w:r>
          </w:p>
        </w:tc>
      </w:tr>
      <w:tr w:rsidR="00FE1837" w:rsidRPr="00BE196F" w14:paraId="0F652C2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11FB782A" w14:textId="77777777" w:rsidR="00FE1837" w:rsidRPr="00BE196F" w:rsidRDefault="00FE1837">
            <w:r w:rsidRPr="00BE196F">
              <w:lastRenderedPageBreak/>
              <w:t>Environment disruptions</w:t>
            </w:r>
          </w:p>
        </w:tc>
        <w:tc>
          <w:tcPr>
            <w:tcW w:w="4508" w:type="dxa"/>
            <w:tcBorders>
              <w:top w:val="single" w:sz="4" w:space="0" w:color="auto"/>
              <w:left w:val="single" w:sz="4" w:space="0" w:color="auto"/>
              <w:bottom w:val="single" w:sz="4" w:space="0" w:color="auto"/>
              <w:right w:val="single" w:sz="4" w:space="0" w:color="auto"/>
            </w:tcBorders>
            <w:hideMark/>
          </w:tcPr>
          <w:p w14:paraId="773D8D5D" w14:textId="77777777" w:rsidR="00FE1837" w:rsidRPr="00BE196F" w:rsidRDefault="00FE1837">
            <w:r w:rsidRPr="00BE196F">
              <w:t>To avoid external influence on the project, the working environment must be safe and secure. Precautions should be taken to guarantee that there are no internal interruptions.</w:t>
            </w:r>
          </w:p>
        </w:tc>
      </w:tr>
      <w:tr w:rsidR="00FE1837" w:rsidRPr="00BE196F" w14:paraId="487F42F3"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375AFE3A" w14:textId="77777777" w:rsidR="00FE1837" w:rsidRPr="00BE196F" w:rsidRDefault="00FE1837">
            <w:r w:rsidRPr="00BE196F">
              <w:t>Major risks do not occur</w:t>
            </w:r>
          </w:p>
        </w:tc>
        <w:tc>
          <w:tcPr>
            <w:tcW w:w="4508" w:type="dxa"/>
            <w:tcBorders>
              <w:top w:val="single" w:sz="4" w:space="0" w:color="auto"/>
              <w:left w:val="single" w:sz="4" w:space="0" w:color="auto"/>
              <w:bottom w:val="single" w:sz="4" w:space="0" w:color="auto"/>
              <w:right w:val="single" w:sz="4" w:space="0" w:color="auto"/>
            </w:tcBorders>
            <w:hideMark/>
          </w:tcPr>
          <w:p w14:paraId="38D7C3CC" w14:textId="77777777" w:rsidR="00FE1837" w:rsidRPr="00BE196F" w:rsidRDefault="00FE1837">
            <w:r w:rsidRPr="00BE196F">
              <w:t>To avoid big threats from occurring, the environment is adequately safeguarded.</w:t>
            </w:r>
          </w:p>
        </w:tc>
      </w:tr>
      <w:tr w:rsidR="00FE1837" w:rsidRPr="00BE196F" w14:paraId="3F406259"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553835F3" w14:textId="77777777" w:rsidR="00FE1837" w:rsidRPr="00BE196F" w:rsidRDefault="00FE1837">
            <w:r w:rsidRPr="00BE196F">
              <w:t>Major risks are mitigated</w:t>
            </w:r>
          </w:p>
        </w:tc>
        <w:tc>
          <w:tcPr>
            <w:tcW w:w="4508" w:type="dxa"/>
            <w:tcBorders>
              <w:top w:val="single" w:sz="4" w:space="0" w:color="auto"/>
              <w:left w:val="single" w:sz="4" w:space="0" w:color="auto"/>
              <w:bottom w:val="single" w:sz="4" w:space="0" w:color="auto"/>
              <w:right w:val="single" w:sz="4" w:space="0" w:color="auto"/>
            </w:tcBorders>
            <w:hideMark/>
          </w:tcPr>
          <w:p w14:paraId="687A84AA" w14:textId="77777777" w:rsidR="00FE1837" w:rsidRPr="00BE196F" w:rsidRDefault="00FE1837">
            <w:r w:rsidRPr="00BE196F">
              <w:t>Risks are identified and avoided before they occur.</w:t>
            </w:r>
          </w:p>
        </w:tc>
      </w:tr>
      <w:tr w:rsidR="00FE1837" w:rsidRPr="00BE196F" w14:paraId="12E501FB" w14:textId="77777777" w:rsidTr="00FE1837">
        <w:tc>
          <w:tcPr>
            <w:tcW w:w="4508" w:type="dxa"/>
            <w:tcBorders>
              <w:top w:val="single" w:sz="4" w:space="0" w:color="auto"/>
              <w:left w:val="single" w:sz="4" w:space="0" w:color="auto"/>
              <w:bottom w:val="single" w:sz="4" w:space="0" w:color="auto"/>
              <w:right w:val="single" w:sz="4" w:space="0" w:color="auto"/>
            </w:tcBorders>
            <w:hideMark/>
          </w:tcPr>
          <w:p w14:paraId="2409BC16" w14:textId="77777777" w:rsidR="00FE1837" w:rsidRPr="00BE196F" w:rsidRDefault="00FE1837">
            <w:r w:rsidRPr="00BE196F">
              <w:t>Major risks are well managed</w:t>
            </w:r>
          </w:p>
        </w:tc>
        <w:tc>
          <w:tcPr>
            <w:tcW w:w="4508" w:type="dxa"/>
            <w:tcBorders>
              <w:top w:val="single" w:sz="4" w:space="0" w:color="auto"/>
              <w:left w:val="single" w:sz="4" w:space="0" w:color="auto"/>
              <w:bottom w:val="single" w:sz="4" w:space="0" w:color="auto"/>
              <w:right w:val="single" w:sz="4" w:space="0" w:color="auto"/>
            </w:tcBorders>
            <w:hideMark/>
          </w:tcPr>
          <w:p w14:paraId="248163F9" w14:textId="77777777" w:rsidR="00FE1837" w:rsidRPr="00BE196F" w:rsidRDefault="00FE1837">
            <w:r w:rsidRPr="00BE196F">
              <w:t>When severe risks do arise, they are carefully addressed and controlled to ensure that they do not jeopardise the project's vital components, such as the team or the devices on which the project is stored.</w:t>
            </w:r>
          </w:p>
        </w:tc>
      </w:tr>
    </w:tbl>
    <w:p w14:paraId="0E44B1CF" w14:textId="77777777" w:rsidR="00FE1837" w:rsidRPr="00BE196F" w:rsidRDefault="00FE1837" w:rsidP="00FE1837"/>
    <w:p w14:paraId="6944ED6F" w14:textId="3929E5F1" w:rsidR="000839FB" w:rsidRPr="00BE196F" w:rsidRDefault="000839FB" w:rsidP="00AD71BF">
      <w:pPr>
        <w:pStyle w:val="Heading1"/>
        <w:numPr>
          <w:ilvl w:val="0"/>
          <w:numId w:val="15"/>
        </w:numPr>
        <w:ind w:left="426" w:hanging="426"/>
        <w:rPr>
          <w:b/>
          <w:bCs/>
        </w:rPr>
      </w:pPr>
      <w:bookmarkStart w:id="124" w:name="_Toc105758990"/>
      <w:r w:rsidRPr="00BE196F">
        <w:rPr>
          <w:b/>
          <w:bCs/>
        </w:rPr>
        <w:t>Risk Plan</w:t>
      </w:r>
      <w:bookmarkEnd w:id="124"/>
    </w:p>
    <w:p w14:paraId="20E1AB27" w14:textId="342886B0" w:rsidR="00FE1837" w:rsidRPr="00BE196F" w:rsidRDefault="00FE1837" w:rsidP="00711DB7">
      <w:r w:rsidRPr="00BE196F">
        <w:t>Only a broad range of potential risks will be considered. Because it is impossible to establish a risk strategy for every potential project risk, only the risks that influence the important success elements will be included. The following table assumes the likelihood and impact of the hazards. Because of the nature of the problem, determining the probability and effect of the following risks is extremely challenging, as they may differ for each project. The ratings are on a scale from 1 to 10, with 1 being the lowest and 10 the highest.</w:t>
      </w:r>
    </w:p>
    <w:p w14:paraId="11C3E0A9" w14:textId="77777777" w:rsidR="00711DB7" w:rsidRPr="00BE196F" w:rsidRDefault="00711DB7" w:rsidP="00711DB7">
      <w:pPr>
        <w:pStyle w:val="ListParagraph"/>
      </w:pPr>
    </w:p>
    <w:tbl>
      <w:tblPr>
        <w:tblStyle w:val="TableGrid"/>
        <w:tblW w:w="0" w:type="auto"/>
        <w:tblLook w:val="04A0" w:firstRow="1" w:lastRow="0" w:firstColumn="1" w:lastColumn="0" w:noHBand="0" w:noVBand="1"/>
      </w:tblPr>
      <w:tblGrid>
        <w:gridCol w:w="1586"/>
        <w:gridCol w:w="1244"/>
        <w:gridCol w:w="981"/>
        <w:gridCol w:w="1113"/>
        <w:gridCol w:w="2195"/>
        <w:gridCol w:w="1900"/>
      </w:tblGrid>
      <w:tr w:rsidR="00FE1837" w:rsidRPr="00BE196F" w14:paraId="41BEDA7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C6FB656" w14:textId="77777777" w:rsidR="00FE1837" w:rsidRPr="00BE196F" w:rsidRDefault="00FE1837">
            <w:pPr>
              <w:jc w:val="center"/>
            </w:pPr>
            <w:r w:rsidRPr="00BE196F">
              <w:t>Risk description</w:t>
            </w:r>
          </w:p>
        </w:tc>
        <w:tc>
          <w:tcPr>
            <w:tcW w:w="1187" w:type="dxa"/>
            <w:tcBorders>
              <w:top w:val="single" w:sz="4" w:space="0" w:color="auto"/>
              <w:left w:val="single" w:sz="4" w:space="0" w:color="auto"/>
              <w:bottom w:val="single" w:sz="4" w:space="0" w:color="auto"/>
              <w:right w:val="single" w:sz="4" w:space="0" w:color="auto"/>
            </w:tcBorders>
            <w:hideMark/>
          </w:tcPr>
          <w:p w14:paraId="34B2B970" w14:textId="77777777" w:rsidR="00FE1837" w:rsidRPr="00BE196F" w:rsidRDefault="00FE1837">
            <w:pPr>
              <w:jc w:val="center"/>
            </w:pPr>
            <w:r w:rsidRPr="00BE196F">
              <w:t>Probability (1-10)</w:t>
            </w:r>
          </w:p>
        </w:tc>
        <w:tc>
          <w:tcPr>
            <w:tcW w:w="992" w:type="dxa"/>
            <w:tcBorders>
              <w:top w:val="single" w:sz="4" w:space="0" w:color="auto"/>
              <w:left w:val="single" w:sz="4" w:space="0" w:color="auto"/>
              <w:bottom w:val="single" w:sz="4" w:space="0" w:color="auto"/>
              <w:right w:val="single" w:sz="4" w:space="0" w:color="auto"/>
            </w:tcBorders>
            <w:hideMark/>
          </w:tcPr>
          <w:p w14:paraId="4780E05E" w14:textId="77777777" w:rsidR="00FE1837" w:rsidRPr="00BE196F" w:rsidRDefault="00FE1837">
            <w:pPr>
              <w:jc w:val="center"/>
            </w:pPr>
            <w:r w:rsidRPr="00BE196F">
              <w:t>Impact (1-10)</w:t>
            </w:r>
          </w:p>
        </w:tc>
        <w:tc>
          <w:tcPr>
            <w:tcW w:w="1134" w:type="dxa"/>
            <w:tcBorders>
              <w:top w:val="single" w:sz="4" w:space="0" w:color="auto"/>
              <w:left w:val="single" w:sz="4" w:space="0" w:color="auto"/>
              <w:bottom w:val="single" w:sz="4" w:space="0" w:color="auto"/>
              <w:right w:val="single" w:sz="4" w:space="0" w:color="auto"/>
            </w:tcBorders>
            <w:hideMark/>
          </w:tcPr>
          <w:p w14:paraId="362C5875" w14:textId="77777777" w:rsidR="00FE1837" w:rsidRPr="00BE196F" w:rsidRDefault="00FE1837">
            <w:pPr>
              <w:jc w:val="center"/>
            </w:pPr>
            <w:r w:rsidRPr="00BE196F">
              <w:t>Priority (1-10)</w:t>
            </w:r>
          </w:p>
        </w:tc>
        <w:tc>
          <w:tcPr>
            <w:tcW w:w="2268" w:type="dxa"/>
            <w:tcBorders>
              <w:top w:val="single" w:sz="4" w:space="0" w:color="auto"/>
              <w:left w:val="single" w:sz="4" w:space="0" w:color="auto"/>
              <w:bottom w:val="single" w:sz="4" w:space="0" w:color="auto"/>
              <w:right w:val="single" w:sz="4" w:space="0" w:color="auto"/>
            </w:tcBorders>
            <w:hideMark/>
          </w:tcPr>
          <w:p w14:paraId="5E4A3FF7" w14:textId="77777777" w:rsidR="00FE1837" w:rsidRPr="00BE196F" w:rsidRDefault="00FE1837">
            <w:pPr>
              <w:jc w:val="center"/>
            </w:pPr>
            <w:r w:rsidRPr="00BE196F">
              <w:t>Triggers</w:t>
            </w:r>
          </w:p>
        </w:tc>
        <w:tc>
          <w:tcPr>
            <w:tcW w:w="1933" w:type="dxa"/>
            <w:tcBorders>
              <w:top w:val="single" w:sz="4" w:space="0" w:color="auto"/>
              <w:left w:val="single" w:sz="4" w:space="0" w:color="auto"/>
              <w:bottom w:val="single" w:sz="4" w:space="0" w:color="auto"/>
              <w:right w:val="single" w:sz="4" w:space="0" w:color="auto"/>
            </w:tcBorders>
            <w:hideMark/>
          </w:tcPr>
          <w:p w14:paraId="6184E129" w14:textId="77777777" w:rsidR="00FE1837" w:rsidRPr="00BE196F" w:rsidRDefault="00FE1837">
            <w:pPr>
              <w:jc w:val="center"/>
            </w:pPr>
            <w:r w:rsidRPr="00BE196F">
              <w:t>Response plan</w:t>
            </w:r>
          </w:p>
        </w:tc>
      </w:tr>
      <w:tr w:rsidR="00FE1837" w:rsidRPr="00BE196F" w14:paraId="39E5F431"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1CF77F2" w14:textId="77777777" w:rsidR="00FE1837" w:rsidRPr="00BE196F" w:rsidRDefault="00FE1837">
            <w:r w:rsidRPr="00BE196F">
              <w:t>Overspending</w:t>
            </w:r>
          </w:p>
        </w:tc>
        <w:tc>
          <w:tcPr>
            <w:tcW w:w="1187" w:type="dxa"/>
            <w:tcBorders>
              <w:top w:val="single" w:sz="4" w:space="0" w:color="auto"/>
              <w:left w:val="single" w:sz="4" w:space="0" w:color="auto"/>
              <w:bottom w:val="single" w:sz="4" w:space="0" w:color="auto"/>
              <w:right w:val="single" w:sz="4" w:space="0" w:color="auto"/>
            </w:tcBorders>
            <w:hideMark/>
          </w:tcPr>
          <w:p w14:paraId="1F3956A8"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75BE3967"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1DAD2479"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165CF9C5" w14:textId="77777777" w:rsidR="00FE1837" w:rsidRPr="00BE196F" w:rsidRDefault="00FE1837">
            <w:r w:rsidRPr="00BE196F">
              <w:t>Budget items are more expensive than anticipated.</w:t>
            </w:r>
          </w:p>
        </w:tc>
        <w:tc>
          <w:tcPr>
            <w:tcW w:w="1933" w:type="dxa"/>
            <w:tcBorders>
              <w:top w:val="single" w:sz="4" w:space="0" w:color="auto"/>
              <w:left w:val="single" w:sz="4" w:space="0" w:color="auto"/>
              <w:bottom w:val="single" w:sz="4" w:space="0" w:color="auto"/>
              <w:right w:val="single" w:sz="4" w:space="0" w:color="auto"/>
            </w:tcBorders>
            <w:hideMark/>
          </w:tcPr>
          <w:p w14:paraId="07E6BCCF" w14:textId="77777777" w:rsidR="00FE1837" w:rsidRPr="00BE196F" w:rsidRDefault="00FE1837">
            <w:r w:rsidRPr="00BE196F">
              <w:t>Follow the budget precisely to avoid unnecessary spending.</w:t>
            </w:r>
          </w:p>
        </w:tc>
      </w:tr>
      <w:tr w:rsidR="00FE1837" w:rsidRPr="00BE196F" w14:paraId="1F475784"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5D5CEF9" w14:textId="77777777" w:rsidR="00FE1837" w:rsidRPr="00BE196F" w:rsidRDefault="00FE1837">
            <w:r w:rsidRPr="00BE196F">
              <w:t>Behind schedule or schedule changes</w:t>
            </w:r>
          </w:p>
        </w:tc>
        <w:tc>
          <w:tcPr>
            <w:tcW w:w="1187" w:type="dxa"/>
            <w:tcBorders>
              <w:top w:val="single" w:sz="4" w:space="0" w:color="auto"/>
              <w:left w:val="single" w:sz="4" w:space="0" w:color="auto"/>
              <w:bottom w:val="single" w:sz="4" w:space="0" w:color="auto"/>
              <w:right w:val="single" w:sz="4" w:space="0" w:color="auto"/>
            </w:tcBorders>
            <w:hideMark/>
          </w:tcPr>
          <w:p w14:paraId="3671F1C3" w14:textId="77777777" w:rsidR="00FE1837" w:rsidRPr="00BE196F" w:rsidRDefault="00FE1837">
            <w:r w:rsidRPr="00BE196F">
              <w:t>7</w:t>
            </w:r>
          </w:p>
        </w:tc>
        <w:tc>
          <w:tcPr>
            <w:tcW w:w="992" w:type="dxa"/>
            <w:tcBorders>
              <w:top w:val="single" w:sz="4" w:space="0" w:color="auto"/>
              <w:left w:val="single" w:sz="4" w:space="0" w:color="auto"/>
              <w:bottom w:val="single" w:sz="4" w:space="0" w:color="auto"/>
              <w:right w:val="single" w:sz="4" w:space="0" w:color="auto"/>
            </w:tcBorders>
            <w:hideMark/>
          </w:tcPr>
          <w:p w14:paraId="4C548E5F"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62E6A5C1" w14:textId="77777777" w:rsidR="00FE1837" w:rsidRPr="00BE196F" w:rsidRDefault="00FE1837">
            <w:r w:rsidRPr="00BE196F">
              <w:t>10</w:t>
            </w:r>
          </w:p>
        </w:tc>
        <w:tc>
          <w:tcPr>
            <w:tcW w:w="2268" w:type="dxa"/>
            <w:tcBorders>
              <w:top w:val="single" w:sz="4" w:space="0" w:color="auto"/>
              <w:left w:val="single" w:sz="4" w:space="0" w:color="auto"/>
              <w:bottom w:val="single" w:sz="4" w:space="0" w:color="auto"/>
              <w:right w:val="single" w:sz="4" w:space="0" w:color="auto"/>
            </w:tcBorders>
            <w:hideMark/>
          </w:tcPr>
          <w:p w14:paraId="4571D5BF" w14:textId="77777777" w:rsidR="00FE1837" w:rsidRPr="00BE196F" w:rsidRDefault="00FE1837">
            <w:r w:rsidRPr="00BE196F">
              <w:t>The project work takes longer than expected or there are changes to the schedule.</w:t>
            </w:r>
          </w:p>
        </w:tc>
        <w:tc>
          <w:tcPr>
            <w:tcW w:w="1933" w:type="dxa"/>
            <w:tcBorders>
              <w:top w:val="single" w:sz="4" w:space="0" w:color="auto"/>
              <w:left w:val="single" w:sz="4" w:space="0" w:color="auto"/>
              <w:bottom w:val="single" w:sz="4" w:space="0" w:color="auto"/>
              <w:right w:val="single" w:sz="4" w:space="0" w:color="auto"/>
            </w:tcBorders>
            <w:hideMark/>
          </w:tcPr>
          <w:p w14:paraId="3B21EB29" w14:textId="77777777" w:rsidR="00FE1837" w:rsidRPr="00BE196F" w:rsidRDefault="00FE1837">
            <w:r w:rsidRPr="00BE196F">
              <w:t xml:space="preserve">Ask the stakeholder for an extended due date. </w:t>
            </w:r>
          </w:p>
        </w:tc>
      </w:tr>
      <w:tr w:rsidR="00FE1837" w:rsidRPr="00BE196F" w14:paraId="17EF216A"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EF531B5" w14:textId="77777777" w:rsidR="00FE1837" w:rsidRPr="00BE196F" w:rsidRDefault="00FE1837">
            <w:r w:rsidRPr="00BE196F">
              <w:t>Stakeholder is unsatisfied</w:t>
            </w:r>
          </w:p>
        </w:tc>
        <w:tc>
          <w:tcPr>
            <w:tcW w:w="1187" w:type="dxa"/>
            <w:tcBorders>
              <w:top w:val="single" w:sz="4" w:space="0" w:color="auto"/>
              <w:left w:val="single" w:sz="4" w:space="0" w:color="auto"/>
              <w:bottom w:val="single" w:sz="4" w:space="0" w:color="auto"/>
              <w:right w:val="single" w:sz="4" w:space="0" w:color="auto"/>
            </w:tcBorders>
            <w:hideMark/>
          </w:tcPr>
          <w:p w14:paraId="6F809C8E"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402EF72"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6FA8A5A1" w14:textId="77777777" w:rsidR="00FE1837" w:rsidRPr="00BE196F" w:rsidRDefault="00FE1837">
            <w:r w:rsidRPr="00BE196F">
              <w:t>9</w:t>
            </w:r>
          </w:p>
        </w:tc>
        <w:tc>
          <w:tcPr>
            <w:tcW w:w="2268" w:type="dxa"/>
            <w:tcBorders>
              <w:top w:val="single" w:sz="4" w:space="0" w:color="auto"/>
              <w:left w:val="single" w:sz="4" w:space="0" w:color="auto"/>
              <w:bottom w:val="single" w:sz="4" w:space="0" w:color="auto"/>
              <w:right w:val="single" w:sz="4" w:space="0" w:color="auto"/>
            </w:tcBorders>
            <w:hideMark/>
          </w:tcPr>
          <w:p w14:paraId="33E6FAB0" w14:textId="77777777" w:rsidR="00FE1837" w:rsidRPr="00BE196F" w:rsidRDefault="00FE1837">
            <w:r w:rsidRPr="00BE196F">
              <w:t>The stakeholder is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3F2C0CAD" w14:textId="77777777" w:rsidR="00FE1837" w:rsidRPr="00BE196F" w:rsidRDefault="00FE1837">
            <w:r w:rsidRPr="00BE196F">
              <w:t xml:space="preserve">Have regular meetings with the stakeholder to receive feedback. </w:t>
            </w:r>
          </w:p>
        </w:tc>
      </w:tr>
      <w:tr w:rsidR="00FE1837" w:rsidRPr="00BE196F" w14:paraId="2837DA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4BE1ADCF" w14:textId="77777777" w:rsidR="00FE1837" w:rsidRPr="00BE196F" w:rsidRDefault="00FE1837">
            <w:r w:rsidRPr="00BE196F">
              <w:t>Scope creeping</w:t>
            </w:r>
          </w:p>
        </w:tc>
        <w:tc>
          <w:tcPr>
            <w:tcW w:w="1187" w:type="dxa"/>
            <w:tcBorders>
              <w:top w:val="single" w:sz="4" w:space="0" w:color="auto"/>
              <w:left w:val="single" w:sz="4" w:space="0" w:color="auto"/>
              <w:bottom w:val="single" w:sz="4" w:space="0" w:color="auto"/>
              <w:right w:val="single" w:sz="4" w:space="0" w:color="auto"/>
            </w:tcBorders>
            <w:hideMark/>
          </w:tcPr>
          <w:p w14:paraId="2BD5B0EC" w14:textId="77777777" w:rsidR="00FE1837" w:rsidRPr="00BE196F" w:rsidRDefault="00FE1837">
            <w:r w:rsidRPr="00BE196F">
              <w:t>5</w:t>
            </w:r>
          </w:p>
        </w:tc>
        <w:tc>
          <w:tcPr>
            <w:tcW w:w="992" w:type="dxa"/>
            <w:tcBorders>
              <w:top w:val="single" w:sz="4" w:space="0" w:color="auto"/>
              <w:left w:val="single" w:sz="4" w:space="0" w:color="auto"/>
              <w:bottom w:val="single" w:sz="4" w:space="0" w:color="auto"/>
              <w:right w:val="single" w:sz="4" w:space="0" w:color="auto"/>
            </w:tcBorders>
            <w:hideMark/>
          </w:tcPr>
          <w:p w14:paraId="3FF11597" w14:textId="77777777" w:rsidR="00FE1837" w:rsidRPr="00BE196F" w:rsidRDefault="00FE1837">
            <w:r w:rsidRPr="00BE196F">
              <w:t>7</w:t>
            </w:r>
          </w:p>
        </w:tc>
        <w:tc>
          <w:tcPr>
            <w:tcW w:w="1134" w:type="dxa"/>
            <w:tcBorders>
              <w:top w:val="single" w:sz="4" w:space="0" w:color="auto"/>
              <w:left w:val="single" w:sz="4" w:space="0" w:color="auto"/>
              <w:bottom w:val="single" w:sz="4" w:space="0" w:color="auto"/>
              <w:right w:val="single" w:sz="4" w:space="0" w:color="auto"/>
            </w:tcBorders>
            <w:hideMark/>
          </w:tcPr>
          <w:p w14:paraId="1ED6231D" w14:textId="77777777" w:rsidR="00FE1837" w:rsidRPr="00BE196F" w:rsidRDefault="00FE1837">
            <w:r w:rsidRPr="00BE196F">
              <w:t>6</w:t>
            </w:r>
          </w:p>
        </w:tc>
        <w:tc>
          <w:tcPr>
            <w:tcW w:w="2268" w:type="dxa"/>
            <w:tcBorders>
              <w:top w:val="single" w:sz="4" w:space="0" w:color="auto"/>
              <w:left w:val="single" w:sz="4" w:space="0" w:color="auto"/>
              <w:bottom w:val="single" w:sz="4" w:space="0" w:color="auto"/>
              <w:right w:val="single" w:sz="4" w:space="0" w:color="auto"/>
            </w:tcBorders>
            <w:hideMark/>
          </w:tcPr>
          <w:p w14:paraId="180DE089" w14:textId="77777777" w:rsidR="00FE1837" w:rsidRPr="00BE196F" w:rsidRDefault="00FE1837">
            <w:r w:rsidRPr="00BE196F">
              <w:t>The project scope is changed or increased.</w:t>
            </w:r>
          </w:p>
        </w:tc>
        <w:tc>
          <w:tcPr>
            <w:tcW w:w="1933" w:type="dxa"/>
            <w:tcBorders>
              <w:top w:val="single" w:sz="4" w:space="0" w:color="auto"/>
              <w:left w:val="single" w:sz="4" w:space="0" w:color="auto"/>
              <w:bottom w:val="single" w:sz="4" w:space="0" w:color="auto"/>
              <w:right w:val="single" w:sz="4" w:space="0" w:color="auto"/>
            </w:tcBorders>
            <w:hideMark/>
          </w:tcPr>
          <w:p w14:paraId="676BA8CE" w14:textId="77777777" w:rsidR="00FE1837" w:rsidRPr="00BE196F" w:rsidRDefault="00FE1837">
            <w:r w:rsidRPr="00BE196F">
              <w:t xml:space="preserve">Any changes to the scope should be approved by every team member and stakeholder </w:t>
            </w:r>
            <w:r w:rsidRPr="00BE196F">
              <w:lastRenderedPageBreak/>
              <w:t xml:space="preserve">before they can be implemented. </w:t>
            </w:r>
          </w:p>
        </w:tc>
      </w:tr>
      <w:tr w:rsidR="00FE1837" w:rsidRPr="00BE196F" w14:paraId="685B0A7B"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1B8D28E" w14:textId="77777777" w:rsidR="00FE1837" w:rsidRPr="00BE196F" w:rsidRDefault="00FE1837">
            <w:r w:rsidRPr="00BE196F">
              <w:lastRenderedPageBreak/>
              <w:t>End-user is not satisfied</w:t>
            </w:r>
          </w:p>
        </w:tc>
        <w:tc>
          <w:tcPr>
            <w:tcW w:w="1187" w:type="dxa"/>
            <w:tcBorders>
              <w:top w:val="single" w:sz="4" w:space="0" w:color="auto"/>
              <w:left w:val="single" w:sz="4" w:space="0" w:color="auto"/>
              <w:bottom w:val="single" w:sz="4" w:space="0" w:color="auto"/>
              <w:right w:val="single" w:sz="4" w:space="0" w:color="auto"/>
            </w:tcBorders>
            <w:hideMark/>
          </w:tcPr>
          <w:p w14:paraId="2A723088"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79BCABEB" w14:textId="77777777" w:rsidR="00FE1837" w:rsidRPr="00BE196F" w:rsidRDefault="00FE1837">
            <w:r w:rsidRPr="00BE196F">
              <w:t>8</w:t>
            </w:r>
          </w:p>
        </w:tc>
        <w:tc>
          <w:tcPr>
            <w:tcW w:w="1134" w:type="dxa"/>
            <w:tcBorders>
              <w:top w:val="single" w:sz="4" w:space="0" w:color="auto"/>
              <w:left w:val="single" w:sz="4" w:space="0" w:color="auto"/>
              <w:bottom w:val="single" w:sz="4" w:space="0" w:color="auto"/>
              <w:right w:val="single" w:sz="4" w:space="0" w:color="auto"/>
            </w:tcBorders>
            <w:hideMark/>
          </w:tcPr>
          <w:p w14:paraId="561C5766" w14:textId="77777777" w:rsidR="00FE1837" w:rsidRPr="00BE196F" w:rsidRDefault="00FE1837">
            <w:r w:rsidRPr="00BE196F">
              <w:t>5</w:t>
            </w:r>
          </w:p>
        </w:tc>
        <w:tc>
          <w:tcPr>
            <w:tcW w:w="2268" w:type="dxa"/>
            <w:tcBorders>
              <w:top w:val="single" w:sz="4" w:space="0" w:color="auto"/>
              <w:left w:val="single" w:sz="4" w:space="0" w:color="auto"/>
              <w:bottom w:val="single" w:sz="4" w:space="0" w:color="auto"/>
              <w:right w:val="single" w:sz="4" w:space="0" w:color="auto"/>
            </w:tcBorders>
            <w:hideMark/>
          </w:tcPr>
          <w:p w14:paraId="1851B5CE" w14:textId="77777777" w:rsidR="00FE1837" w:rsidRPr="00BE196F" w:rsidRDefault="00FE1837">
            <w:r w:rsidRPr="00BE196F">
              <w:t>The end-user is unsatisfied with the deliverable and refuses to use it.</w:t>
            </w:r>
          </w:p>
        </w:tc>
        <w:tc>
          <w:tcPr>
            <w:tcW w:w="1933" w:type="dxa"/>
            <w:tcBorders>
              <w:top w:val="single" w:sz="4" w:space="0" w:color="auto"/>
              <w:left w:val="single" w:sz="4" w:space="0" w:color="auto"/>
              <w:bottom w:val="single" w:sz="4" w:space="0" w:color="auto"/>
              <w:right w:val="single" w:sz="4" w:space="0" w:color="auto"/>
            </w:tcBorders>
            <w:hideMark/>
          </w:tcPr>
          <w:p w14:paraId="11B859D5" w14:textId="77777777" w:rsidR="00FE1837" w:rsidRPr="00BE196F" w:rsidRDefault="00FE1837">
            <w:r w:rsidRPr="00BE196F">
              <w:t>Provide training sessions and a user manual for the end-user. Take note of any feedback the end-user has to improve on the deliverable.</w:t>
            </w:r>
          </w:p>
        </w:tc>
      </w:tr>
      <w:tr w:rsidR="00FE1837" w:rsidRPr="00BE196F" w14:paraId="07A4C227"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07AE032E" w14:textId="77777777" w:rsidR="00FE1837" w:rsidRPr="00BE196F" w:rsidRDefault="00FE1837">
            <w:r w:rsidRPr="00BE196F">
              <w:t>Budget changes</w:t>
            </w:r>
          </w:p>
        </w:tc>
        <w:tc>
          <w:tcPr>
            <w:tcW w:w="1187" w:type="dxa"/>
            <w:tcBorders>
              <w:top w:val="single" w:sz="4" w:space="0" w:color="auto"/>
              <w:left w:val="single" w:sz="4" w:space="0" w:color="auto"/>
              <w:bottom w:val="single" w:sz="4" w:space="0" w:color="auto"/>
              <w:right w:val="single" w:sz="4" w:space="0" w:color="auto"/>
            </w:tcBorders>
            <w:hideMark/>
          </w:tcPr>
          <w:p w14:paraId="39BC9DCE" w14:textId="77777777" w:rsidR="00FE1837" w:rsidRPr="00BE196F" w:rsidRDefault="00FE1837">
            <w:r w:rsidRPr="00BE196F">
              <w:t>2</w:t>
            </w:r>
          </w:p>
        </w:tc>
        <w:tc>
          <w:tcPr>
            <w:tcW w:w="992" w:type="dxa"/>
            <w:tcBorders>
              <w:top w:val="single" w:sz="4" w:space="0" w:color="auto"/>
              <w:left w:val="single" w:sz="4" w:space="0" w:color="auto"/>
              <w:bottom w:val="single" w:sz="4" w:space="0" w:color="auto"/>
              <w:right w:val="single" w:sz="4" w:space="0" w:color="auto"/>
            </w:tcBorders>
            <w:hideMark/>
          </w:tcPr>
          <w:p w14:paraId="13FEB41E" w14:textId="77777777" w:rsidR="00FE1837" w:rsidRPr="00BE196F" w:rsidRDefault="00FE1837">
            <w:r w:rsidRPr="00BE196F">
              <w:t>10</w:t>
            </w:r>
          </w:p>
        </w:tc>
        <w:tc>
          <w:tcPr>
            <w:tcW w:w="1134" w:type="dxa"/>
            <w:tcBorders>
              <w:top w:val="single" w:sz="4" w:space="0" w:color="auto"/>
              <w:left w:val="single" w:sz="4" w:space="0" w:color="auto"/>
              <w:bottom w:val="single" w:sz="4" w:space="0" w:color="auto"/>
              <w:right w:val="single" w:sz="4" w:space="0" w:color="auto"/>
            </w:tcBorders>
            <w:hideMark/>
          </w:tcPr>
          <w:p w14:paraId="2D5092EE"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07217880" w14:textId="77777777" w:rsidR="00FE1837" w:rsidRPr="00BE196F" w:rsidRDefault="00FE1837">
            <w:r w:rsidRPr="00BE196F">
              <w:t>The stakeholder changes the budget.</w:t>
            </w:r>
          </w:p>
        </w:tc>
        <w:tc>
          <w:tcPr>
            <w:tcW w:w="1933" w:type="dxa"/>
            <w:tcBorders>
              <w:top w:val="single" w:sz="4" w:space="0" w:color="auto"/>
              <w:left w:val="single" w:sz="4" w:space="0" w:color="auto"/>
              <w:bottom w:val="single" w:sz="4" w:space="0" w:color="auto"/>
              <w:right w:val="single" w:sz="4" w:space="0" w:color="auto"/>
            </w:tcBorders>
            <w:hideMark/>
          </w:tcPr>
          <w:p w14:paraId="2A187748" w14:textId="77777777" w:rsidR="00FE1837" w:rsidRPr="00BE196F" w:rsidRDefault="00FE1837">
            <w:r w:rsidRPr="00BE196F">
              <w:t>Working with a modular plan will ensure that the budget plans do not interfere with the work that has already been completed.</w:t>
            </w:r>
          </w:p>
        </w:tc>
      </w:tr>
      <w:tr w:rsidR="00FE1837" w:rsidRPr="00BE196F" w14:paraId="4F343102"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56B90019" w14:textId="77777777" w:rsidR="00FE1837" w:rsidRPr="00BE196F" w:rsidRDefault="00FE1837">
            <w:r w:rsidRPr="00BE196F">
              <w:t>Safety risks</w:t>
            </w:r>
          </w:p>
        </w:tc>
        <w:tc>
          <w:tcPr>
            <w:tcW w:w="1187" w:type="dxa"/>
            <w:tcBorders>
              <w:top w:val="single" w:sz="4" w:space="0" w:color="auto"/>
              <w:left w:val="single" w:sz="4" w:space="0" w:color="auto"/>
              <w:bottom w:val="single" w:sz="4" w:space="0" w:color="auto"/>
              <w:right w:val="single" w:sz="4" w:space="0" w:color="auto"/>
            </w:tcBorders>
            <w:hideMark/>
          </w:tcPr>
          <w:p w14:paraId="1245A630" w14:textId="77777777" w:rsidR="00FE1837" w:rsidRPr="00BE196F" w:rsidRDefault="00FE1837">
            <w:r w:rsidRPr="00BE196F">
              <w:t>1</w:t>
            </w:r>
          </w:p>
        </w:tc>
        <w:tc>
          <w:tcPr>
            <w:tcW w:w="992" w:type="dxa"/>
            <w:tcBorders>
              <w:top w:val="single" w:sz="4" w:space="0" w:color="auto"/>
              <w:left w:val="single" w:sz="4" w:space="0" w:color="auto"/>
              <w:bottom w:val="single" w:sz="4" w:space="0" w:color="auto"/>
              <w:right w:val="single" w:sz="4" w:space="0" w:color="auto"/>
            </w:tcBorders>
            <w:hideMark/>
          </w:tcPr>
          <w:p w14:paraId="15053085" w14:textId="77777777" w:rsidR="00FE1837" w:rsidRPr="00BE196F" w:rsidRDefault="00FE1837">
            <w:r w:rsidRPr="00BE196F">
              <w:t>4</w:t>
            </w:r>
          </w:p>
        </w:tc>
        <w:tc>
          <w:tcPr>
            <w:tcW w:w="1134" w:type="dxa"/>
            <w:tcBorders>
              <w:top w:val="single" w:sz="4" w:space="0" w:color="auto"/>
              <w:left w:val="single" w:sz="4" w:space="0" w:color="auto"/>
              <w:bottom w:val="single" w:sz="4" w:space="0" w:color="auto"/>
              <w:right w:val="single" w:sz="4" w:space="0" w:color="auto"/>
            </w:tcBorders>
            <w:hideMark/>
          </w:tcPr>
          <w:p w14:paraId="032310D2" w14:textId="77777777" w:rsidR="00FE1837" w:rsidRPr="00BE196F" w:rsidRDefault="00FE1837">
            <w:r w:rsidRPr="00BE196F">
              <w:t>4</w:t>
            </w:r>
          </w:p>
        </w:tc>
        <w:tc>
          <w:tcPr>
            <w:tcW w:w="2268" w:type="dxa"/>
            <w:tcBorders>
              <w:top w:val="single" w:sz="4" w:space="0" w:color="auto"/>
              <w:left w:val="single" w:sz="4" w:space="0" w:color="auto"/>
              <w:bottom w:val="single" w:sz="4" w:space="0" w:color="auto"/>
              <w:right w:val="single" w:sz="4" w:space="0" w:color="auto"/>
            </w:tcBorders>
            <w:hideMark/>
          </w:tcPr>
          <w:p w14:paraId="73490C19" w14:textId="77777777" w:rsidR="00FE1837" w:rsidRPr="00BE196F" w:rsidRDefault="00FE1837">
            <w:r w:rsidRPr="00BE196F">
              <w:t>The working environment is hazardous, and accidents might occur, disrupting the schedule.</w:t>
            </w:r>
          </w:p>
        </w:tc>
        <w:tc>
          <w:tcPr>
            <w:tcW w:w="1933" w:type="dxa"/>
            <w:tcBorders>
              <w:top w:val="single" w:sz="4" w:space="0" w:color="auto"/>
              <w:left w:val="single" w:sz="4" w:space="0" w:color="auto"/>
              <w:bottom w:val="single" w:sz="4" w:space="0" w:color="auto"/>
              <w:right w:val="single" w:sz="4" w:space="0" w:color="auto"/>
            </w:tcBorders>
            <w:hideMark/>
          </w:tcPr>
          <w:p w14:paraId="546203AF" w14:textId="77777777" w:rsidR="00FE1837" w:rsidRPr="00BE196F" w:rsidRDefault="00FE1837">
            <w:r w:rsidRPr="00BE196F">
              <w:t>Check the workplace for any potential health and safety hazards.</w:t>
            </w:r>
          </w:p>
        </w:tc>
      </w:tr>
      <w:tr w:rsidR="00FE1837" w:rsidRPr="00BE196F" w14:paraId="6EB1DAD5"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2048EACD" w14:textId="77777777" w:rsidR="00FE1837" w:rsidRPr="00BE196F" w:rsidRDefault="00FE1837">
            <w:r w:rsidRPr="00BE196F">
              <w:t>Bad quality control</w:t>
            </w:r>
          </w:p>
        </w:tc>
        <w:tc>
          <w:tcPr>
            <w:tcW w:w="1187" w:type="dxa"/>
            <w:tcBorders>
              <w:top w:val="single" w:sz="4" w:space="0" w:color="auto"/>
              <w:left w:val="single" w:sz="4" w:space="0" w:color="auto"/>
              <w:bottom w:val="single" w:sz="4" w:space="0" w:color="auto"/>
              <w:right w:val="single" w:sz="4" w:space="0" w:color="auto"/>
            </w:tcBorders>
            <w:hideMark/>
          </w:tcPr>
          <w:p w14:paraId="2864827B" w14:textId="77777777" w:rsidR="00FE1837" w:rsidRPr="00BE196F" w:rsidRDefault="00FE1837">
            <w:r w:rsidRPr="00BE196F">
              <w:t>3</w:t>
            </w:r>
          </w:p>
        </w:tc>
        <w:tc>
          <w:tcPr>
            <w:tcW w:w="992" w:type="dxa"/>
            <w:tcBorders>
              <w:top w:val="single" w:sz="4" w:space="0" w:color="auto"/>
              <w:left w:val="single" w:sz="4" w:space="0" w:color="auto"/>
              <w:bottom w:val="single" w:sz="4" w:space="0" w:color="auto"/>
              <w:right w:val="single" w:sz="4" w:space="0" w:color="auto"/>
            </w:tcBorders>
            <w:hideMark/>
          </w:tcPr>
          <w:p w14:paraId="32EE7184" w14:textId="77777777" w:rsidR="00FE1837" w:rsidRPr="00BE196F" w:rsidRDefault="00FE1837">
            <w:r w:rsidRPr="00BE196F">
              <w:t>9</w:t>
            </w:r>
          </w:p>
        </w:tc>
        <w:tc>
          <w:tcPr>
            <w:tcW w:w="1134" w:type="dxa"/>
            <w:tcBorders>
              <w:top w:val="single" w:sz="4" w:space="0" w:color="auto"/>
              <w:left w:val="single" w:sz="4" w:space="0" w:color="auto"/>
              <w:bottom w:val="single" w:sz="4" w:space="0" w:color="auto"/>
              <w:right w:val="single" w:sz="4" w:space="0" w:color="auto"/>
            </w:tcBorders>
            <w:hideMark/>
          </w:tcPr>
          <w:p w14:paraId="00859DB6" w14:textId="77777777" w:rsidR="00FE1837" w:rsidRPr="00BE196F" w:rsidRDefault="00FE1837">
            <w:r w:rsidRPr="00BE196F">
              <w:t>8</w:t>
            </w:r>
          </w:p>
        </w:tc>
        <w:tc>
          <w:tcPr>
            <w:tcW w:w="2268" w:type="dxa"/>
            <w:tcBorders>
              <w:top w:val="single" w:sz="4" w:space="0" w:color="auto"/>
              <w:left w:val="single" w:sz="4" w:space="0" w:color="auto"/>
              <w:bottom w:val="single" w:sz="4" w:space="0" w:color="auto"/>
              <w:right w:val="single" w:sz="4" w:space="0" w:color="auto"/>
            </w:tcBorders>
            <w:hideMark/>
          </w:tcPr>
          <w:p w14:paraId="210010E8" w14:textId="77777777" w:rsidR="00FE1837" w:rsidRPr="00BE196F" w:rsidRDefault="00FE1837">
            <w:r w:rsidRPr="00BE196F">
              <w:t>The project quality is not monitored during the development of the project.</w:t>
            </w:r>
          </w:p>
        </w:tc>
        <w:tc>
          <w:tcPr>
            <w:tcW w:w="1933" w:type="dxa"/>
            <w:tcBorders>
              <w:top w:val="single" w:sz="4" w:space="0" w:color="auto"/>
              <w:left w:val="single" w:sz="4" w:space="0" w:color="auto"/>
              <w:bottom w:val="single" w:sz="4" w:space="0" w:color="auto"/>
              <w:right w:val="single" w:sz="4" w:space="0" w:color="auto"/>
            </w:tcBorders>
            <w:hideMark/>
          </w:tcPr>
          <w:p w14:paraId="1A955A31" w14:textId="77777777" w:rsidR="00FE1837" w:rsidRPr="00BE196F" w:rsidRDefault="00FE1837">
            <w:r w:rsidRPr="00BE196F">
              <w:t>Do regular quality tests.</w:t>
            </w:r>
          </w:p>
        </w:tc>
      </w:tr>
      <w:tr w:rsidR="00FE1837" w:rsidRPr="00BE196F" w14:paraId="53561700" w14:textId="77777777" w:rsidTr="00FE1837">
        <w:tc>
          <w:tcPr>
            <w:tcW w:w="1502" w:type="dxa"/>
            <w:tcBorders>
              <w:top w:val="single" w:sz="4" w:space="0" w:color="auto"/>
              <w:left w:val="single" w:sz="4" w:space="0" w:color="auto"/>
              <w:bottom w:val="single" w:sz="4" w:space="0" w:color="auto"/>
              <w:right w:val="single" w:sz="4" w:space="0" w:color="auto"/>
            </w:tcBorders>
            <w:hideMark/>
          </w:tcPr>
          <w:p w14:paraId="38251B72" w14:textId="77777777" w:rsidR="00FE1837" w:rsidRPr="00BE196F" w:rsidRDefault="00FE1837">
            <w:r w:rsidRPr="00BE196F">
              <w:t>Bad relationship with the stakeholder</w:t>
            </w:r>
          </w:p>
        </w:tc>
        <w:tc>
          <w:tcPr>
            <w:tcW w:w="1187" w:type="dxa"/>
            <w:tcBorders>
              <w:top w:val="single" w:sz="4" w:space="0" w:color="auto"/>
              <w:left w:val="single" w:sz="4" w:space="0" w:color="auto"/>
              <w:bottom w:val="single" w:sz="4" w:space="0" w:color="auto"/>
              <w:right w:val="single" w:sz="4" w:space="0" w:color="auto"/>
            </w:tcBorders>
            <w:hideMark/>
          </w:tcPr>
          <w:p w14:paraId="029AC29A" w14:textId="77777777" w:rsidR="00FE1837" w:rsidRPr="00BE196F" w:rsidRDefault="00FE1837">
            <w:r w:rsidRPr="00BE196F">
              <w:t>4</w:t>
            </w:r>
          </w:p>
        </w:tc>
        <w:tc>
          <w:tcPr>
            <w:tcW w:w="992" w:type="dxa"/>
            <w:tcBorders>
              <w:top w:val="single" w:sz="4" w:space="0" w:color="auto"/>
              <w:left w:val="single" w:sz="4" w:space="0" w:color="auto"/>
              <w:bottom w:val="single" w:sz="4" w:space="0" w:color="auto"/>
              <w:right w:val="single" w:sz="4" w:space="0" w:color="auto"/>
            </w:tcBorders>
            <w:hideMark/>
          </w:tcPr>
          <w:p w14:paraId="06284DCA" w14:textId="77777777" w:rsidR="00FE1837" w:rsidRPr="00BE196F" w:rsidRDefault="00FE1837">
            <w:r w:rsidRPr="00BE196F">
              <w:t>6</w:t>
            </w:r>
          </w:p>
        </w:tc>
        <w:tc>
          <w:tcPr>
            <w:tcW w:w="1134" w:type="dxa"/>
            <w:tcBorders>
              <w:top w:val="single" w:sz="4" w:space="0" w:color="auto"/>
              <w:left w:val="single" w:sz="4" w:space="0" w:color="auto"/>
              <w:bottom w:val="single" w:sz="4" w:space="0" w:color="auto"/>
              <w:right w:val="single" w:sz="4" w:space="0" w:color="auto"/>
            </w:tcBorders>
            <w:hideMark/>
          </w:tcPr>
          <w:p w14:paraId="533CE892" w14:textId="77777777" w:rsidR="00FE1837" w:rsidRPr="00BE196F" w:rsidRDefault="00FE1837">
            <w:r w:rsidRPr="00BE196F">
              <w:t>7</w:t>
            </w:r>
          </w:p>
        </w:tc>
        <w:tc>
          <w:tcPr>
            <w:tcW w:w="2268" w:type="dxa"/>
            <w:tcBorders>
              <w:top w:val="single" w:sz="4" w:space="0" w:color="auto"/>
              <w:left w:val="single" w:sz="4" w:space="0" w:color="auto"/>
              <w:bottom w:val="single" w:sz="4" w:space="0" w:color="auto"/>
              <w:right w:val="single" w:sz="4" w:space="0" w:color="auto"/>
            </w:tcBorders>
            <w:hideMark/>
          </w:tcPr>
          <w:p w14:paraId="62B2FD9F" w14:textId="77777777" w:rsidR="00FE1837" w:rsidRPr="00BE196F" w:rsidRDefault="00FE1837">
            <w:r w:rsidRPr="00BE196F">
              <w:t>The stakeholder is unsatisfied with the project team, which could mean they are unsatisfied with the deliverable.</w:t>
            </w:r>
          </w:p>
        </w:tc>
        <w:tc>
          <w:tcPr>
            <w:tcW w:w="1933" w:type="dxa"/>
            <w:tcBorders>
              <w:top w:val="single" w:sz="4" w:space="0" w:color="auto"/>
              <w:left w:val="single" w:sz="4" w:space="0" w:color="auto"/>
              <w:bottom w:val="single" w:sz="4" w:space="0" w:color="auto"/>
              <w:right w:val="single" w:sz="4" w:space="0" w:color="auto"/>
            </w:tcBorders>
            <w:hideMark/>
          </w:tcPr>
          <w:p w14:paraId="07B8B074" w14:textId="77777777" w:rsidR="00FE1837" w:rsidRPr="00BE196F" w:rsidRDefault="00FE1837">
            <w:r w:rsidRPr="00BE196F">
              <w:t>Communicate with the stakeholder frequently and attempt to keep them satisfied.</w:t>
            </w:r>
          </w:p>
        </w:tc>
      </w:tr>
    </w:tbl>
    <w:p w14:paraId="176727A5" w14:textId="77777777" w:rsidR="00FE1837" w:rsidRPr="00BE196F" w:rsidRDefault="00FE1837" w:rsidP="00FE1837"/>
    <w:p w14:paraId="5099E41B" w14:textId="52D9C0D8" w:rsidR="00D05731" w:rsidRPr="00BE196F" w:rsidRDefault="00114F76" w:rsidP="00AD71BF">
      <w:pPr>
        <w:pStyle w:val="Heading1"/>
        <w:numPr>
          <w:ilvl w:val="0"/>
          <w:numId w:val="15"/>
        </w:numPr>
        <w:ind w:left="426" w:hanging="426"/>
        <w:rPr>
          <w:b/>
          <w:bCs/>
        </w:rPr>
      </w:pPr>
      <w:bookmarkStart w:id="125" w:name="_Toc105758991"/>
      <w:r w:rsidRPr="00BE196F">
        <w:rPr>
          <w:b/>
          <w:bCs/>
        </w:rPr>
        <w:lastRenderedPageBreak/>
        <w:t>Project Plan Gantt Chart</w:t>
      </w:r>
      <w:bookmarkEnd w:id="125"/>
    </w:p>
    <w:p w14:paraId="06C811F0" w14:textId="42554C87" w:rsidR="00FC01D6" w:rsidRPr="00BE196F" w:rsidRDefault="00FC01D6" w:rsidP="00FC01D6">
      <w:pPr>
        <w:ind w:hanging="851"/>
      </w:pPr>
      <w:r w:rsidRPr="00BE196F">
        <w:rPr>
          <w:noProof/>
        </w:rPr>
        <w:drawing>
          <wp:inline distT="0" distB="0" distL="0" distR="0" wp14:anchorId="5D65B7EC" wp14:editId="3A453364">
            <wp:extent cx="6948674" cy="4739640"/>
            <wp:effectExtent l="57150" t="57150" r="62230" b="6096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982482" cy="4762700"/>
                    </a:xfrm>
                    <a:prstGeom prst="rect">
                      <a:avLst/>
                    </a:prstGeom>
                    <a:ln w="47625">
                      <a:solidFill>
                        <a:schemeClr val="tx1"/>
                      </a:solidFill>
                    </a:ln>
                  </pic:spPr>
                </pic:pic>
              </a:graphicData>
            </a:graphic>
          </wp:inline>
        </w:drawing>
      </w:r>
    </w:p>
    <w:p w14:paraId="7E2307A1" w14:textId="4B008F75" w:rsidR="007643CB" w:rsidRPr="00BE196F" w:rsidRDefault="00114F76" w:rsidP="00AD71BF">
      <w:pPr>
        <w:pStyle w:val="Heading1"/>
        <w:numPr>
          <w:ilvl w:val="0"/>
          <w:numId w:val="15"/>
        </w:numPr>
        <w:ind w:left="426" w:hanging="426"/>
        <w:rPr>
          <w:b/>
          <w:bCs/>
        </w:rPr>
      </w:pPr>
      <w:bookmarkStart w:id="126" w:name="_Toc105758992"/>
      <w:r w:rsidRPr="00BE196F">
        <w:rPr>
          <w:b/>
          <w:bCs/>
        </w:rPr>
        <w:t>Quality Plan</w:t>
      </w:r>
      <w:bookmarkEnd w:id="126"/>
    </w:p>
    <w:p w14:paraId="3F1F52F3" w14:textId="715FE054" w:rsidR="00114F76" w:rsidRPr="00BE196F" w:rsidRDefault="00114F76" w:rsidP="00AD71BF">
      <w:pPr>
        <w:pStyle w:val="Heading1"/>
        <w:numPr>
          <w:ilvl w:val="0"/>
          <w:numId w:val="15"/>
        </w:numPr>
        <w:ind w:left="426" w:hanging="426"/>
        <w:rPr>
          <w:b/>
          <w:bCs/>
        </w:rPr>
      </w:pPr>
      <w:bookmarkStart w:id="127" w:name="_Toc105758993"/>
      <w:r w:rsidRPr="00BE196F">
        <w:rPr>
          <w:b/>
          <w:bCs/>
        </w:rPr>
        <w:t>Financial Plan</w:t>
      </w:r>
      <w:bookmarkEnd w:id="127"/>
    </w:p>
    <w:p w14:paraId="062DDD3F" w14:textId="2C23B9EB" w:rsidR="00261BC1" w:rsidRPr="00BE196F" w:rsidRDefault="00261BC1" w:rsidP="00AD71BF">
      <w:pPr>
        <w:pStyle w:val="Heading2"/>
        <w:numPr>
          <w:ilvl w:val="1"/>
          <w:numId w:val="27"/>
        </w:numPr>
      </w:pPr>
      <w:bookmarkStart w:id="128" w:name="_Toc105758994"/>
      <w:r w:rsidRPr="00BE196F">
        <w:t>Labour</w:t>
      </w:r>
      <w:bookmarkEnd w:id="12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3"/>
        <w:gridCol w:w="2740"/>
        <w:gridCol w:w="1550"/>
      </w:tblGrid>
      <w:tr w:rsidR="00F83960" w:rsidRPr="00BE196F" w14:paraId="5605EDEF" w14:textId="77777777" w:rsidTr="00F83960">
        <w:trPr>
          <w:trHeight w:val="460"/>
        </w:trPr>
        <w:tc>
          <w:tcPr>
            <w:tcW w:w="0" w:type="auto"/>
            <w:tcBorders>
              <w:top w:val="single" w:sz="4" w:space="0" w:color="auto"/>
              <w:left w:val="single" w:sz="4" w:space="0" w:color="auto"/>
              <w:bottom w:val="single" w:sz="4" w:space="0" w:color="auto"/>
              <w:right w:val="single" w:sz="4" w:space="0" w:color="auto"/>
            </w:tcBorders>
            <w:shd w:val="clear" w:color="auto" w:fill="4F81BD" w:themeFill="accent1"/>
          </w:tcPr>
          <w:p w14:paraId="33D8EE7C" w14:textId="77777777" w:rsidR="006F0390" w:rsidRPr="00BE196F" w:rsidRDefault="006F0390" w:rsidP="00F83960">
            <w:pPr>
              <w:jc w:val="center"/>
              <w:rPr>
                <w:b/>
                <w:bCs/>
                <w:color w:val="FFFFFF" w:themeColor="background1"/>
                <w:sz w:val="20"/>
              </w:rPr>
            </w:pPr>
          </w:p>
          <w:p w14:paraId="1E5F0623" w14:textId="5A8823F9" w:rsidR="00F83960" w:rsidRPr="00BE196F" w:rsidRDefault="00F83960" w:rsidP="00F83960">
            <w:pPr>
              <w:jc w:val="center"/>
              <w:rPr>
                <w:b/>
                <w:bCs/>
                <w:color w:val="FFFFFF" w:themeColor="background1"/>
                <w:sz w:val="20"/>
              </w:rPr>
            </w:pPr>
            <w:r w:rsidRPr="00BE196F">
              <w:rPr>
                <w:b/>
                <w:bCs/>
                <w:color w:val="FFFFFF" w:themeColor="background1"/>
                <w:sz w:val="20"/>
              </w:rPr>
              <w:t>Name</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hideMark/>
          </w:tcPr>
          <w:p w14:paraId="0D8F5A4E" w14:textId="77777777" w:rsidR="006F0390" w:rsidRPr="00BE196F" w:rsidRDefault="006F0390" w:rsidP="00F83960">
            <w:pPr>
              <w:jc w:val="center"/>
              <w:rPr>
                <w:b/>
                <w:bCs/>
                <w:color w:val="FFFFFF" w:themeColor="background1"/>
                <w:sz w:val="20"/>
              </w:rPr>
            </w:pPr>
          </w:p>
          <w:p w14:paraId="35929B22" w14:textId="2441DB86" w:rsidR="00F83960" w:rsidRPr="00BE196F" w:rsidRDefault="00F83960" w:rsidP="00F83960">
            <w:pPr>
              <w:jc w:val="center"/>
              <w:rPr>
                <w:b/>
                <w:bCs/>
                <w:color w:val="FFFFFF" w:themeColor="background1"/>
                <w:sz w:val="20"/>
              </w:rPr>
            </w:pPr>
            <w:r w:rsidRPr="00BE196F">
              <w:rPr>
                <w:b/>
                <w:bCs/>
                <w:color w:val="FFFFFF" w:themeColor="background1"/>
                <w:sz w:val="20"/>
              </w:rPr>
              <w:t>Roles</w:t>
            </w:r>
          </w:p>
        </w:tc>
        <w:tc>
          <w:tcPr>
            <w:tcW w:w="0" w:type="auto"/>
            <w:tcBorders>
              <w:top w:val="single" w:sz="4" w:space="0" w:color="auto"/>
              <w:left w:val="single" w:sz="4" w:space="0" w:color="auto"/>
              <w:bottom w:val="single" w:sz="4" w:space="0" w:color="auto"/>
              <w:right w:val="single" w:sz="4" w:space="0" w:color="auto"/>
            </w:tcBorders>
            <w:shd w:val="clear" w:color="auto" w:fill="4F81BD" w:themeFill="accent1"/>
            <w:vAlign w:val="center"/>
            <w:hideMark/>
          </w:tcPr>
          <w:p w14:paraId="351DE2B0" w14:textId="77777777" w:rsidR="006F0390" w:rsidRPr="00BE196F" w:rsidRDefault="006F0390" w:rsidP="00DE2F71">
            <w:pPr>
              <w:jc w:val="center"/>
              <w:rPr>
                <w:b/>
                <w:bCs/>
                <w:color w:val="FFFFFF" w:themeColor="background1"/>
                <w:sz w:val="20"/>
              </w:rPr>
            </w:pPr>
          </w:p>
          <w:p w14:paraId="4ED291A3" w14:textId="77777777" w:rsidR="00F83960" w:rsidRPr="00BE196F" w:rsidRDefault="00F83960" w:rsidP="006F0390">
            <w:pPr>
              <w:rPr>
                <w:b/>
                <w:bCs/>
                <w:color w:val="FFFFFF" w:themeColor="background1"/>
                <w:sz w:val="20"/>
              </w:rPr>
            </w:pPr>
            <w:r w:rsidRPr="00BE196F">
              <w:rPr>
                <w:b/>
                <w:bCs/>
                <w:color w:val="FFFFFF" w:themeColor="background1"/>
                <w:sz w:val="20"/>
              </w:rPr>
              <w:t>Cost per Hour</w:t>
            </w:r>
          </w:p>
          <w:p w14:paraId="0D7FB5EC" w14:textId="7507FF1A" w:rsidR="006F0390" w:rsidRPr="00BE196F" w:rsidRDefault="006F0390" w:rsidP="006F0390">
            <w:pPr>
              <w:rPr>
                <w:b/>
                <w:bCs/>
                <w:color w:val="FFFFFF" w:themeColor="background1"/>
                <w:sz w:val="20"/>
              </w:rPr>
            </w:pPr>
          </w:p>
        </w:tc>
      </w:tr>
      <w:tr w:rsidR="00F83960" w:rsidRPr="00BE196F" w14:paraId="29AA0BB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66ED3E1" w14:textId="52F98602" w:rsidR="00F83960" w:rsidRPr="00BE196F" w:rsidRDefault="00F83960" w:rsidP="00B645BD">
            <w:pPr>
              <w:jc w:val="center"/>
              <w:rPr>
                <w:sz w:val="20"/>
                <w:lang w:val="en-US"/>
              </w:rPr>
            </w:pPr>
            <w:r w:rsidRPr="00BE196F">
              <w:rPr>
                <w:sz w:val="20"/>
                <w:lang w:val="en-US"/>
              </w:rPr>
              <w:t>Ricus Warmenhove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C85BF65" w14:textId="406D9DA9" w:rsidR="00F83960" w:rsidRPr="00BE196F" w:rsidRDefault="00F83960" w:rsidP="00B645BD">
            <w:pPr>
              <w:jc w:val="center"/>
              <w:rPr>
                <w:sz w:val="20"/>
              </w:rPr>
            </w:pPr>
            <w:r w:rsidRPr="00BE196F">
              <w:rPr>
                <w:sz w:val="20"/>
              </w:rPr>
              <w:t>Project Manag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8A40ECA" w14:textId="77777777" w:rsidR="00214797" w:rsidRPr="00BE196F" w:rsidRDefault="00214797" w:rsidP="00214797">
            <w:pPr>
              <w:jc w:val="center"/>
              <w:rPr>
                <w:sz w:val="20"/>
              </w:rPr>
            </w:pPr>
            <w:r w:rsidRPr="00BE196F">
              <w:rPr>
                <w:sz w:val="20"/>
              </w:rPr>
              <w:t>R720.00</w:t>
            </w:r>
          </w:p>
          <w:p w14:paraId="5C781B95" w14:textId="60831AFC" w:rsidR="00F83960" w:rsidRPr="00BE196F" w:rsidRDefault="00F83960" w:rsidP="00930F7A">
            <w:pPr>
              <w:jc w:val="center"/>
              <w:rPr>
                <w:sz w:val="20"/>
              </w:rPr>
            </w:pPr>
          </w:p>
        </w:tc>
      </w:tr>
      <w:tr w:rsidR="00F83960" w:rsidRPr="00BE196F" w14:paraId="65702D1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3AE6766B" w14:textId="4996ED4B" w:rsidR="00F83960" w:rsidRPr="00BE196F" w:rsidRDefault="00F83960" w:rsidP="00B645BD">
            <w:pPr>
              <w:jc w:val="center"/>
              <w:rPr>
                <w:sz w:val="20"/>
                <w:lang w:val="en-US"/>
              </w:rPr>
            </w:pPr>
            <w:r w:rsidRPr="00BE196F">
              <w:rPr>
                <w:sz w:val="20"/>
                <w:lang w:val="en-US"/>
              </w:rPr>
              <w:t>Hanno Visagi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907B0A" w14:textId="36413648" w:rsidR="00F83960" w:rsidRPr="00BE196F" w:rsidRDefault="00F83960" w:rsidP="00B645BD">
            <w:pPr>
              <w:jc w:val="center"/>
              <w:rPr>
                <w:sz w:val="20"/>
              </w:rPr>
            </w:pPr>
            <w:r w:rsidRPr="00BE196F">
              <w:rPr>
                <w:sz w:val="20"/>
              </w:rPr>
              <w:t>Project Leader/CTO</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AE23E35" w14:textId="77777777" w:rsidR="00214797" w:rsidRPr="00BE196F" w:rsidRDefault="00214797" w:rsidP="00214797">
            <w:pPr>
              <w:jc w:val="center"/>
              <w:rPr>
                <w:sz w:val="20"/>
              </w:rPr>
            </w:pPr>
            <w:r w:rsidRPr="00BE196F">
              <w:rPr>
                <w:sz w:val="20"/>
              </w:rPr>
              <w:t>R910.98</w:t>
            </w:r>
          </w:p>
          <w:p w14:paraId="0F0561FA" w14:textId="28444984" w:rsidR="00F83960" w:rsidRPr="00BE196F" w:rsidRDefault="00F83960" w:rsidP="00B645BD">
            <w:pPr>
              <w:jc w:val="center"/>
              <w:rPr>
                <w:sz w:val="20"/>
              </w:rPr>
            </w:pPr>
          </w:p>
        </w:tc>
      </w:tr>
      <w:tr w:rsidR="00F83960" w:rsidRPr="00BE196F" w14:paraId="2B9EFE79"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2E0063BF" w14:textId="3E1A25AC" w:rsidR="00F83960" w:rsidRPr="00BE196F" w:rsidRDefault="00F83960" w:rsidP="00B645BD">
            <w:pPr>
              <w:jc w:val="center"/>
              <w:rPr>
                <w:sz w:val="20"/>
                <w:lang w:val="en-US"/>
              </w:rPr>
            </w:pPr>
            <w:r w:rsidRPr="00BE196F">
              <w:rPr>
                <w:sz w:val="20"/>
                <w:lang w:val="en-US"/>
              </w:rPr>
              <w:t>Hano Strydo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B7EFBAA" w14:textId="048CEF49" w:rsidR="00F83960" w:rsidRPr="00BE196F" w:rsidRDefault="00F83960" w:rsidP="00B645BD">
            <w:pPr>
              <w:jc w:val="center"/>
              <w:rPr>
                <w:sz w:val="20"/>
                <w:lang w:val="en-US"/>
              </w:rPr>
            </w:pPr>
            <w:r w:rsidRPr="00BE196F">
              <w:rPr>
                <w:sz w:val="20"/>
                <w:lang w:val="en-US"/>
              </w:rPr>
              <w:t>Prototype Lead/Front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F89DFC3" w14:textId="77777777" w:rsidR="00214797" w:rsidRPr="00BE196F" w:rsidRDefault="00214797" w:rsidP="00214797">
            <w:pPr>
              <w:jc w:val="center"/>
              <w:rPr>
                <w:sz w:val="20"/>
              </w:rPr>
            </w:pPr>
            <w:r w:rsidRPr="00BE196F">
              <w:rPr>
                <w:sz w:val="20"/>
              </w:rPr>
              <w:t>R758.00</w:t>
            </w:r>
          </w:p>
          <w:p w14:paraId="577E0235" w14:textId="5EC516FB" w:rsidR="00F83960" w:rsidRPr="00BE196F" w:rsidRDefault="00F83960" w:rsidP="00B645BD">
            <w:pPr>
              <w:jc w:val="center"/>
              <w:rPr>
                <w:sz w:val="20"/>
              </w:rPr>
            </w:pPr>
          </w:p>
        </w:tc>
      </w:tr>
      <w:tr w:rsidR="00F83960" w:rsidRPr="00BE196F" w14:paraId="6A904652"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61B2BE95" w14:textId="0C23FFA5" w:rsidR="00F83960" w:rsidRPr="00BE196F" w:rsidRDefault="00F83960" w:rsidP="00B645BD">
            <w:pPr>
              <w:jc w:val="center"/>
              <w:rPr>
                <w:sz w:val="20"/>
                <w:lang w:val="en-US"/>
              </w:rPr>
            </w:pPr>
            <w:r w:rsidRPr="00BE196F">
              <w:rPr>
                <w:sz w:val="20"/>
                <w:lang w:val="en-US"/>
              </w:rPr>
              <w:t>Llewellyn Anthony</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D952ADF" w14:textId="6FB59D13" w:rsidR="00F83960" w:rsidRPr="00BE196F" w:rsidRDefault="00F83960" w:rsidP="00B645BD">
            <w:pPr>
              <w:jc w:val="center"/>
              <w:rPr>
                <w:sz w:val="20"/>
              </w:rPr>
            </w:pPr>
            <w:r w:rsidRPr="00BE196F">
              <w:rPr>
                <w:sz w:val="20"/>
              </w:rPr>
              <w:t>Development Lead/Fullstack</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13692A0" w14:textId="77777777" w:rsidR="00214797" w:rsidRPr="00BE196F" w:rsidRDefault="00214797" w:rsidP="00214797">
            <w:pPr>
              <w:jc w:val="center"/>
              <w:rPr>
                <w:sz w:val="20"/>
              </w:rPr>
            </w:pPr>
            <w:r w:rsidRPr="00BE196F">
              <w:rPr>
                <w:sz w:val="20"/>
              </w:rPr>
              <w:t>R800.40</w:t>
            </w:r>
          </w:p>
          <w:p w14:paraId="17E6AB7C" w14:textId="4A0F86B5" w:rsidR="00F83960" w:rsidRPr="00BE196F" w:rsidRDefault="00F83960" w:rsidP="00B645BD">
            <w:pPr>
              <w:jc w:val="center"/>
              <w:rPr>
                <w:sz w:val="20"/>
              </w:rPr>
            </w:pPr>
          </w:p>
        </w:tc>
      </w:tr>
      <w:tr w:rsidR="00F83960" w:rsidRPr="00BE196F" w14:paraId="561EE83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1F9787FF" w14:textId="5C130D58" w:rsidR="00F83960" w:rsidRPr="00BE196F" w:rsidRDefault="00F83960" w:rsidP="00B645BD">
            <w:pPr>
              <w:jc w:val="center"/>
              <w:rPr>
                <w:sz w:val="20"/>
                <w:lang w:val="en-US"/>
              </w:rPr>
            </w:pPr>
            <w:r w:rsidRPr="00BE196F">
              <w:rPr>
                <w:sz w:val="20"/>
                <w:lang w:val="en-US"/>
              </w:rPr>
              <w:t>Michael Rosi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BE6B19F" w14:textId="5A8AAD1D" w:rsidR="00F83960" w:rsidRPr="00BE196F" w:rsidRDefault="00F83960" w:rsidP="00B645BD">
            <w:pPr>
              <w:jc w:val="center"/>
              <w:rPr>
                <w:sz w:val="20"/>
              </w:rPr>
            </w:pPr>
            <w:r w:rsidRPr="00BE196F">
              <w:rPr>
                <w:sz w:val="20"/>
              </w:rPr>
              <w:t>Backend Develop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2A23A79" w14:textId="77777777" w:rsidR="00214797" w:rsidRPr="00BE196F" w:rsidRDefault="00214797" w:rsidP="00214797">
            <w:pPr>
              <w:jc w:val="center"/>
              <w:rPr>
                <w:sz w:val="20"/>
              </w:rPr>
            </w:pPr>
            <w:r w:rsidRPr="00BE196F">
              <w:rPr>
                <w:sz w:val="20"/>
              </w:rPr>
              <w:t>R1 032.60</w:t>
            </w:r>
          </w:p>
          <w:p w14:paraId="771034B3" w14:textId="50AF9A54" w:rsidR="00F83960" w:rsidRPr="00BE196F" w:rsidRDefault="00F83960" w:rsidP="00B645BD">
            <w:pPr>
              <w:jc w:val="center"/>
              <w:rPr>
                <w:sz w:val="20"/>
              </w:rPr>
            </w:pPr>
          </w:p>
        </w:tc>
      </w:tr>
      <w:tr w:rsidR="00F83960" w:rsidRPr="00BE196F" w14:paraId="13DD9DF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7542D96A" w14:textId="61F3CFD8" w:rsidR="00F83960" w:rsidRPr="00BE196F" w:rsidRDefault="00F83960" w:rsidP="00B645BD">
            <w:pPr>
              <w:jc w:val="center"/>
              <w:rPr>
                <w:sz w:val="20"/>
                <w:lang w:val="en-US"/>
              </w:rPr>
            </w:pPr>
            <w:r w:rsidRPr="00BE196F">
              <w:rPr>
                <w:sz w:val="20"/>
                <w:lang w:val="en-US"/>
              </w:rPr>
              <w:lastRenderedPageBreak/>
              <w:t>Annika du Toi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0677D" w14:textId="6EC6020A" w:rsidR="00F83960" w:rsidRPr="00BE196F" w:rsidRDefault="00F83960" w:rsidP="00B645BD">
            <w:pPr>
              <w:jc w:val="center"/>
              <w:rPr>
                <w:sz w:val="20"/>
              </w:rPr>
            </w:pPr>
            <w:r w:rsidRPr="00BE196F">
              <w:rPr>
                <w:sz w:val="20"/>
              </w:rPr>
              <w:t>SQL Developer</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1D9C11D" w14:textId="77777777" w:rsidR="00930F7A" w:rsidRPr="00BE196F" w:rsidRDefault="00930F7A" w:rsidP="00930F7A">
            <w:pPr>
              <w:jc w:val="center"/>
              <w:rPr>
                <w:sz w:val="20"/>
              </w:rPr>
            </w:pPr>
            <w:r w:rsidRPr="00BE196F">
              <w:rPr>
                <w:sz w:val="20"/>
              </w:rPr>
              <w:t>R652.00</w:t>
            </w:r>
          </w:p>
          <w:p w14:paraId="7495EC87" w14:textId="7BC07AC7" w:rsidR="00F83960" w:rsidRPr="00BE196F" w:rsidRDefault="00F83960" w:rsidP="00B645BD">
            <w:pPr>
              <w:jc w:val="center"/>
              <w:rPr>
                <w:sz w:val="20"/>
              </w:rPr>
            </w:pPr>
          </w:p>
        </w:tc>
      </w:tr>
      <w:tr w:rsidR="00F83960" w:rsidRPr="00BE196F" w14:paraId="6448776E" w14:textId="77777777" w:rsidTr="00B645BD">
        <w:trPr>
          <w:trHeight w:val="460"/>
        </w:trPr>
        <w:tc>
          <w:tcPr>
            <w:tcW w:w="0" w:type="auto"/>
            <w:tcBorders>
              <w:top w:val="single" w:sz="4" w:space="0" w:color="auto"/>
              <w:left w:val="single" w:sz="4" w:space="0" w:color="auto"/>
              <w:bottom w:val="single" w:sz="4" w:space="0" w:color="auto"/>
              <w:right w:val="single" w:sz="4" w:space="0" w:color="auto"/>
            </w:tcBorders>
          </w:tcPr>
          <w:p w14:paraId="0EC44B63" w14:textId="61797A5E" w:rsidR="00F83960" w:rsidRPr="00BE196F" w:rsidRDefault="00F83960" w:rsidP="00B645BD">
            <w:pPr>
              <w:jc w:val="center"/>
              <w:rPr>
                <w:sz w:val="20"/>
                <w:lang w:val="en-US"/>
              </w:rPr>
            </w:pPr>
            <w:r w:rsidRPr="00BE196F">
              <w:rPr>
                <w:sz w:val="20"/>
                <w:lang w:val="en-US"/>
              </w:rPr>
              <w:t>Shen</w:t>
            </w:r>
            <w:r w:rsidRPr="00BE196F">
              <w:rPr>
                <w:bCs/>
                <w:sz w:val="20"/>
              </w:rPr>
              <w:t>é Boshoff</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802D884" w14:textId="292A23B9" w:rsidR="00F83960" w:rsidRPr="00BE196F" w:rsidRDefault="00F83960" w:rsidP="00B645BD">
            <w:pPr>
              <w:jc w:val="center"/>
              <w:rPr>
                <w:sz w:val="20"/>
                <w:lang w:val="en-US"/>
              </w:rPr>
            </w:pPr>
            <w:r w:rsidRPr="00BE196F">
              <w:rPr>
                <w:sz w:val="20"/>
                <w:lang w:val="en-US"/>
              </w:rPr>
              <w:t>Cloud Manager/Backend</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A2CC62" w14:textId="20AF0DE4" w:rsidR="00F83960" w:rsidRPr="00BE196F" w:rsidRDefault="00930F7A" w:rsidP="00B645BD">
            <w:pPr>
              <w:jc w:val="center"/>
              <w:rPr>
                <w:sz w:val="20"/>
              </w:rPr>
            </w:pPr>
            <w:r w:rsidRPr="00BE196F">
              <w:rPr>
                <w:sz w:val="20"/>
              </w:rPr>
              <w:t>R1 117.00</w:t>
            </w:r>
          </w:p>
        </w:tc>
      </w:tr>
    </w:tbl>
    <w:p w14:paraId="7F61C632" w14:textId="77777777" w:rsidR="00E4754B" w:rsidRPr="00BE196F" w:rsidRDefault="00E4754B" w:rsidP="00E4754B"/>
    <w:p w14:paraId="16C4A7CF" w14:textId="41BDD706" w:rsidR="00261BC1" w:rsidRPr="00BE196F" w:rsidRDefault="00261BC1" w:rsidP="00AD71BF">
      <w:pPr>
        <w:pStyle w:val="Heading2"/>
        <w:numPr>
          <w:ilvl w:val="1"/>
          <w:numId w:val="27"/>
        </w:numPr>
      </w:pPr>
      <w:bookmarkStart w:id="129" w:name="_Toc105758995"/>
      <w:r w:rsidRPr="00BE196F">
        <w:t>Equipment</w:t>
      </w:r>
      <w:bookmarkEnd w:id="129"/>
    </w:p>
    <w:p w14:paraId="55ACA1CA" w14:textId="2F9067A1" w:rsidR="00232448" w:rsidRPr="00BE196F" w:rsidRDefault="00785390" w:rsidP="002406F9">
      <w:r w:rsidRPr="00BE196F">
        <w:t xml:space="preserve">The development team possess all the necessary hardware and network </w:t>
      </w:r>
      <w:r w:rsidR="00BE4858" w:rsidRPr="00BE196F">
        <w:t>infrastructure to design and develop the application. There might be additional costs to implement APIs and hosting the web application.</w:t>
      </w:r>
    </w:p>
    <w:p w14:paraId="2D9AC657" w14:textId="43DA1F49" w:rsidR="00980579" w:rsidRPr="00BE196F" w:rsidRDefault="00261BC1" w:rsidP="00980579">
      <w:pPr>
        <w:pStyle w:val="Heading2"/>
        <w:numPr>
          <w:ilvl w:val="1"/>
          <w:numId w:val="27"/>
        </w:numPr>
      </w:pPr>
      <w:bookmarkStart w:id="130" w:name="_Toc105758996"/>
      <w:r w:rsidRPr="00BE196F">
        <w:t>Schedule</w:t>
      </w:r>
      <w:bookmarkEnd w:id="130"/>
    </w:p>
    <w:p w14:paraId="3AF6F7E2" w14:textId="2E7B8881" w:rsidR="00232448" w:rsidRPr="00BE196F" w:rsidRDefault="00F120C9" w:rsidP="00232448">
      <w:r w:rsidRPr="00BE196F">
        <w:rPr>
          <w:noProof/>
        </w:rPr>
        <w:drawing>
          <wp:inline distT="0" distB="0" distL="0" distR="0" wp14:anchorId="54307B21" wp14:editId="6B208282">
            <wp:extent cx="5117379" cy="4468091"/>
            <wp:effectExtent l="0" t="0" r="7620" b="8890"/>
            <wp:docPr id="25" name="Picture 2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abl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158346" cy="4503860"/>
                    </a:xfrm>
                    <a:prstGeom prst="rect">
                      <a:avLst/>
                    </a:prstGeom>
                  </pic:spPr>
                </pic:pic>
              </a:graphicData>
            </a:graphic>
          </wp:inline>
        </w:drawing>
      </w:r>
    </w:p>
    <w:p w14:paraId="27578BC5" w14:textId="69878404" w:rsidR="00261BC1" w:rsidRPr="00BE196F" w:rsidRDefault="00261BC1" w:rsidP="00AD71BF">
      <w:pPr>
        <w:pStyle w:val="Heading2"/>
        <w:numPr>
          <w:ilvl w:val="1"/>
          <w:numId w:val="27"/>
        </w:numPr>
      </w:pPr>
      <w:bookmarkStart w:id="131" w:name="_Toc105758997"/>
      <w:r w:rsidRPr="00BE196F">
        <w:t>Assumptions</w:t>
      </w:r>
      <w:bookmarkEnd w:id="131"/>
    </w:p>
    <w:p w14:paraId="0EE06E7D" w14:textId="77777777" w:rsidR="00733140" w:rsidRPr="00BE196F" w:rsidRDefault="00733140" w:rsidP="00733140"/>
    <w:p w14:paraId="4D6270DA" w14:textId="6163FB8B" w:rsidR="00261BC1" w:rsidRPr="00BE196F" w:rsidRDefault="00261BC1" w:rsidP="00AD71BF">
      <w:pPr>
        <w:pStyle w:val="Heading2"/>
        <w:numPr>
          <w:ilvl w:val="1"/>
          <w:numId w:val="27"/>
        </w:numPr>
      </w:pPr>
      <w:bookmarkStart w:id="132" w:name="_Toc105758998"/>
      <w:r w:rsidRPr="00BE196F">
        <w:t>Financial Processes</w:t>
      </w:r>
      <w:bookmarkEnd w:id="132"/>
    </w:p>
    <w:p w14:paraId="0D4101B0" w14:textId="775300F1" w:rsidR="00EC37EF" w:rsidRPr="00BE196F" w:rsidRDefault="00EC37EF" w:rsidP="00EC37EF">
      <w:r w:rsidRPr="00BE196F">
        <w:t>An EVM technique is used to properly monitor and control the cost of the project in order to keep it within budget. This method enables project managers to track a project's actual performance. The EVM method gives a snapshot of the project's performance, allowing managers to identify irregularities and take remedial action.</w:t>
      </w:r>
    </w:p>
    <w:p w14:paraId="11EA701E" w14:textId="77777777" w:rsidR="00EC37EF" w:rsidRPr="00BE196F" w:rsidRDefault="00EC37EF" w:rsidP="00EC37EF"/>
    <w:p w14:paraId="69DBE4B2" w14:textId="29BA3066" w:rsidR="00EC37EF" w:rsidRPr="00BE196F" w:rsidRDefault="00EC37EF" w:rsidP="00EC37EF">
      <w:r w:rsidRPr="00BE196F">
        <w:t xml:space="preserve">Mathematical equations are utilized by the EMV method to determine a project's true performance. By determining the actual performance of a project, a management can determine whether or not a project is within budget. The EMV extends to the forecasting technique, which </w:t>
      </w:r>
      <w:r w:rsidR="00500E87" w:rsidRPr="00BE196F">
        <w:t>is also being</w:t>
      </w:r>
      <w:r w:rsidRPr="00BE196F">
        <w:t xml:space="preserve"> implement</w:t>
      </w:r>
      <w:r w:rsidR="00500E87" w:rsidRPr="00BE196F">
        <w:t>ed by Nig</w:t>
      </w:r>
      <w:r w:rsidR="001E4CCD" w:rsidRPr="00BE196F">
        <w:t>h</w:t>
      </w:r>
      <w:r w:rsidR="00500E87" w:rsidRPr="00BE196F">
        <w:t>tcore Mech</w:t>
      </w:r>
      <w:r w:rsidRPr="00BE196F">
        <w:t>. Techniques for forecasting determine the future performance of a project. When these two methods are used, managers can identify existing and prospective deviations.</w:t>
      </w:r>
    </w:p>
    <w:p w14:paraId="33E16A8A" w14:textId="77777777" w:rsidR="00EC37EF" w:rsidRPr="00BE196F" w:rsidRDefault="00EC37EF" w:rsidP="00EC37EF"/>
    <w:p w14:paraId="69C0FCDB" w14:textId="1C253E0A" w:rsidR="00EC37EF" w:rsidRPr="00BE196F" w:rsidRDefault="00EC37EF" w:rsidP="00EC37EF">
      <w:r w:rsidRPr="00BE196F">
        <w:t>The EMV Method follows the procedure outlined below. In the computations, the start and finish dates and the budget play a crucial role. The planned worth is established (</w:t>
      </w:r>
      <w:r w:rsidR="000E5C3C" w:rsidRPr="00BE196F">
        <w:t>describes</w:t>
      </w:r>
      <w:r w:rsidRPr="00BE196F">
        <w:t xml:space="preserve"> the estimated amount of work that supposed to have been done, expressed in Rand terms)</w:t>
      </w:r>
      <w:r w:rsidR="000E5C3C" w:rsidRPr="00BE196F">
        <w:t>,</w:t>
      </w:r>
      <w:r w:rsidRPr="00BE196F">
        <w:t xml:space="preserve"> </w:t>
      </w:r>
      <w:r w:rsidR="000E5C3C" w:rsidRPr="00BE196F">
        <w:t>t</w:t>
      </w:r>
      <w:r w:rsidRPr="00BE196F">
        <w:t>he earned value is calculated (</w:t>
      </w:r>
      <w:r w:rsidR="00304C78" w:rsidRPr="00BE196F">
        <w:t>d</w:t>
      </w:r>
      <w:r w:rsidRPr="00BE196F">
        <w:t>escribe</w:t>
      </w:r>
      <w:r w:rsidR="001E4CCD" w:rsidRPr="00BE196F">
        <w:t>s</w:t>
      </w:r>
      <w:r w:rsidRPr="00BE196F">
        <w:t xml:space="preserve"> the actual amount of work that has been done, also expressed in Rand terms). The calculated planned and actual values are then utilized to compute the schedule and cost variance.</w:t>
      </w:r>
    </w:p>
    <w:p w14:paraId="2BB15DC3" w14:textId="77777777" w:rsidR="00EC37EF" w:rsidRPr="00BE196F" w:rsidRDefault="00EC37EF" w:rsidP="00EC37EF"/>
    <w:p w14:paraId="53B5EF8B" w14:textId="68F10BC1" w:rsidR="00EC37EF" w:rsidRPr="00BE196F" w:rsidRDefault="00EC37EF" w:rsidP="00EC37EF">
      <w:r w:rsidRPr="00BE196F">
        <w:t>Negative values for the cost schedule and cost variance indicate that the project is behind time and over budget. By determining the schedule and cost variation, managers are able to effectively monitor and control the cost of a project, as they can promptly spot deviations and implement corrective action</w:t>
      </w:r>
      <w:r w:rsidR="00C82C1C" w:rsidRPr="00BE196F">
        <w:t>s</w:t>
      </w:r>
      <w:r w:rsidRPr="00BE196F">
        <w:t>.</w:t>
      </w:r>
    </w:p>
    <w:p w14:paraId="6A9E088E" w14:textId="5BC9C672" w:rsidR="00261BC1" w:rsidRPr="00BE196F" w:rsidRDefault="00261BC1" w:rsidP="00AD71BF">
      <w:pPr>
        <w:pStyle w:val="Heading2"/>
        <w:numPr>
          <w:ilvl w:val="1"/>
          <w:numId w:val="27"/>
        </w:numPr>
      </w:pPr>
      <w:bookmarkStart w:id="133" w:name="_Toc105758999"/>
      <w:r w:rsidRPr="00BE196F">
        <w:t>Activities</w:t>
      </w:r>
      <w:bookmarkEnd w:id="133"/>
    </w:p>
    <w:p w14:paraId="66CEE1D2" w14:textId="77777777" w:rsidR="001E4CCD" w:rsidRPr="00BE196F" w:rsidRDefault="001E4CCD" w:rsidP="001E4CCD"/>
    <w:p w14:paraId="63F0A328" w14:textId="4D9FA26D" w:rsidR="00261BC1" w:rsidRPr="00BE196F" w:rsidRDefault="00261BC1" w:rsidP="00AD71BF">
      <w:pPr>
        <w:pStyle w:val="Heading2"/>
        <w:numPr>
          <w:ilvl w:val="1"/>
          <w:numId w:val="27"/>
        </w:numPr>
      </w:pPr>
      <w:bookmarkStart w:id="134" w:name="_Toc105759000"/>
      <w:r w:rsidRPr="00BE196F">
        <w:lastRenderedPageBreak/>
        <w:t>Roles</w:t>
      </w:r>
      <w:bookmarkEnd w:id="134"/>
    </w:p>
    <w:p w14:paraId="2ACBEDA5" w14:textId="5265567E" w:rsidR="00261BC1" w:rsidRPr="00BE196F" w:rsidRDefault="00261BC1" w:rsidP="00AD71BF">
      <w:pPr>
        <w:pStyle w:val="Heading2"/>
        <w:numPr>
          <w:ilvl w:val="1"/>
          <w:numId w:val="27"/>
        </w:numPr>
      </w:pPr>
      <w:bookmarkStart w:id="135" w:name="_Toc105759001"/>
      <w:r w:rsidRPr="00BE196F">
        <w:t>Documents</w:t>
      </w:r>
      <w:bookmarkEnd w:id="135"/>
    </w:p>
    <w:p w14:paraId="64D5643E" w14:textId="14B40634" w:rsidR="00114F76" w:rsidRPr="00BE196F" w:rsidRDefault="00114F76" w:rsidP="00AD71BF">
      <w:pPr>
        <w:pStyle w:val="Heading1"/>
        <w:numPr>
          <w:ilvl w:val="0"/>
          <w:numId w:val="15"/>
        </w:numPr>
        <w:ind w:left="426" w:hanging="426"/>
        <w:rPr>
          <w:b/>
          <w:bCs/>
        </w:rPr>
      </w:pPr>
      <w:bookmarkStart w:id="136" w:name="_Toc105759002"/>
      <w:r w:rsidRPr="00BE196F">
        <w:rPr>
          <w:b/>
          <w:bCs/>
        </w:rPr>
        <w:t>Procurement Plan</w:t>
      </w:r>
      <w:bookmarkEnd w:id="136"/>
    </w:p>
    <w:p w14:paraId="595EB7FB" w14:textId="04E54A81" w:rsidR="004D4EAC" w:rsidRPr="00BE196F" w:rsidRDefault="004D4EAC" w:rsidP="00AD71BF">
      <w:pPr>
        <w:pStyle w:val="Heading2"/>
        <w:numPr>
          <w:ilvl w:val="1"/>
          <w:numId w:val="28"/>
        </w:numPr>
      </w:pPr>
      <w:bookmarkStart w:id="137" w:name="_Toc105759003"/>
      <w:r w:rsidRPr="00BE196F">
        <w:t>Procurement Requirements</w:t>
      </w:r>
      <w:bookmarkEnd w:id="137"/>
    </w:p>
    <w:p w14:paraId="78AD228E" w14:textId="0C04EBBD" w:rsidR="004D4EAC" w:rsidRPr="00BE196F" w:rsidRDefault="004D4EAC" w:rsidP="00AD71BF">
      <w:pPr>
        <w:pStyle w:val="Heading2"/>
        <w:numPr>
          <w:ilvl w:val="1"/>
          <w:numId w:val="29"/>
        </w:numPr>
      </w:pPr>
      <w:bookmarkStart w:id="138" w:name="_Toc105759004"/>
      <w:r w:rsidRPr="00BE196F">
        <w:t>Requirements</w:t>
      </w:r>
      <w:bookmarkEnd w:id="138"/>
    </w:p>
    <w:p w14:paraId="74643677" w14:textId="7E4AEB7C" w:rsidR="00FC0ECF" w:rsidRPr="00BE196F" w:rsidRDefault="00E8182E" w:rsidP="00AD71BF">
      <w:pPr>
        <w:pStyle w:val="Heading2"/>
        <w:numPr>
          <w:ilvl w:val="1"/>
          <w:numId w:val="32"/>
        </w:numPr>
      </w:pPr>
      <w:bookmarkStart w:id="139" w:name="_Toc105759005"/>
      <w:r w:rsidRPr="00BE196F">
        <w:t>Market Research</w:t>
      </w:r>
      <w:bookmarkEnd w:id="139"/>
    </w:p>
    <w:p w14:paraId="438A602D" w14:textId="6EA6B45C" w:rsidR="00FC0ECF" w:rsidRPr="00BE196F" w:rsidRDefault="00E8182E" w:rsidP="00AD71BF">
      <w:pPr>
        <w:pStyle w:val="Heading2"/>
        <w:numPr>
          <w:ilvl w:val="1"/>
          <w:numId w:val="33"/>
        </w:numPr>
      </w:pPr>
      <w:bookmarkStart w:id="140" w:name="_Toc105759006"/>
      <w:r w:rsidRPr="00BE196F">
        <w:t>Schedule</w:t>
      </w:r>
      <w:bookmarkEnd w:id="140"/>
    </w:p>
    <w:p w14:paraId="2E987C62" w14:textId="25281AA8" w:rsidR="00FC0ECF" w:rsidRPr="00BE196F" w:rsidRDefault="00E8182E" w:rsidP="00AD71BF">
      <w:pPr>
        <w:pStyle w:val="Heading2"/>
        <w:numPr>
          <w:ilvl w:val="1"/>
          <w:numId w:val="34"/>
        </w:numPr>
      </w:pPr>
      <w:bookmarkStart w:id="141" w:name="_Toc105759007"/>
      <w:r w:rsidRPr="00BE196F">
        <w:t>Assumptions</w:t>
      </w:r>
      <w:bookmarkEnd w:id="141"/>
    </w:p>
    <w:p w14:paraId="2AE893DE" w14:textId="64475C24" w:rsidR="00FC0ECF" w:rsidRPr="00BE196F" w:rsidRDefault="00E8182E" w:rsidP="00AD71BF">
      <w:pPr>
        <w:pStyle w:val="Heading2"/>
        <w:numPr>
          <w:ilvl w:val="1"/>
          <w:numId w:val="35"/>
        </w:numPr>
      </w:pPr>
      <w:bookmarkStart w:id="142" w:name="_Toc105759008"/>
      <w:r w:rsidRPr="00BE196F">
        <w:t>Constraints</w:t>
      </w:r>
      <w:bookmarkEnd w:id="142"/>
    </w:p>
    <w:p w14:paraId="37A6CC23" w14:textId="61F61754" w:rsidR="00E8182E" w:rsidRPr="00BE196F" w:rsidRDefault="00E8182E" w:rsidP="00AD71BF">
      <w:pPr>
        <w:pStyle w:val="Heading2"/>
        <w:numPr>
          <w:ilvl w:val="1"/>
          <w:numId w:val="36"/>
        </w:numPr>
      </w:pPr>
      <w:bookmarkStart w:id="143" w:name="_Toc105759009"/>
      <w:r w:rsidRPr="00BE196F">
        <w:t>Activities</w:t>
      </w:r>
      <w:bookmarkEnd w:id="143"/>
    </w:p>
    <w:p w14:paraId="33D458EC" w14:textId="74461C24" w:rsidR="00FC0ECF" w:rsidRPr="00BE196F" w:rsidRDefault="00E8182E" w:rsidP="00AD71BF">
      <w:pPr>
        <w:pStyle w:val="Heading2"/>
        <w:numPr>
          <w:ilvl w:val="1"/>
          <w:numId w:val="37"/>
        </w:numPr>
      </w:pPr>
      <w:bookmarkStart w:id="144" w:name="_Toc105759010"/>
      <w:r w:rsidRPr="00BE196F">
        <w:t>Roles</w:t>
      </w:r>
      <w:bookmarkEnd w:id="144"/>
    </w:p>
    <w:p w14:paraId="5D58C7A0" w14:textId="706347F4" w:rsidR="00114F76" w:rsidRPr="00BE196F" w:rsidRDefault="00114F76" w:rsidP="00AD71BF">
      <w:pPr>
        <w:pStyle w:val="Heading1"/>
        <w:numPr>
          <w:ilvl w:val="0"/>
          <w:numId w:val="15"/>
        </w:numPr>
        <w:ind w:left="426" w:hanging="426"/>
        <w:rPr>
          <w:b/>
          <w:bCs/>
        </w:rPr>
      </w:pPr>
      <w:bookmarkStart w:id="145" w:name="_Toc105759011"/>
      <w:r w:rsidRPr="00BE196F">
        <w:rPr>
          <w:b/>
          <w:bCs/>
        </w:rPr>
        <w:t>Resource Plan</w:t>
      </w:r>
      <w:bookmarkEnd w:id="145"/>
    </w:p>
    <w:p w14:paraId="2BCC4391" w14:textId="01494333" w:rsidR="003C2487" w:rsidRPr="00BE196F" w:rsidRDefault="003C2487" w:rsidP="00AD71BF">
      <w:pPr>
        <w:pStyle w:val="Heading2"/>
        <w:numPr>
          <w:ilvl w:val="1"/>
          <w:numId w:val="31"/>
        </w:numPr>
      </w:pPr>
      <w:bookmarkStart w:id="146" w:name="_Toc105759012"/>
      <w:r w:rsidRPr="00BE196F">
        <w:t>Labour</w:t>
      </w:r>
      <w:bookmarkEnd w:id="146"/>
    </w:p>
    <w:p w14:paraId="72A39DB1" w14:textId="1BF8E3E7" w:rsidR="003C2487" w:rsidRPr="00BE196F" w:rsidRDefault="003C2487" w:rsidP="00FC0ECF">
      <w:pPr>
        <w:pStyle w:val="Heading2"/>
      </w:pPr>
      <w:bookmarkStart w:id="147" w:name="_Toc105759013"/>
      <w:r w:rsidRPr="00BE196F">
        <w:t>Equipment</w:t>
      </w:r>
      <w:bookmarkEnd w:id="147"/>
    </w:p>
    <w:p w14:paraId="364BC64C" w14:textId="3E3AC05A" w:rsidR="003C2487" w:rsidRPr="00BE196F" w:rsidRDefault="003C2487" w:rsidP="00FC0ECF">
      <w:pPr>
        <w:pStyle w:val="Heading2"/>
      </w:pPr>
      <w:bookmarkStart w:id="148" w:name="_Toc105759014"/>
      <w:r w:rsidRPr="00BE196F">
        <w:t>Assumptions</w:t>
      </w:r>
      <w:bookmarkEnd w:id="148"/>
    </w:p>
    <w:p w14:paraId="6EF21C73" w14:textId="620AFFDB" w:rsidR="003C2487" w:rsidRPr="00BE196F" w:rsidRDefault="003C2487" w:rsidP="00FC0ECF">
      <w:pPr>
        <w:pStyle w:val="Heading2"/>
      </w:pPr>
      <w:bookmarkStart w:id="149" w:name="_Toc105759015"/>
      <w:r w:rsidRPr="00BE196F">
        <w:t>Constraints</w:t>
      </w:r>
      <w:bookmarkEnd w:id="149"/>
    </w:p>
    <w:p w14:paraId="78215FED" w14:textId="6954942E" w:rsidR="00114F76" w:rsidRPr="00BE196F" w:rsidRDefault="00114F76" w:rsidP="00AD71BF">
      <w:pPr>
        <w:pStyle w:val="Heading1"/>
        <w:numPr>
          <w:ilvl w:val="0"/>
          <w:numId w:val="15"/>
        </w:numPr>
        <w:ind w:left="426" w:hanging="426"/>
        <w:rPr>
          <w:b/>
          <w:bCs/>
        </w:rPr>
      </w:pPr>
      <w:bookmarkStart w:id="150" w:name="_Toc105759016"/>
      <w:r w:rsidRPr="00BE196F">
        <w:rPr>
          <w:b/>
          <w:bCs/>
        </w:rPr>
        <w:t>Communication Plan</w:t>
      </w:r>
      <w:bookmarkEnd w:id="150"/>
    </w:p>
    <w:p w14:paraId="6CC592F5" w14:textId="3C2F6F1D" w:rsidR="006C0B7B" w:rsidRPr="00BE196F" w:rsidRDefault="00BF6383" w:rsidP="00AD71BF">
      <w:pPr>
        <w:pStyle w:val="Heading2"/>
        <w:numPr>
          <w:ilvl w:val="1"/>
          <w:numId w:val="39"/>
        </w:numPr>
      </w:pPr>
      <w:bookmarkStart w:id="151" w:name="_Toc105759017"/>
      <w:r w:rsidRPr="00BE196F">
        <w:t>Stakeholder List</w:t>
      </w:r>
      <w:bookmarkEnd w:id="151"/>
    </w:p>
    <w:p w14:paraId="02C68275" w14:textId="4F08797F" w:rsidR="00BF6383" w:rsidRPr="00BE196F" w:rsidRDefault="00BF6383" w:rsidP="00AD71BF">
      <w:pPr>
        <w:pStyle w:val="Heading2"/>
        <w:numPr>
          <w:ilvl w:val="1"/>
          <w:numId w:val="38"/>
        </w:numPr>
      </w:pPr>
      <w:bookmarkStart w:id="152" w:name="_Toc105759018"/>
      <w:r w:rsidRPr="00BE196F">
        <w:t>Stakeholder Requirements</w:t>
      </w:r>
      <w:bookmarkEnd w:id="152"/>
    </w:p>
    <w:p w14:paraId="1329E9B6" w14:textId="44B76887" w:rsidR="00BF6383" w:rsidRPr="00BE196F" w:rsidRDefault="00BF6383" w:rsidP="00AD71BF">
      <w:pPr>
        <w:pStyle w:val="Heading2"/>
        <w:numPr>
          <w:ilvl w:val="1"/>
          <w:numId w:val="38"/>
        </w:numPr>
      </w:pPr>
      <w:bookmarkStart w:id="153" w:name="_Toc105759019"/>
      <w:r w:rsidRPr="00BE196F">
        <w:t>Assumptions</w:t>
      </w:r>
      <w:bookmarkEnd w:id="153"/>
    </w:p>
    <w:p w14:paraId="4B31EDE4" w14:textId="223605BB" w:rsidR="00BF6383" w:rsidRPr="00BE196F" w:rsidRDefault="00BF6383" w:rsidP="00AD71BF">
      <w:pPr>
        <w:pStyle w:val="Heading2"/>
        <w:numPr>
          <w:ilvl w:val="1"/>
          <w:numId w:val="38"/>
        </w:numPr>
      </w:pPr>
      <w:bookmarkStart w:id="154" w:name="_Toc105759020"/>
      <w:r w:rsidRPr="00BE196F">
        <w:lastRenderedPageBreak/>
        <w:t>Constraints</w:t>
      </w:r>
      <w:bookmarkEnd w:id="154"/>
    </w:p>
    <w:p w14:paraId="0D868910" w14:textId="2247708A" w:rsidR="00BF6383" w:rsidRPr="00BE196F" w:rsidRDefault="00BF6383" w:rsidP="00AD71BF">
      <w:pPr>
        <w:pStyle w:val="Heading2"/>
        <w:numPr>
          <w:ilvl w:val="1"/>
          <w:numId w:val="38"/>
        </w:numPr>
      </w:pPr>
      <w:bookmarkStart w:id="155" w:name="_Toc105759021"/>
      <w:r w:rsidRPr="00BE196F">
        <w:t>Activities</w:t>
      </w:r>
      <w:bookmarkEnd w:id="155"/>
    </w:p>
    <w:p w14:paraId="29B53414" w14:textId="39EF6289" w:rsidR="00BF6383" w:rsidRPr="00BE196F" w:rsidRDefault="00BF6383" w:rsidP="00AD71BF">
      <w:pPr>
        <w:pStyle w:val="Heading2"/>
        <w:numPr>
          <w:ilvl w:val="1"/>
          <w:numId w:val="38"/>
        </w:numPr>
      </w:pPr>
      <w:bookmarkStart w:id="156" w:name="_Toc105759022"/>
      <w:r w:rsidRPr="00BE196F">
        <w:t>Roles</w:t>
      </w:r>
      <w:bookmarkEnd w:id="156"/>
    </w:p>
    <w:p w14:paraId="2FA3F88A" w14:textId="0C9D858E" w:rsidR="00BF6383" w:rsidRPr="00BE196F" w:rsidRDefault="00BF6383" w:rsidP="00AD71BF">
      <w:pPr>
        <w:pStyle w:val="Heading2"/>
        <w:numPr>
          <w:ilvl w:val="1"/>
          <w:numId w:val="38"/>
        </w:numPr>
      </w:pPr>
      <w:bookmarkStart w:id="157" w:name="_Toc105759023"/>
      <w:r w:rsidRPr="00BE196F">
        <w:t>Methods, Documents and Technology</w:t>
      </w:r>
      <w:bookmarkEnd w:id="157"/>
    </w:p>
    <w:p w14:paraId="2F20FE20" w14:textId="242F15F0" w:rsidR="00114F76" w:rsidRPr="00BE196F" w:rsidRDefault="00114F76" w:rsidP="00AD71BF">
      <w:pPr>
        <w:pStyle w:val="Heading1"/>
        <w:numPr>
          <w:ilvl w:val="0"/>
          <w:numId w:val="15"/>
        </w:numPr>
        <w:ind w:left="426" w:hanging="426"/>
        <w:rPr>
          <w:b/>
          <w:bCs/>
        </w:rPr>
      </w:pPr>
      <w:bookmarkStart w:id="158" w:name="_Toc105759024"/>
      <w:r w:rsidRPr="00BE196F">
        <w:rPr>
          <w:b/>
          <w:bCs/>
        </w:rPr>
        <w:t>Appendix C: Nightcore Mech Meeting Minutes</w:t>
      </w:r>
      <w:bookmarkEnd w:id="1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18"/>
      </w:tblGrid>
      <w:tr w:rsidR="0053496D" w:rsidRPr="00BE196F" w14:paraId="50A4E422" w14:textId="77777777" w:rsidTr="00DE2F71">
        <w:tc>
          <w:tcPr>
            <w:tcW w:w="1220" w:type="pct"/>
            <w:shd w:val="clear" w:color="auto" w:fill="D9D9D9"/>
          </w:tcPr>
          <w:p w14:paraId="7172B3B9"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865B385" w14:textId="77777777" w:rsidR="0053496D" w:rsidRPr="00BE196F" w:rsidRDefault="0053496D" w:rsidP="00DE2F71">
            <w:pPr>
              <w:rPr>
                <w:sz w:val="20"/>
                <w:szCs w:val="20"/>
              </w:rPr>
            </w:pPr>
            <w:r w:rsidRPr="00BE196F">
              <w:t>SimiLabs Plagiarism and Stylometry Checker</w:t>
            </w:r>
          </w:p>
        </w:tc>
      </w:tr>
      <w:tr w:rsidR="0053496D" w:rsidRPr="00BE196F" w14:paraId="64AC4027" w14:textId="77777777" w:rsidTr="00DE2F71">
        <w:tc>
          <w:tcPr>
            <w:tcW w:w="1220" w:type="pct"/>
            <w:shd w:val="clear" w:color="auto" w:fill="D9D9D9"/>
          </w:tcPr>
          <w:p w14:paraId="60D0DEF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48078CAA" w14:textId="77777777" w:rsidR="0053496D" w:rsidRPr="00BE196F" w:rsidRDefault="0053496D" w:rsidP="00DE2F71">
            <w:pPr>
              <w:rPr>
                <w:sz w:val="20"/>
                <w:szCs w:val="20"/>
              </w:rPr>
            </w:pPr>
            <w:r w:rsidRPr="00BE196F">
              <w:t>Initiation Meeting</w:t>
            </w:r>
          </w:p>
        </w:tc>
      </w:tr>
      <w:tr w:rsidR="0053496D" w:rsidRPr="00BE196F" w14:paraId="12B5EE67" w14:textId="77777777" w:rsidTr="00DE2F71">
        <w:tc>
          <w:tcPr>
            <w:tcW w:w="1220" w:type="pct"/>
            <w:shd w:val="clear" w:color="auto" w:fill="D9D9D9"/>
          </w:tcPr>
          <w:p w14:paraId="3F2615AC"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31A4AD7" w14:textId="77777777" w:rsidR="0053496D" w:rsidRPr="00BE196F" w:rsidRDefault="0053496D" w:rsidP="00DE2F71">
            <w:pPr>
              <w:rPr>
                <w:sz w:val="20"/>
                <w:szCs w:val="20"/>
              </w:rPr>
            </w:pPr>
            <w:r w:rsidRPr="00BE196F">
              <w:t>2022/03/31</w:t>
            </w:r>
          </w:p>
        </w:tc>
      </w:tr>
      <w:tr w:rsidR="0053496D" w:rsidRPr="00BE196F" w14:paraId="4EB6E052" w14:textId="77777777" w:rsidTr="00DE2F71">
        <w:tc>
          <w:tcPr>
            <w:tcW w:w="1220" w:type="pct"/>
            <w:shd w:val="clear" w:color="auto" w:fill="D9D9D9"/>
          </w:tcPr>
          <w:p w14:paraId="6887A627"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36FE23F9" w14:textId="77777777" w:rsidR="0053496D" w:rsidRPr="00BE196F" w:rsidRDefault="0053496D" w:rsidP="00DE2F71">
            <w:pPr>
              <w:rPr>
                <w:sz w:val="20"/>
                <w:szCs w:val="20"/>
              </w:rPr>
            </w:pPr>
            <w:r w:rsidRPr="00BE196F">
              <w:t>16:00 – 17:00</w:t>
            </w:r>
          </w:p>
        </w:tc>
      </w:tr>
      <w:tr w:rsidR="0053496D" w:rsidRPr="00BE196F" w14:paraId="5686EF73" w14:textId="77777777" w:rsidTr="00DE2F71">
        <w:tc>
          <w:tcPr>
            <w:tcW w:w="1220" w:type="pct"/>
            <w:shd w:val="clear" w:color="auto" w:fill="D9D9D9"/>
          </w:tcPr>
          <w:p w14:paraId="58C893F6"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21E12CF8" w14:textId="77777777" w:rsidR="0053496D" w:rsidRPr="00BE196F" w:rsidRDefault="0053496D" w:rsidP="00DE2F71">
            <w:pPr>
              <w:rPr>
                <w:lang w:val="en-ZA"/>
              </w:rPr>
            </w:pPr>
            <w:r w:rsidRPr="00BE196F">
              <w:t>Distributed Virtual Meeting</w:t>
            </w:r>
          </w:p>
        </w:tc>
      </w:tr>
      <w:tr w:rsidR="0053496D" w:rsidRPr="00BE196F" w14:paraId="40AB54A4" w14:textId="77777777" w:rsidTr="00DE2F71">
        <w:tc>
          <w:tcPr>
            <w:tcW w:w="1220" w:type="pct"/>
            <w:shd w:val="clear" w:color="auto" w:fill="D9D9D9"/>
          </w:tcPr>
          <w:p w14:paraId="119CE1F3"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4A94F294" w14:textId="77777777" w:rsidR="0053496D" w:rsidRPr="00BE196F" w:rsidRDefault="0053496D" w:rsidP="00DE2F71">
            <w:r w:rsidRPr="00BE196F">
              <w:t>Ricus Warmenhoven</w:t>
            </w:r>
          </w:p>
          <w:p w14:paraId="4F2B06A9" w14:textId="77777777" w:rsidR="0053496D" w:rsidRPr="00BE196F" w:rsidRDefault="0053496D" w:rsidP="00DE2F71">
            <w:pPr>
              <w:rPr>
                <w:sz w:val="20"/>
                <w:szCs w:val="20"/>
              </w:rPr>
            </w:pPr>
            <w:r w:rsidRPr="00BE196F">
              <w:t>Zander Janse van Rensburg</w:t>
            </w:r>
          </w:p>
        </w:tc>
      </w:tr>
      <w:tr w:rsidR="0053496D" w:rsidRPr="00BE196F" w14:paraId="4AB9A6D2" w14:textId="77777777" w:rsidTr="00DE2F71">
        <w:tc>
          <w:tcPr>
            <w:tcW w:w="1220" w:type="pct"/>
            <w:shd w:val="clear" w:color="auto" w:fill="D9D9D9"/>
          </w:tcPr>
          <w:p w14:paraId="07DAE9DA"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744A149A" w14:textId="77777777" w:rsidR="0053496D" w:rsidRPr="00BE196F" w:rsidRDefault="0053496D" w:rsidP="00DE2F71">
            <w:r w:rsidRPr="00BE196F">
              <w:t>Hanno Visagie</w:t>
            </w:r>
          </w:p>
          <w:p w14:paraId="590551ED" w14:textId="77777777" w:rsidR="0053496D" w:rsidRPr="00BE196F" w:rsidRDefault="0053496D" w:rsidP="00DE2F71">
            <w:r w:rsidRPr="00BE196F">
              <w:t>Hano Strydom</w:t>
            </w:r>
          </w:p>
          <w:p w14:paraId="3C24E636" w14:textId="77777777" w:rsidR="0053496D" w:rsidRPr="00BE196F" w:rsidRDefault="0053496D" w:rsidP="00DE2F71">
            <w:r w:rsidRPr="00BE196F">
              <w:t>Michael Rosin</w:t>
            </w:r>
          </w:p>
          <w:p w14:paraId="6EA07BC8" w14:textId="77777777" w:rsidR="0053496D" w:rsidRPr="00BE196F" w:rsidRDefault="0053496D" w:rsidP="00DE2F71">
            <w:r w:rsidRPr="00BE196F">
              <w:t>Llewellyn Anthony</w:t>
            </w:r>
          </w:p>
          <w:p w14:paraId="1DB9A384" w14:textId="77777777" w:rsidR="0053496D" w:rsidRPr="00BE196F" w:rsidRDefault="0053496D" w:rsidP="00DE2F71">
            <w:r w:rsidRPr="00BE196F">
              <w:t>Annika du Toit</w:t>
            </w:r>
          </w:p>
          <w:p w14:paraId="75C2BC2B" w14:textId="77777777" w:rsidR="0053496D" w:rsidRPr="00BE196F" w:rsidRDefault="0053496D" w:rsidP="00DE2F71">
            <w:pPr>
              <w:rPr>
                <w:sz w:val="20"/>
                <w:szCs w:val="20"/>
              </w:rPr>
            </w:pPr>
            <w:r w:rsidRPr="00BE196F">
              <w:t>Shené Boshoff</w:t>
            </w:r>
          </w:p>
        </w:tc>
      </w:tr>
      <w:tr w:rsidR="0053496D" w:rsidRPr="00BE196F" w14:paraId="4C7F9A79" w14:textId="77777777" w:rsidTr="00DE2F71">
        <w:tc>
          <w:tcPr>
            <w:tcW w:w="1220" w:type="pct"/>
            <w:shd w:val="clear" w:color="auto" w:fill="D9D9D9"/>
          </w:tcPr>
          <w:p w14:paraId="4F41A107"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23CB621C" w14:textId="77777777" w:rsidR="0053496D" w:rsidRPr="00BE196F" w:rsidRDefault="0053496D" w:rsidP="00DE2F71">
            <w:pPr>
              <w:rPr>
                <w:sz w:val="20"/>
                <w:szCs w:val="20"/>
              </w:rPr>
            </w:pPr>
            <w:r w:rsidRPr="00BE196F">
              <w:t>NightcoreMech</w:t>
            </w:r>
          </w:p>
        </w:tc>
      </w:tr>
    </w:tbl>
    <w:p w14:paraId="5655E6AD"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67"/>
        <w:gridCol w:w="1608"/>
        <w:gridCol w:w="1344"/>
      </w:tblGrid>
      <w:tr w:rsidR="0053496D" w:rsidRPr="00BE196F" w14:paraId="78F89A30" w14:textId="77777777" w:rsidTr="00DE2F71">
        <w:trPr>
          <w:tblHeader/>
        </w:trPr>
        <w:tc>
          <w:tcPr>
            <w:tcW w:w="6565" w:type="dxa"/>
            <w:shd w:val="clear" w:color="auto" w:fill="D9D9D9"/>
          </w:tcPr>
          <w:p w14:paraId="387F6911"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0AEE9270" w14:textId="77777777" w:rsidR="0053496D" w:rsidRPr="00BE196F" w:rsidRDefault="0053496D" w:rsidP="00DE2F71">
            <w:pPr>
              <w:jc w:val="center"/>
              <w:rPr>
                <w:b/>
                <w:sz w:val="20"/>
                <w:szCs w:val="20"/>
              </w:rPr>
            </w:pPr>
            <w:r w:rsidRPr="00BE196F">
              <w:rPr>
                <w:b/>
                <w:sz w:val="20"/>
                <w:szCs w:val="20"/>
              </w:rPr>
              <w:t>Owner</w:t>
            </w:r>
          </w:p>
        </w:tc>
        <w:tc>
          <w:tcPr>
            <w:tcW w:w="1400" w:type="dxa"/>
            <w:shd w:val="clear" w:color="auto" w:fill="D9D9D9"/>
          </w:tcPr>
          <w:p w14:paraId="7D747D51"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6E69499" w14:textId="77777777" w:rsidTr="00DE2F71">
        <w:tc>
          <w:tcPr>
            <w:tcW w:w="6565" w:type="dxa"/>
            <w:shd w:val="clear" w:color="auto" w:fill="auto"/>
          </w:tcPr>
          <w:p w14:paraId="744016C0" w14:textId="77777777" w:rsidR="0053496D" w:rsidRPr="00BE196F" w:rsidRDefault="0053496D" w:rsidP="00DE2F71"/>
          <w:p w14:paraId="59B5B291" w14:textId="77777777" w:rsidR="0053496D" w:rsidRPr="00BE196F" w:rsidRDefault="0053496D" w:rsidP="00DE2F71"/>
          <w:p w14:paraId="2A905765" w14:textId="77777777" w:rsidR="0053496D" w:rsidRPr="00BE196F" w:rsidRDefault="0053496D" w:rsidP="00DE2F71">
            <w:r w:rsidRPr="00BE196F">
              <w:t>Development Team and Stakeholders introduction:</w:t>
            </w:r>
          </w:p>
          <w:p w14:paraId="7E7574AF" w14:textId="77777777" w:rsidR="0053496D" w:rsidRPr="00BE196F" w:rsidRDefault="0053496D" w:rsidP="00DE2F71">
            <w:r w:rsidRPr="00BE196F">
              <w:t xml:space="preserve">Similabs Plagiarism and Stylometry checker </w:t>
            </w:r>
          </w:p>
        </w:tc>
        <w:tc>
          <w:tcPr>
            <w:tcW w:w="1611" w:type="dxa"/>
            <w:shd w:val="clear" w:color="auto" w:fill="auto"/>
          </w:tcPr>
          <w:p w14:paraId="7B0A6A36" w14:textId="77777777" w:rsidR="0053496D" w:rsidRPr="00BE196F" w:rsidRDefault="0053496D" w:rsidP="00DE2F71">
            <w:pPr>
              <w:ind w:left="60"/>
              <w:rPr>
                <w:sz w:val="20"/>
                <w:szCs w:val="20"/>
              </w:rPr>
            </w:pPr>
            <w:r w:rsidRPr="00BE196F">
              <w:rPr>
                <w:sz w:val="20"/>
                <w:szCs w:val="20"/>
              </w:rPr>
              <w:t>Development Team</w:t>
            </w:r>
          </w:p>
          <w:p w14:paraId="59999792" w14:textId="77777777" w:rsidR="0053496D" w:rsidRPr="00BE196F" w:rsidRDefault="0053496D" w:rsidP="00DE2F71">
            <w:pPr>
              <w:ind w:left="60"/>
              <w:rPr>
                <w:sz w:val="20"/>
                <w:szCs w:val="20"/>
              </w:rPr>
            </w:pPr>
            <w:r w:rsidRPr="00BE196F">
              <w:rPr>
                <w:sz w:val="20"/>
                <w:szCs w:val="20"/>
              </w:rPr>
              <w:t>Ricus Warmenhoven</w:t>
            </w:r>
          </w:p>
          <w:p w14:paraId="7458A2E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76ED3E9" w14:textId="77777777" w:rsidR="0053496D" w:rsidRPr="00BE196F" w:rsidRDefault="0053496D" w:rsidP="00DE2F71">
            <w:pPr>
              <w:ind w:left="60"/>
              <w:rPr>
                <w:sz w:val="20"/>
                <w:szCs w:val="20"/>
              </w:rPr>
            </w:pPr>
          </w:p>
          <w:p w14:paraId="41C45082" w14:textId="77777777" w:rsidR="0053496D" w:rsidRPr="00BE196F" w:rsidRDefault="0053496D" w:rsidP="00DE2F71">
            <w:pPr>
              <w:ind w:left="60"/>
              <w:rPr>
                <w:sz w:val="20"/>
                <w:szCs w:val="20"/>
              </w:rPr>
            </w:pPr>
          </w:p>
          <w:p w14:paraId="23517447" w14:textId="77777777" w:rsidR="0053496D" w:rsidRPr="00BE196F" w:rsidRDefault="0053496D" w:rsidP="00DE2F71">
            <w:pPr>
              <w:ind w:left="60"/>
              <w:rPr>
                <w:sz w:val="20"/>
                <w:szCs w:val="20"/>
              </w:rPr>
            </w:pPr>
            <w:r w:rsidRPr="00BE196F">
              <w:rPr>
                <w:sz w:val="20"/>
                <w:szCs w:val="20"/>
              </w:rPr>
              <w:t>31 March 2022</w:t>
            </w:r>
          </w:p>
        </w:tc>
      </w:tr>
      <w:tr w:rsidR="0053496D" w:rsidRPr="00BE196F" w14:paraId="3DF1DD37" w14:textId="77777777" w:rsidTr="00DE2F71">
        <w:tc>
          <w:tcPr>
            <w:tcW w:w="6565" w:type="dxa"/>
            <w:shd w:val="clear" w:color="auto" w:fill="auto"/>
          </w:tcPr>
          <w:p w14:paraId="56DF6C06" w14:textId="77777777" w:rsidR="0053496D" w:rsidRPr="00BE196F" w:rsidRDefault="0053496D" w:rsidP="00DE2F71"/>
          <w:p w14:paraId="54401618" w14:textId="77777777" w:rsidR="0053496D" w:rsidRPr="00BE196F" w:rsidRDefault="0053496D" w:rsidP="00DE2F71"/>
          <w:p w14:paraId="399C707C" w14:textId="77777777" w:rsidR="0053496D" w:rsidRPr="00BE196F" w:rsidRDefault="0053496D" w:rsidP="00DE2F71">
            <w:r w:rsidRPr="00BE196F">
              <w:t>Initiation of Stakeholder Meeting times</w:t>
            </w:r>
          </w:p>
        </w:tc>
        <w:tc>
          <w:tcPr>
            <w:tcW w:w="1611" w:type="dxa"/>
            <w:shd w:val="clear" w:color="auto" w:fill="auto"/>
          </w:tcPr>
          <w:p w14:paraId="41940FC0" w14:textId="77777777" w:rsidR="0053496D" w:rsidRPr="00BE196F" w:rsidRDefault="0053496D" w:rsidP="00DE2F71">
            <w:pPr>
              <w:ind w:left="60"/>
              <w:rPr>
                <w:sz w:val="20"/>
                <w:szCs w:val="20"/>
              </w:rPr>
            </w:pPr>
            <w:r w:rsidRPr="00BE196F">
              <w:rPr>
                <w:sz w:val="20"/>
                <w:szCs w:val="20"/>
              </w:rPr>
              <w:t>Development Team</w:t>
            </w:r>
          </w:p>
          <w:p w14:paraId="682D1642" w14:textId="77777777" w:rsidR="0053496D" w:rsidRPr="00BE196F" w:rsidRDefault="0053496D" w:rsidP="00DE2F71">
            <w:pPr>
              <w:ind w:left="60"/>
              <w:rPr>
                <w:sz w:val="20"/>
                <w:szCs w:val="20"/>
              </w:rPr>
            </w:pPr>
            <w:r w:rsidRPr="00BE196F">
              <w:rPr>
                <w:sz w:val="20"/>
                <w:szCs w:val="20"/>
              </w:rPr>
              <w:t>Ricus Warmenhoven</w:t>
            </w:r>
          </w:p>
          <w:p w14:paraId="24BBD631"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5514E513" w14:textId="77777777" w:rsidR="0053496D" w:rsidRPr="00BE196F" w:rsidRDefault="0053496D" w:rsidP="00DE2F71">
            <w:pPr>
              <w:ind w:left="60"/>
              <w:rPr>
                <w:sz w:val="20"/>
                <w:szCs w:val="20"/>
              </w:rPr>
            </w:pPr>
          </w:p>
          <w:p w14:paraId="1DA4EA7D" w14:textId="77777777" w:rsidR="0053496D" w:rsidRPr="00BE196F" w:rsidRDefault="0053496D" w:rsidP="00DE2F71">
            <w:pPr>
              <w:ind w:left="60"/>
              <w:rPr>
                <w:sz w:val="20"/>
                <w:szCs w:val="20"/>
              </w:rPr>
            </w:pPr>
          </w:p>
          <w:p w14:paraId="5AC4760E" w14:textId="77777777" w:rsidR="0053496D" w:rsidRPr="00BE196F" w:rsidRDefault="0053496D" w:rsidP="00DE2F71">
            <w:pPr>
              <w:ind w:left="60"/>
              <w:rPr>
                <w:sz w:val="20"/>
                <w:szCs w:val="20"/>
              </w:rPr>
            </w:pPr>
            <w:r w:rsidRPr="00BE196F">
              <w:rPr>
                <w:sz w:val="20"/>
                <w:szCs w:val="20"/>
              </w:rPr>
              <w:t>31 March 2022</w:t>
            </w:r>
          </w:p>
        </w:tc>
      </w:tr>
      <w:tr w:rsidR="0053496D" w:rsidRPr="00BE196F" w14:paraId="08F94AB5" w14:textId="77777777" w:rsidTr="00DE2F71">
        <w:tc>
          <w:tcPr>
            <w:tcW w:w="6565" w:type="dxa"/>
            <w:shd w:val="clear" w:color="auto" w:fill="auto"/>
          </w:tcPr>
          <w:p w14:paraId="02C05090" w14:textId="77777777" w:rsidR="0053496D" w:rsidRPr="00BE196F" w:rsidRDefault="0053496D" w:rsidP="00DE2F71">
            <w:r w:rsidRPr="00BE196F">
              <w:t>Initiation of Stakeholder Meeting venues</w:t>
            </w:r>
          </w:p>
        </w:tc>
        <w:tc>
          <w:tcPr>
            <w:tcW w:w="1611" w:type="dxa"/>
            <w:shd w:val="clear" w:color="auto" w:fill="auto"/>
          </w:tcPr>
          <w:p w14:paraId="26DF6607" w14:textId="77777777" w:rsidR="0053496D" w:rsidRPr="00BE196F" w:rsidRDefault="0053496D" w:rsidP="00DE2F71">
            <w:pPr>
              <w:ind w:left="60"/>
              <w:rPr>
                <w:sz w:val="20"/>
                <w:szCs w:val="20"/>
              </w:rPr>
            </w:pPr>
            <w:r w:rsidRPr="00BE196F">
              <w:rPr>
                <w:sz w:val="20"/>
                <w:szCs w:val="20"/>
              </w:rPr>
              <w:t>Ricus Warmenhoven</w:t>
            </w:r>
          </w:p>
        </w:tc>
        <w:tc>
          <w:tcPr>
            <w:tcW w:w="1400" w:type="dxa"/>
            <w:shd w:val="clear" w:color="auto" w:fill="auto"/>
          </w:tcPr>
          <w:p w14:paraId="6359D97C" w14:textId="77777777" w:rsidR="0053496D" w:rsidRPr="00BE196F" w:rsidRDefault="0053496D" w:rsidP="00DE2F71">
            <w:pPr>
              <w:ind w:left="60"/>
              <w:rPr>
                <w:sz w:val="20"/>
                <w:szCs w:val="20"/>
              </w:rPr>
            </w:pPr>
            <w:r w:rsidRPr="00BE196F">
              <w:rPr>
                <w:sz w:val="20"/>
                <w:szCs w:val="20"/>
              </w:rPr>
              <w:t>31 March 2022</w:t>
            </w:r>
          </w:p>
        </w:tc>
      </w:tr>
      <w:tr w:rsidR="0053496D" w:rsidRPr="00BE196F" w14:paraId="4F319E9A" w14:textId="77777777" w:rsidTr="00DE2F71">
        <w:tc>
          <w:tcPr>
            <w:tcW w:w="6565" w:type="dxa"/>
            <w:shd w:val="clear" w:color="auto" w:fill="auto"/>
          </w:tcPr>
          <w:p w14:paraId="5EB3C15E" w14:textId="77777777" w:rsidR="0053496D" w:rsidRPr="00BE196F" w:rsidRDefault="0053496D" w:rsidP="00DE2F71">
            <w:r w:rsidRPr="00BE196F">
              <w:t>Access to source code</w:t>
            </w:r>
          </w:p>
        </w:tc>
        <w:tc>
          <w:tcPr>
            <w:tcW w:w="1611" w:type="dxa"/>
            <w:shd w:val="clear" w:color="auto" w:fill="auto"/>
          </w:tcPr>
          <w:p w14:paraId="310E15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044E697D" w14:textId="77777777" w:rsidR="0053496D" w:rsidRPr="00BE196F" w:rsidRDefault="0053496D" w:rsidP="00DE2F71">
            <w:pPr>
              <w:ind w:left="60"/>
              <w:rPr>
                <w:sz w:val="20"/>
                <w:szCs w:val="20"/>
              </w:rPr>
            </w:pPr>
            <w:r w:rsidRPr="00BE196F">
              <w:rPr>
                <w:sz w:val="20"/>
                <w:szCs w:val="20"/>
              </w:rPr>
              <w:t>31 March 2022</w:t>
            </w:r>
          </w:p>
        </w:tc>
      </w:tr>
      <w:tr w:rsidR="0053496D" w:rsidRPr="00BE196F" w14:paraId="2406ADDE" w14:textId="77777777" w:rsidTr="00DE2F71">
        <w:tc>
          <w:tcPr>
            <w:tcW w:w="6565" w:type="dxa"/>
            <w:shd w:val="clear" w:color="auto" w:fill="auto"/>
          </w:tcPr>
          <w:p w14:paraId="3D9E4AA5" w14:textId="77777777" w:rsidR="0053496D" w:rsidRPr="00BE196F" w:rsidRDefault="0053496D" w:rsidP="00DE2F71">
            <w:r w:rsidRPr="00BE196F">
              <w:t>Plagiarism checker resources</w:t>
            </w:r>
          </w:p>
        </w:tc>
        <w:tc>
          <w:tcPr>
            <w:tcW w:w="1611" w:type="dxa"/>
            <w:shd w:val="clear" w:color="auto" w:fill="auto"/>
          </w:tcPr>
          <w:p w14:paraId="7CA26777"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7D684407" w14:textId="77777777" w:rsidR="0053496D" w:rsidRPr="00BE196F" w:rsidRDefault="0053496D" w:rsidP="00DE2F71">
            <w:pPr>
              <w:ind w:left="60"/>
              <w:rPr>
                <w:sz w:val="20"/>
                <w:szCs w:val="20"/>
              </w:rPr>
            </w:pPr>
            <w:r w:rsidRPr="00BE196F">
              <w:rPr>
                <w:sz w:val="20"/>
                <w:szCs w:val="20"/>
              </w:rPr>
              <w:t>31 March 2022</w:t>
            </w:r>
          </w:p>
        </w:tc>
      </w:tr>
      <w:tr w:rsidR="0053496D" w:rsidRPr="00BE196F" w14:paraId="721F75C1" w14:textId="77777777" w:rsidTr="00DE2F71">
        <w:tc>
          <w:tcPr>
            <w:tcW w:w="6565" w:type="dxa"/>
            <w:shd w:val="clear" w:color="auto" w:fill="auto"/>
          </w:tcPr>
          <w:p w14:paraId="2F48D1BA" w14:textId="77777777" w:rsidR="0053496D" w:rsidRPr="00BE196F" w:rsidRDefault="0053496D" w:rsidP="00DE2F71"/>
          <w:p w14:paraId="17A28944" w14:textId="77777777" w:rsidR="0053496D" w:rsidRPr="00BE196F" w:rsidRDefault="0053496D" w:rsidP="00DE2F71">
            <w:r w:rsidRPr="00BE196F">
              <w:t>Initiation of Project Scope</w:t>
            </w:r>
          </w:p>
        </w:tc>
        <w:tc>
          <w:tcPr>
            <w:tcW w:w="1611" w:type="dxa"/>
            <w:shd w:val="clear" w:color="auto" w:fill="auto"/>
          </w:tcPr>
          <w:p w14:paraId="5178AE20" w14:textId="77777777" w:rsidR="0053496D" w:rsidRPr="00BE196F" w:rsidRDefault="0053496D" w:rsidP="00DE2F71">
            <w:pPr>
              <w:ind w:left="60"/>
              <w:rPr>
                <w:sz w:val="20"/>
                <w:szCs w:val="20"/>
              </w:rPr>
            </w:pPr>
            <w:r w:rsidRPr="00BE196F">
              <w:rPr>
                <w:sz w:val="20"/>
                <w:szCs w:val="20"/>
              </w:rPr>
              <w:t>Development Team</w:t>
            </w:r>
          </w:p>
          <w:p w14:paraId="1DBCD2DA"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6FF1A4C6" w14:textId="77777777" w:rsidR="0053496D" w:rsidRPr="00BE196F" w:rsidRDefault="0053496D" w:rsidP="00DE2F71">
            <w:pPr>
              <w:ind w:left="60"/>
              <w:rPr>
                <w:sz w:val="20"/>
                <w:szCs w:val="20"/>
              </w:rPr>
            </w:pPr>
          </w:p>
          <w:p w14:paraId="244B26E2" w14:textId="77777777" w:rsidR="0053496D" w:rsidRPr="00BE196F" w:rsidRDefault="0053496D" w:rsidP="00DE2F71">
            <w:pPr>
              <w:ind w:left="60"/>
              <w:rPr>
                <w:sz w:val="20"/>
                <w:szCs w:val="20"/>
              </w:rPr>
            </w:pPr>
            <w:r w:rsidRPr="00BE196F">
              <w:rPr>
                <w:sz w:val="20"/>
                <w:szCs w:val="20"/>
              </w:rPr>
              <w:t>31 March 2022</w:t>
            </w:r>
          </w:p>
        </w:tc>
      </w:tr>
      <w:tr w:rsidR="0053496D" w:rsidRPr="00BE196F" w14:paraId="0333AFF5" w14:textId="77777777" w:rsidTr="00DE2F71">
        <w:tc>
          <w:tcPr>
            <w:tcW w:w="6565" w:type="dxa"/>
            <w:shd w:val="clear" w:color="auto" w:fill="auto"/>
          </w:tcPr>
          <w:p w14:paraId="3BF55C28" w14:textId="77777777" w:rsidR="0053496D" w:rsidRPr="00BE196F" w:rsidRDefault="0053496D" w:rsidP="00DE2F71"/>
          <w:p w14:paraId="4EDD4BDD" w14:textId="77777777" w:rsidR="0053496D" w:rsidRPr="00BE196F" w:rsidRDefault="0053496D" w:rsidP="00DE2F71"/>
          <w:p w14:paraId="1AB43541" w14:textId="77777777" w:rsidR="0053496D" w:rsidRPr="00BE196F" w:rsidRDefault="0053496D" w:rsidP="00DE2F71">
            <w:r w:rsidRPr="00BE196F">
              <w:t>Meeting Minutes Closure</w:t>
            </w:r>
          </w:p>
        </w:tc>
        <w:tc>
          <w:tcPr>
            <w:tcW w:w="1611" w:type="dxa"/>
            <w:shd w:val="clear" w:color="auto" w:fill="auto"/>
          </w:tcPr>
          <w:p w14:paraId="0E6BBB89" w14:textId="77777777" w:rsidR="0053496D" w:rsidRPr="00BE196F" w:rsidRDefault="0053496D" w:rsidP="00DE2F71">
            <w:pPr>
              <w:ind w:left="60"/>
              <w:rPr>
                <w:sz w:val="20"/>
                <w:szCs w:val="20"/>
              </w:rPr>
            </w:pPr>
            <w:r w:rsidRPr="00BE196F">
              <w:rPr>
                <w:sz w:val="20"/>
                <w:szCs w:val="20"/>
              </w:rPr>
              <w:t>Development Team</w:t>
            </w:r>
          </w:p>
          <w:p w14:paraId="56061DBB" w14:textId="77777777" w:rsidR="0053496D" w:rsidRPr="00BE196F" w:rsidRDefault="0053496D" w:rsidP="00DE2F71">
            <w:pPr>
              <w:ind w:left="60"/>
              <w:rPr>
                <w:sz w:val="20"/>
                <w:szCs w:val="20"/>
              </w:rPr>
            </w:pPr>
            <w:r w:rsidRPr="00BE196F">
              <w:rPr>
                <w:sz w:val="20"/>
                <w:szCs w:val="20"/>
              </w:rPr>
              <w:t>Ricus Warmenhoven</w:t>
            </w:r>
          </w:p>
          <w:p w14:paraId="43AF7A28" w14:textId="77777777" w:rsidR="0053496D" w:rsidRPr="00BE196F" w:rsidRDefault="0053496D" w:rsidP="00DE2F71">
            <w:pPr>
              <w:ind w:left="60"/>
              <w:rPr>
                <w:sz w:val="20"/>
                <w:szCs w:val="20"/>
              </w:rPr>
            </w:pPr>
            <w:r w:rsidRPr="00BE196F">
              <w:rPr>
                <w:sz w:val="20"/>
                <w:szCs w:val="20"/>
              </w:rPr>
              <w:t>Zander Janse van Rensburg</w:t>
            </w:r>
          </w:p>
        </w:tc>
        <w:tc>
          <w:tcPr>
            <w:tcW w:w="1400" w:type="dxa"/>
            <w:shd w:val="clear" w:color="auto" w:fill="auto"/>
          </w:tcPr>
          <w:p w14:paraId="3DEE2799" w14:textId="77777777" w:rsidR="0053496D" w:rsidRPr="00BE196F" w:rsidRDefault="0053496D" w:rsidP="00DE2F71">
            <w:pPr>
              <w:ind w:left="60"/>
              <w:rPr>
                <w:sz w:val="20"/>
                <w:szCs w:val="20"/>
              </w:rPr>
            </w:pPr>
          </w:p>
          <w:p w14:paraId="7471F4F7" w14:textId="77777777" w:rsidR="0053496D" w:rsidRPr="00BE196F" w:rsidRDefault="0053496D" w:rsidP="00DE2F71">
            <w:pPr>
              <w:ind w:left="60"/>
              <w:rPr>
                <w:sz w:val="20"/>
                <w:szCs w:val="20"/>
              </w:rPr>
            </w:pPr>
          </w:p>
          <w:p w14:paraId="52CFA682" w14:textId="77777777" w:rsidR="0053496D" w:rsidRPr="00BE196F" w:rsidRDefault="0053496D" w:rsidP="00DE2F71">
            <w:pPr>
              <w:ind w:left="60"/>
              <w:rPr>
                <w:sz w:val="20"/>
                <w:szCs w:val="20"/>
              </w:rPr>
            </w:pPr>
            <w:r w:rsidRPr="00BE196F">
              <w:rPr>
                <w:sz w:val="20"/>
                <w:szCs w:val="20"/>
              </w:rPr>
              <w:t>31 March 2022</w:t>
            </w:r>
          </w:p>
        </w:tc>
      </w:tr>
    </w:tbl>
    <w:p w14:paraId="70F1FE9A" w14:textId="77777777" w:rsidR="0053496D" w:rsidRPr="00BE196F" w:rsidRDefault="0053496D" w:rsidP="0053496D">
      <w:pPr>
        <w:rPr>
          <w:sz w:val="20"/>
          <w:szCs w:val="20"/>
        </w:rPr>
      </w:pPr>
    </w:p>
    <w:p w14:paraId="5AA60DC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6256B582" w14:textId="77777777" w:rsidTr="00DE2F71">
        <w:trPr>
          <w:tblHeader/>
        </w:trPr>
        <w:tc>
          <w:tcPr>
            <w:tcW w:w="11016" w:type="dxa"/>
            <w:shd w:val="clear" w:color="auto" w:fill="D9D9D9"/>
          </w:tcPr>
          <w:p w14:paraId="2F6C21BA"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4BAE30E2" w14:textId="77777777" w:rsidTr="00DE2F71">
        <w:tc>
          <w:tcPr>
            <w:tcW w:w="11016" w:type="dxa"/>
            <w:shd w:val="clear" w:color="auto" w:fill="auto"/>
          </w:tcPr>
          <w:p w14:paraId="337E2D5F"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Project Scope:</w:t>
            </w:r>
          </w:p>
          <w:p w14:paraId="0A9F53A2" w14:textId="77777777" w:rsidR="0053496D" w:rsidRPr="00BE196F" w:rsidRDefault="0053496D" w:rsidP="0053496D">
            <w:pPr>
              <w:pStyle w:val="Header"/>
              <w:numPr>
                <w:ilvl w:val="1"/>
                <w:numId w:val="48"/>
              </w:numPr>
              <w:tabs>
                <w:tab w:val="clear" w:pos="1440"/>
                <w:tab w:val="clear" w:pos="4513"/>
                <w:tab w:val="clear" w:pos="9026"/>
                <w:tab w:val="num" w:pos="851"/>
              </w:tabs>
              <w:ind w:hanging="873"/>
            </w:pPr>
            <w:r w:rsidRPr="00BE196F">
              <w:t>Limit contract-cheating and academic misconduct on a tertiary level</w:t>
            </w:r>
          </w:p>
          <w:p w14:paraId="1D581138"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Design and develop an application that uses stylometry and provide feedback reports that can accurately identify contract-cheating and academic misconduct</w:t>
            </w:r>
          </w:p>
          <w:p w14:paraId="569960FE"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ext-comparisons and similarity will only be a minimal feature of the application (a plagiarism checker)</w:t>
            </w:r>
          </w:p>
          <w:p w14:paraId="552ACD5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mprove the workflow of the application</w:t>
            </w:r>
          </w:p>
          <w:p w14:paraId="661426A5"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Automate the process of identifying academic misconduct, and attempt to limit manual feedback report editing</w:t>
            </w:r>
          </w:p>
          <w:p w14:paraId="2E1B6FF1"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Identify what the client’s requirements are (main objectives)</w:t>
            </w:r>
          </w:p>
          <w:p w14:paraId="6DA24EE2" w14:textId="77777777" w:rsidR="0053496D" w:rsidRPr="00BE196F" w:rsidRDefault="0053496D" w:rsidP="0053496D">
            <w:pPr>
              <w:pStyle w:val="Header"/>
              <w:numPr>
                <w:ilvl w:val="0"/>
                <w:numId w:val="48"/>
              </w:numPr>
              <w:tabs>
                <w:tab w:val="clear" w:pos="420"/>
                <w:tab w:val="clear" w:pos="4513"/>
                <w:tab w:val="clear" w:pos="9026"/>
                <w:tab w:val="num" w:pos="284"/>
              </w:tabs>
              <w:rPr>
                <w:b/>
                <w:bCs/>
              </w:rPr>
            </w:pPr>
            <w:r w:rsidRPr="00BE196F">
              <w:rPr>
                <w:b/>
                <w:bCs/>
              </w:rPr>
              <w:t xml:space="preserve">  Initiation of Stakeholder Meeting times</w:t>
            </w:r>
          </w:p>
          <w:p w14:paraId="06B9283F" w14:textId="77777777" w:rsidR="0053496D" w:rsidRPr="00BE196F" w:rsidRDefault="0053496D" w:rsidP="0053496D">
            <w:pPr>
              <w:pStyle w:val="Header"/>
              <w:numPr>
                <w:ilvl w:val="1"/>
                <w:numId w:val="48"/>
              </w:numPr>
              <w:tabs>
                <w:tab w:val="clear" w:pos="1440"/>
                <w:tab w:val="clear" w:pos="4513"/>
                <w:tab w:val="clear" w:pos="9026"/>
                <w:tab w:val="num" w:pos="851"/>
              </w:tabs>
              <w:ind w:left="851" w:hanging="284"/>
            </w:pPr>
            <w:r w:rsidRPr="00BE196F">
              <w:t>The attendees decided on meeting Thursdays from 16:00 to 17:00, unless communicated otherwise in advance by the stakeholders.</w:t>
            </w:r>
          </w:p>
          <w:p w14:paraId="08499AFC" w14:textId="77777777" w:rsidR="0053496D" w:rsidRPr="00BE196F" w:rsidRDefault="0053496D" w:rsidP="0053496D">
            <w:pPr>
              <w:pStyle w:val="Header"/>
              <w:numPr>
                <w:ilvl w:val="0"/>
                <w:numId w:val="48"/>
              </w:numPr>
              <w:tabs>
                <w:tab w:val="clear" w:pos="4513"/>
                <w:tab w:val="clear" w:pos="9026"/>
              </w:tabs>
              <w:rPr>
                <w:b/>
                <w:bCs/>
              </w:rPr>
            </w:pPr>
            <w:r w:rsidRPr="00BE196F">
              <w:rPr>
                <w:b/>
                <w:bCs/>
              </w:rPr>
              <w:t>Initiation of Stakeholder Meeting venues</w:t>
            </w:r>
          </w:p>
          <w:p w14:paraId="0ACB5B77" w14:textId="77777777" w:rsidR="0053496D" w:rsidRPr="00BE196F" w:rsidRDefault="0053496D" w:rsidP="0053496D">
            <w:pPr>
              <w:pStyle w:val="Header"/>
              <w:numPr>
                <w:ilvl w:val="0"/>
                <w:numId w:val="51"/>
              </w:numPr>
              <w:tabs>
                <w:tab w:val="clear" w:pos="4513"/>
                <w:tab w:val="clear" w:pos="9026"/>
              </w:tabs>
              <w:ind w:left="851" w:hanging="284"/>
            </w:pPr>
            <w:r w:rsidRPr="00BE196F">
              <w:t xml:space="preserve">  The attendees decided on meeting at the G4-G15 seminar room, NWU, Potchefstroom Campus</w:t>
            </w:r>
          </w:p>
          <w:p w14:paraId="36809443" w14:textId="77777777" w:rsidR="0053496D" w:rsidRPr="00BE196F" w:rsidRDefault="0053496D" w:rsidP="0053496D">
            <w:pPr>
              <w:pStyle w:val="Header"/>
              <w:numPr>
                <w:ilvl w:val="0"/>
                <w:numId w:val="48"/>
              </w:numPr>
              <w:tabs>
                <w:tab w:val="clear" w:pos="4513"/>
                <w:tab w:val="clear" w:pos="9026"/>
              </w:tabs>
              <w:rPr>
                <w:b/>
                <w:bCs/>
              </w:rPr>
            </w:pPr>
            <w:r w:rsidRPr="00BE196F">
              <w:rPr>
                <w:b/>
                <w:bCs/>
              </w:rPr>
              <w:t>Meeting Closure</w:t>
            </w:r>
          </w:p>
          <w:p w14:paraId="7DC4925F" w14:textId="77777777" w:rsidR="0053496D" w:rsidRPr="00BE196F" w:rsidRDefault="0053496D" w:rsidP="0053496D">
            <w:pPr>
              <w:pStyle w:val="Header"/>
              <w:numPr>
                <w:ilvl w:val="0"/>
                <w:numId w:val="51"/>
              </w:numPr>
              <w:tabs>
                <w:tab w:val="clear" w:pos="4513"/>
                <w:tab w:val="clear" w:pos="9026"/>
              </w:tabs>
              <w:ind w:left="993" w:hanging="426"/>
            </w:pPr>
            <w:r w:rsidRPr="00BE196F">
              <w:t xml:space="preserve">  All attendees agreed to the items discussed in the minutes.</w:t>
            </w:r>
          </w:p>
          <w:p w14:paraId="79304403" w14:textId="77777777" w:rsidR="0053496D" w:rsidRPr="00BE196F" w:rsidRDefault="0053496D" w:rsidP="00DE2F71">
            <w:pPr>
              <w:pStyle w:val="Header"/>
              <w:rPr>
                <w:sz w:val="20"/>
                <w:szCs w:val="20"/>
              </w:rPr>
            </w:pPr>
          </w:p>
        </w:tc>
      </w:tr>
    </w:tbl>
    <w:p w14:paraId="7496297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5A861C0F" w14:textId="77777777" w:rsidTr="00DE2F71">
        <w:trPr>
          <w:tblHeader/>
        </w:trPr>
        <w:tc>
          <w:tcPr>
            <w:tcW w:w="11016" w:type="dxa"/>
            <w:shd w:val="clear" w:color="auto" w:fill="D9D9D9"/>
          </w:tcPr>
          <w:p w14:paraId="3FC097A3"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044EDDE3" w14:textId="77777777" w:rsidTr="00DE2F71">
        <w:tc>
          <w:tcPr>
            <w:tcW w:w="11016" w:type="dxa"/>
            <w:shd w:val="clear" w:color="auto" w:fill="auto"/>
          </w:tcPr>
          <w:p w14:paraId="65EF4F1A" w14:textId="77777777" w:rsidR="0053496D" w:rsidRPr="00BE196F" w:rsidRDefault="0053496D" w:rsidP="00DE2F71"/>
          <w:p w14:paraId="28BA889D" w14:textId="77777777" w:rsidR="0053496D" w:rsidRPr="00BE196F" w:rsidRDefault="0053496D" w:rsidP="00DE2F71">
            <w:pPr>
              <w:rPr>
                <w:b/>
                <w:bCs/>
              </w:rPr>
            </w:pPr>
            <w:r w:rsidRPr="00BE196F">
              <w:rPr>
                <w:b/>
                <w:bCs/>
              </w:rPr>
              <w:t>Stakeholder Meeting Venues:</w:t>
            </w:r>
          </w:p>
          <w:p w14:paraId="1717C5A8" w14:textId="77777777" w:rsidR="0053496D" w:rsidRPr="00BE196F" w:rsidRDefault="0053496D" w:rsidP="0053496D">
            <w:pPr>
              <w:numPr>
                <w:ilvl w:val="0"/>
                <w:numId w:val="50"/>
              </w:numPr>
              <w:spacing w:line="240" w:lineRule="auto"/>
              <w:ind w:left="284" w:hanging="284"/>
            </w:pPr>
            <w:r w:rsidRPr="00BE196F">
              <w:t>Attendees decided on having physical meetings at the G4-G15 seminar room at the NWU, Potchefstroom Campus. Virtual meeting will only be held when communicated in advance by the stakeholders</w:t>
            </w:r>
          </w:p>
          <w:p w14:paraId="0606709D" w14:textId="77777777" w:rsidR="0053496D" w:rsidRPr="00BE196F" w:rsidRDefault="0053496D" w:rsidP="00DE2F71"/>
          <w:p w14:paraId="401ADB73" w14:textId="77777777" w:rsidR="0053496D" w:rsidRPr="00BE196F" w:rsidRDefault="0053496D" w:rsidP="00DE2F71">
            <w:pPr>
              <w:rPr>
                <w:b/>
                <w:bCs/>
              </w:rPr>
            </w:pPr>
            <w:r w:rsidRPr="00BE196F">
              <w:rPr>
                <w:b/>
                <w:bCs/>
              </w:rPr>
              <w:t>Stakeholder Meeting Times:</w:t>
            </w:r>
          </w:p>
          <w:p w14:paraId="6161AF41" w14:textId="77777777" w:rsidR="0053496D" w:rsidRPr="00BE196F" w:rsidRDefault="0053496D" w:rsidP="0053496D">
            <w:pPr>
              <w:numPr>
                <w:ilvl w:val="0"/>
                <w:numId w:val="50"/>
              </w:numPr>
              <w:spacing w:line="240" w:lineRule="auto"/>
              <w:ind w:left="284" w:hanging="284"/>
            </w:pPr>
            <w:r w:rsidRPr="00BE196F">
              <w:t>Thursday mornings was ruled out due to some attendees having Honours classes during that time. Ricus Warmenhoven and Prof. Neels Kruger also had other priorities during that time. Thursdays 14:00 to 15:00 was also ruled out, because the development team has ITRI671 class during that time.</w:t>
            </w:r>
          </w:p>
          <w:p w14:paraId="7B8D40B4" w14:textId="77777777" w:rsidR="0053496D" w:rsidRPr="00BE196F" w:rsidRDefault="0053496D" w:rsidP="00DE2F71"/>
          <w:p w14:paraId="74F82F66" w14:textId="77777777" w:rsidR="0053496D" w:rsidRPr="00BE196F" w:rsidRDefault="0053496D" w:rsidP="00DE2F71">
            <w:pPr>
              <w:rPr>
                <w:b/>
                <w:bCs/>
              </w:rPr>
            </w:pPr>
            <w:r w:rsidRPr="00BE196F">
              <w:rPr>
                <w:b/>
                <w:bCs/>
              </w:rPr>
              <w:t>Access to source code:</w:t>
            </w:r>
          </w:p>
          <w:p w14:paraId="703F5F8D" w14:textId="77777777" w:rsidR="0053496D" w:rsidRPr="00BE196F" w:rsidRDefault="0053496D" w:rsidP="0053496D">
            <w:pPr>
              <w:numPr>
                <w:ilvl w:val="0"/>
                <w:numId w:val="50"/>
              </w:numPr>
              <w:spacing w:line="240" w:lineRule="auto"/>
              <w:ind w:left="284" w:hanging="284"/>
            </w:pPr>
            <w:r w:rsidRPr="00BE196F">
              <w:t>Zander Janse van Rensburg provided login details to the application and Linode server. The development team needs to contact Mentje Gericke from the BMI school to access source code (</w:t>
            </w:r>
            <w:hyperlink r:id="rId30" w:history="1">
              <w:r w:rsidRPr="00BE196F">
                <w:rPr>
                  <w:rStyle w:val="Hyperlink"/>
                </w:rPr>
                <w:t>Mentje.Gericke@nwu.ac.za</w:t>
              </w:r>
            </w:hyperlink>
            <w:r w:rsidRPr="00BE196F">
              <w:t>). Contact Robert Maxwell (</w:t>
            </w:r>
            <w:hyperlink r:id="rId31" w:history="1">
              <w:r w:rsidRPr="00BE196F">
                <w:rPr>
                  <w:rStyle w:val="Hyperlink"/>
                </w:rPr>
                <w:t>Robert.Maxwell@nwu.ac.za</w:t>
              </w:r>
            </w:hyperlink>
            <w:r w:rsidRPr="00BE196F">
              <w:t>), the previous project leader of SimiLabs for access to source code.</w:t>
            </w:r>
          </w:p>
          <w:p w14:paraId="4A419C08" w14:textId="77777777" w:rsidR="0053496D" w:rsidRPr="00BE196F" w:rsidRDefault="0053496D" w:rsidP="00DE2F71">
            <w:pPr>
              <w:ind w:left="284"/>
            </w:pPr>
          </w:p>
          <w:p w14:paraId="520BC9D4" w14:textId="77777777" w:rsidR="0053496D" w:rsidRPr="00BE196F" w:rsidRDefault="0053496D" w:rsidP="00DE2F71">
            <w:pPr>
              <w:rPr>
                <w:b/>
                <w:bCs/>
              </w:rPr>
            </w:pPr>
            <w:r w:rsidRPr="00BE196F">
              <w:rPr>
                <w:b/>
                <w:bCs/>
              </w:rPr>
              <w:t>Plagiarism Checker resources:</w:t>
            </w:r>
          </w:p>
          <w:p w14:paraId="294AAB93" w14:textId="77777777" w:rsidR="0053496D" w:rsidRPr="00BE196F" w:rsidRDefault="0053496D" w:rsidP="0053496D">
            <w:pPr>
              <w:numPr>
                <w:ilvl w:val="0"/>
                <w:numId w:val="50"/>
              </w:numPr>
              <w:spacing w:line="240" w:lineRule="auto"/>
              <w:ind w:left="284" w:hanging="284"/>
            </w:pPr>
            <w:r w:rsidRPr="00BE196F">
              <w:lastRenderedPageBreak/>
              <w:t xml:space="preserve">Zander recommended the development team to have a look at the CopyLeaks API to understand how plagiarism checkers and the source code behind it works. The development team must submit a sample document and study the plagiarism detection levels. The development team must compare the results from CopyLeaks to Turnitin to determine the gaps between the respective plagiarism checkers, as to decide how a plagiarism checker’s functionalities ca be improved. The development team must have discussions with the lecturers on what the shortcomings are of Turnitin (the current plagiarism checker used by academic personnel at the NWU). Contact individuals/departments that have a lot of experience in forensic analysis and stylometry to successfully design and implement a plagiarism checker. Prof. Tiny du Toit, Prof. Neels Kruger and Mrs. Susan Campher are potential candidates for contributing expert knowledge to this project. </w:t>
            </w:r>
          </w:p>
          <w:p w14:paraId="30A4ECE9" w14:textId="77777777" w:rsidR="0053496D" w:rsidRPr="00BE196F" w:rsidRDefault="0053496D" w:rsidP="00DE2F71"/>
          <w:p w14:paraId="42217D90" w14:textId="77777777" w:rsidR="0053496D" w:rsidRPr="00BE196F" w:rsidRDefault="0053496D" w:rsidP="00DE2F71">
            <w:pPr>
              <w:rPr>
                <w:b/>
                <w:bCs/>
              </w:rPr>
            </w:pPr>
            <w:r w:rsidRPr="00BE196F">
              <w:rPr>
                <w:b/>
                <w:bCs/>
              </w:rPr>
              <w:t>Project Scope:</w:t>
            </w:r>
          </w:p>
          <w:p w14:paraId="19DACBC4" w14:textId="77777777" w:rsidR="0053496D" w:rsidRPr="00BE196F" w:rsidRDefault="0053496D" w:rsidP="0053496D">
            <w:pPr>
              <w:numPr>
                <w:ilvl w:val="0"/>
                <w:numId w:val="50"/>
              </w:numPr>
              <w:spacing w:line="240" w:lineRule="auto"/>
              <w:ind w:left="284" w:hanging="284"/>
            </w:pPr>
            <w:r w:rsidRPr="00BE196F">
              <w:t xml:space="preserve">The main objective of this project is to allow lecturers to detect academic misconduct accurately, and if possible, provide forensic analysis on how students can improve their academic writing style. The application should enhance the process of detecting academic misconduct while also increasing the ROI for the NWU. The stakeholder/client (Zander Janse van Rensburg) experienced some difficulties with the current software as well as Turnitin. The client still has to compare texts manually a huge portion of the time when analyzing texts to determine the level og academic misconduct. Turnitin doesn’t currently allow for authorship attribution functionalities, and the current software’s (SimiLabs) stylometry features also happens to be buggy. Finding large enough repositories (corpora) that allows one to detect academic misconduct accurately is also one of the main issues of this project. Existing plagiarism checkers highlight different similarities, and as a result detects different levels of plagiarism. Zander also mentioned that a huge issue is when one excludes a similarity, one cannot include the similarity within the source text again to check how many times it occurs within the source text. Thus, the document must be re-uploaded to revise those similarities. The client also has issues with the feedback reports generated by the software. The client must copy and paste text to revise similarities as well as needing to open Turnitin and the current software in separate windows. The client also needs to manually highlight text on the feedback reports to identify similarities in the source text. One of the objectives of this project is to build an open-source plagiarism checker that the NWU can invest in, instead of the Registrar wasting funds on foreign/outsourced plagiarism checkers to detect academic misconduct of students. The project also places emphasis on identifying risks/computing power/gaps with plagiarism checkers currently used in the industry. What will the implications be of hosting this application? How much server overhead will be used to put this application into production? What is the memory/computing constraints regarding forensic analysis? More importantly: how can these issues be resolved? The data transfer rates of the current SimiLabs/plagiarism checkers are also a bit problematic. The application should thus aim to provide the analysis in the form of feedback reports, while using minimum overhead and at the fastest rate possible. The long-term goal (not part of this scope) is to provide the NWU with domestic forensic analysis software, and to make the software scalable. The medium-term goal is to allow lecturers to conduct investigations on academic misconduct via using the SimiLabs software. Use CopyLeaks API to test how to build plagiarism checkers. Zander offered to provide some funding for tools or APIs the development team needs to use to design and develop the application, given that it is an absolute necessity for the success of the project. The project manager (Ricus Warmenhoven) suggested that the development team shouldn’t rebuild the application from scratch, as there is a lot of time constraints involved. He also recommended that the development team shouldn’t attempt to design and develop a database to persist </w:t>
            </w:r>
            <w:r w:rsidRPr="00BE196F">
              <w:lastRenderedPageBreak/>
              <w:t>application data, as it would complicate the designing process of the application. The functional and technical specifications of the application will be discussed at a later stage with the client. Ricus suggested that the development start to design and build the application (prototypes) as soon as possible to overcome time constraints and development issues. The development team should contemplate whether it is preferable to design a plagiarism checker, which is frequently used at tertiary instantiations, or a forensic tool to assist lecturers at universities to identify academic misconduct. Should the focus of this project be on text comparisons/similarities or stylometry and forensic functionalities? The client was concerned that the development team would need to conduct a lot of research to grasp the functioning and implementation of stylometry. The client suggested that the team should rather focus on designing a small corpus and use last-mentioned to conduct forensic analysis to detect academic misconduct via comparing to texts. Text similarity and comparisons should be regarded as a minimum functionality of the application. The accuracy of the feedback reports is extremely important, as it forms the backbone of the evidence investigators provide as to why they made a claim that a student committed plagiarism. The client wants a web-based application to prevent users from having to install different versions of software. Fixing the workflow of the current application is a top priority. The development team should research stylometry and how to implement it within a software environment. The project must assist in combatting contract-cheating and academic misconduct.</w:t>
            </w:r>
          </w:p>
          <w:p w14:paraId="79C7D87E" w14:textId="77777777" w:rsidR="0053496D" w:rsidRPr="00BE196F" w:rsidRDefault="0053496D" w:rsidP="00DE2F71"/>
          <w:p w14:paraId="02C9661E"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035F489F" w14:textId="77777777" w:rsidR="0053496D" w:rsidRPr="00BE196F" w:rsidRDefault="0053496D" w:rsidP="00DE2F71"/>
          <w:p w14:paraId="7971A652" w14:textId="77777777" w:rsidR="0053496D" w:rsidRPr="00BE196F" w:rsidRDefault="0053496D" w:rsidP="0053496D">
            <w:pPr>
              <w:numPr>
                <w:ilvl w:val="0"/>
                <w:numId w:val="49"/>
              </w:numPr>
              <w:tabs>
                <w:tab w:val="clear" w:pos="720"/>
                <w:tab w:val="num" w:pos="284"/>
              </w:tabs>
              <w:spacing w:line="240" w:lineRule="auto"/>
              <w:ind w:hanging="720"/>
            </w:pPr>
            <w:r w:rsidRPr="00BE196F">
              <w:t xml:space="preserve">Contact Mentje Gericke from the BMI School for project resources </w:t>
            </w:r>
          </w:p>
          <w:p w14:paraId="18068F38" w14:textId="77777777" w:rsidR="0053496D" w:rsidRPr="00BE196F" w:rsidRDefault="0053496D" w:rsidP="0053496D">
            <w:pPr>
              <w:numPr>
                <w:ilvl w:val="0"/>
                <w:numId w:val="49"/>
              </w:numPr>
              <w:tabs>
                <w:tab w:val="clear" w:pos="720"/>
                <w:tab w:val="num" w:pos="284"/>
              </w:tabs>
              <w:spacing w:line="240" w:lineRule="auto"/>
              <w:ind w:hanging="720"/>
            </w:pPr>
            <w:r w:rsidRPr="00BE196F">
              <w:t>Contact Robert Maxwell (former project leader) for access to source code</w:t>
            </w:r>
          </w:p>
          <w:p w14:paraId="4EB11037" w14:textId="77777777" w:rsidR="0053496D" w:rsidRPr="00BE196F" w:rsidRDefault="0053496D" w:rsidP="0053496D">
            <w:pPr>
              <w:numPr>
                <w:ilvl w:val="0"/>
                <w:numId w:val="49"/>
              </w:numPr>
              <w:tabs>
                <w:tab w:val="clear" w:pos="720"/>
                <w:tab w:val="num" w:pos="284"/>
              </w:tabs>
              <w:spacing w:line="240" w:lineRule="auto"/>
              <w:ind w:hanging="720"/>
            </w:pPr>
            <w:r w:rsidRPr="00BE196F">
              <w:t>Compiling SOPS documentation for the NWU Registrar</w:t>
            </w:r>
          </w:p>
          <w:p w14:paraId="79C7E2A5" w14:textId="77777777" w:rsidR="0053496D" w:rsidRPr="00BE196F" w:rsidRDefault="0053496D" w:rsidP="00DE2F71"/>
        </w:tc>
      </w:tr>
    </w:tbl>
    <w:p w14:paraId="60A31060"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2FA6C93" w14:textId="77777777" w:rsidTr="00DE2F71">
        <w:trPr>
          <w:tblHeader/>
        </w:trPr>
        <w:tc>
          <w:tcPr>
            <w:tcW w:w="11016" w:type="dxa"/>
            <w:shd w:val="clear" w:color="auto" w:fill="D9D9D9"/>
          </w:tcPr>
          <w:p w14:paraId="6AB81494" w14:textId="77777777" w:rsidR="0053496D" w:rsidRPr="00BE196F" w:rsidRDefault="0053496D" w:rsidP="00DE2F71">
            <w:pPr>
              <w:rPr>
                <w:sz w:val="20"/>
                <w:szCs w:val="20"/>
              </w:rPr>
            </w:pPr>
            <w:r w:rsidRPr="00BE196F">
              <w:rPr>
                <w:b/>
                <w:sz w:val="20"/>
                <w:szCs w:val="20"/>
              </w:rPr>
              <w:t>Miscellaneous Items:</w:t>
            </w:r>
          </w:p>
        </w:tc>
      </w:tr>
      <w:tr w:rsidR="0053496D" w:rsidRPr="00BE196F" w14:paraId="1ED65878" w14:textId="77777777" w:rsidTr="00DE2F71">
        <w:tc>
          <w:tcPr>
            <w:tcW w:w="11016" w:type="dxa"/>
            <w:shd w:val="clear" w:color="auto" w:fill="auto"/>
          </w:tcPr>
          <w:p w14:paraId="4C241214" w14:textId="77777777" w:rsidR="0053496D" w:rsidRPr="00BE196F" w:rsidRDefault="0053496D" w:rsidP="00DE2F71">
            <w:pPr>
              <w:rPr>
                <w:sz w:val="20"/>
                <w:szCs w:val="20"/>
              </w:rPr>
            </w:pPr>
            <w:r w:rsidRPr="00BE196F">
              <w:t>N/A</w:t>
            </w:r>
          </w:p>
        </w:tc>
      </w:tr>
    </w:tbl>
    <w:p w14:paraId="200CA6D9"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0CB6C657" w14:textId="77777777" w:rsidTr="00DE2F71">
        <w:trPr>
          <w:tblHeader/>
        </w:trPr>
        <w:tc>
          <w:tcPr>
            <w:tcW w:w="11016" w:type="dxa"/>
            <w:shd w:val="clear" w:color="auto" w:fill="D9D9D9"/>
          </w:tcPr>
          <w:p w14:paraId="20698F9A" w14:textId="77777777" w:rsidR="0053496D" w:rsidRPr="00BE196F" w:rsidRDefault="0053496D" w:rsidP="00DE2F71">
            <w:pPr>
              <w:rPr>
                <w:sz w:val="20"/>
                <w:szCs w:val="20"/>
              </w:rPr>
            </w:pPr>
            <w:r w:rsidRPr="00BE196F">
              <w:rPr>
                <w:b/>
                <w:sz w:val="20"/>
                <w:szCs w:val="20"/>
              </w:rPr>
              <w:t>Items for next minute:</w:t>
            </w:r>
          </w:p>
        </w:tc>
      </w:tr>
      <w:tr w:rsidR="0053496D" w:rsidRPr="00BE196F" w14:paraId="69313309" w14:textId="77777777" w:rsidTr="00DE2F71">
        <w:tc>
          <w:tcPr>
            <w:tcW w:w="11016" w:type="dxa"/>
            <w:shd w:val="clear" w:color="auto" w:fill="auto"/>
          </w:tcPr>
          <w:p w14:paraId="5AE39E58" w14:textId="77777777" w:rsidR="0053496D" w:rsidRPr="00BE196F" w:rsidRDefault="0053496D" w:rsidP="00DE2F71">
            <w:r w:rsidRPr="00BE196F">
              <w:t>Finding project resources</w:t>
            </w:r>
          </w:p>
          <w:p w14:paraId="693E6C49" w14:textId="77777777" w:rsidR="0053496D" w:rsidRPr="00BE196F" w:rsidRDefault="0053496D" w:rsidP="0053496D">
            <w:pPr>
              <w:numPr>
                <w:ilvl w:val="0"/>
                <w:numId w:val="47"/>
              </w:numPr>
              <w:spacing w:line="240" w:lineRule="auto"/>
            </w:pPr>
            <w:r w:rsidRPr="00BE196F">
              <w:t>Contact Mentje Gericke from the BMI School for project resources (</w:t>
            </w:r>
            <w:hyperlink r:id="rId32" w:history="1">
              <w:r w:rsidRPr="00BE196F">
                <w:rPr>
                  <w:rStyle w:val="Hyperlink"/>
                </w:rPr>
                <w:t>Mentje.Gericke@nwu.ac.za</w:t>
              </w:r>
            </w:hyperlink>
            <w:r w:rsidRPr="00BE196F">
              <w:t>)</w:t>
            </w:r>
          </w:p>
          <w:p w14:paraId="1ACD0FF4" w14:textId="77777777" w:rsidR="0053496D" w:rsidRPr="00BE196F" w:rsidRDefault="0053496D" w:rsidP="0053496D">
            <w:pPr>
              <w:numPr>
                <w:ilvl w:val="0"/>
                <w:numId w:val="47"/>
              </w:numPr>
              <w:spacing w:line="240" w:lineRule="auto"/>
            </w:pPr>
            <w:r w:rsidRPr="00BE196F">
              <w:t>Contact Robert Maxwell (</w:t>
            </w:r>
            <w:hyperlink r:id="rId33" w:history="1">
              <w:r w:rsidRPr="00BE196F">
                <w:rPr>
                  <w:rStyle w:val="Hyperlink"/>
                </w:rPr>
                <w:t>Robert.Maxwell@nwu.ac.za</w:t>
              </w:r>
            </w:hyperlink>
            <w:r w:rsidRPr="00BE196F">
              <w:t>) for access to source code.</w:t>
            </w:r>
          </w:p>
          <w:p w14:paraId="47E9B88A" w14:textId="77777777" w:rsidR="0053496D" w:rsidRPr="00BE196F" w:rsidRDefault="0053496D" w:rsidP="00DE2F71"/>
          <w:p w14:paraId="6C59691C" w14:textId="77777777" w:rsidR="0053496D" w:rsidRPr="00BE196F" w:rsidRDefault="0053496D" w:rsidP="0053496D">
            <w:pPr>
              <w:numPr>
                <w:ilvl w:val="0"/>
                <w:numId w:val="47"/>
              </w:numPr>
              <w:spacing w:line="240" w:lineRule="auto"/>
            </w:pPr>
            <w:r w:rsidRPr="00BE196F">
              <w:t>Compiling SOPS documentation for the NWU Registrar</w:t>
            </w:r>
          </w:p>
          <w:p w14:paraId="3D22555A" w14:textId="77777777" w:rsidR="0053496D" w:rsidRPr="00BE196F" w:rsidRDefault="0053496D" w:rsidP="00DE2F71">
            <w:pPr>
              <w:rPr>
                <w:sz w:val="20"/>
                <w:szCs w:val="20"/>
              </w:rPr>
            </w:pPr>
          </w:p>
        </w:tc>
      </w:tr>
    </w:tbl>
    <w:p w14:paraId="1F7FDC34" w14:textId="77777777" w:rsidR="0053496D" w:rsidRPr="00BE196F" w:rsidRDefault="0053496D" w:rsidP="0053496D">
      <w:pPr>
        <w:rPr>
          <w:sz w:val="20"/>
          <w:szCs w:val="20"/>
        </w:rPr>
      </w:pPr>
    </w:p>
    <w:p w14:paraId="3D696ECE" w14:textId="77777777" w:rsidR="0053496D" w:rsidRPr="00BE196F" w:rsidRDefault="0053496D" w:rsidP="0053496D"/>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12B60B7C" w14:textId="77777777" w:rsidTr="00DE2F71">
        <w:tc>
          <w:tcPr>
            <w:tcW w:w="1220" w:type="pct"/>
            <w:shd w:val="clear" w:color="auto" w:fill="D9D9D9"/>
          </w:tcPr>
          <w:p w14:paraId="7C5134AC" w14:textId="77777777" w:rsidR="0053496D" w:rsidRPr="00BE196F" w:rsidRDefault="0053496D" w:rsidP="00DE2F71">
            <w:pPr>
              <w:pStyle w:val="MinutesHeading1"/>
              <w:rPr>
                <w:rFonts w:cs="Arial"/>
                <w:sz w:val="20"/>
                <w:szCs w:val="20"/>
              </w:rPr>
            </w:pPr>
            <w:r w:rsidRPr="00BE196F">
              <w:rPr>
                <w:rFonts w:cs="Arial"/>
                <w:sz w:val="20"/>
                <w:szCs w:val="20"/>
              </w:rPr>
              <w:t>Program/Area:</w:t>
            </w:r>
          </w:p>
        </w:tc>
        <w:tc>
          <w:tcPr>
            <w:tcW w:w="3780" w:type="pct"/>
            <w:shd w:val="clear" w:color="auto" w:fill="auto"/>
          </w:tcPr>
          <w:p w14:paraId="525E9CE6" w14:textId="77777777" w:rsidR="0053496D" w:rsidRPr="00BE196F" w:rsidRDefault="0053496D" w:rsidP="00DE2F71">
            <w:pPr>
              <w:rPr>
                <w:color w:val="0000FF"/>
                <w:sz w:val="20"/>
                <w:szCs w:val="20"/>
              </w:rPr>
            </w:pPr>
            <w:r w:rsidRPr="00BE196F">
              <w:t>SimiLabs Plagiarism and Stylometry Checker</w:t>
            </w:r>
          </w:p>
        </w:tc>
      </w:tr>
      <w:tr w:rsidR="0053496D" w:rsidRPr="00BE196F" w14:paraId="63FBFCC4" w14:textId="77777777" w:rsidTr="00DE2F71">
        <w:tc>
          <w:tcPr>
            <w:tcW w:w="1220" w:type="pct"/>
            <w:shd w:val="clear" w:color="auto" w:fill="D9D9D9"/>
          </w:tcPr>
          <w:p w14:paraId="6CE3450C"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65DCD59E" w14:textId="77777777" w:rsidR="0053496D" w:rsidRPr="00BE196F" w:rsidRDefault="0053496D" w:rsidP="00DE2F71">
            <w:r w:rsidRPr="00BE196F">
              <w:t>Stylometry Meeting Patrick Juola</w:t>
            </w:r>
          </w:p>
        </w:tc>
      </w:tr>
      <w:tr w:rsidR="0053496D" w:rsidRPr="00BE196F" w14:paraId="657D4459" w14:textId="77777777" w:rsidTr="00DE2F71">
        <w:tc>
          <w:tcPr>
            <w:tcW w:w="1220" w:type="pct"/>
            <w:shd w:val="clear" w:color="auto" w:fill="D9D9D9"/>
          </w:tcPr>
          <w:p w14:paraId="551CDA65"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4EF343CF" w14:textId="77777777" w:rsidR="0053496D" w:rsidRPr="00BE196F" w:rsidRDefault="0053496D" w:rsidP="00DE2F71">
            <w:pPr>
              <w:rPr>
                <w:i/>
                <w:iCs/>
                <w:color w:val="0000FF"/>
              </w:rPr>
            </w:pPr>
            <w:r w:rsidRPr="00BE196F">
              <w:t>2022/05/25</w:t>
            </w:r>
          </w:p>
        </w:tc>
      </w:tr>
      <w:tr w:rsidR="0053496D" w:rsidRPr="00BE196F" w14:paraId="1C04F087" w14:textId="77777777" w:rsidTr="00DE2F71">
        <w:tc>
          <w:tcPr>
            <w:tcW w:w="1220" w:type="pct"/>
            <w:shd w:val="clear" w:color="auto" w:fill="D9D9D9"/>
          </w:tcPr>
          <w:p w14:paraId="11B3F69B"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40085DD8" w14:textId="77777777" w:rsidR="0053496D" w:rsidRPr="00BE196F" w:rsidRDefault="0053496D" w:rsidP="00DE2F71">
            <w:pPr>
              <w:rPr>
                <w:i/>
                <w:iCs/>
                <w:color w:val="0000FF"/>
              </w:rPr>
            </w:pPr>
            <w:r w:rsidRPr="00BE196F">
              <w:t>14:30 – 16:30</w:t>
            </w:r>
          </w:p>
        </w:tc>
      </w:tr>
      <w:tr w:rsidR="0053496D" w:rsidRPr="00BE196F" w14:paraId="30A2CCBA" w14:textId="77777777" w:rsidTr="00DE2F71">
        <w:tc>
          <w:tcPr>
            <w:tcW w:w="1220" w:type="pct"/>
            <w:shd w:val="clear" w:color="auto" w:fill="D9D9D9"/>
          </w:tcPr>
          <w:p w14:paraId="048C2258"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0F0E3F65" w14:textId="77777777" w:rsidR="0053496D" w:rsidRPr="00BE196F" w:rsidRDefault="0053496D" w:rsidP="00DE2F71">
            <w:r w:rsidRPr="00BE196F">
              <w:t>G4-G15, Potchefstroom Campus, NWU</w:t>
            </w:r>
          </w:p>
        </w:tc>
      </w:tr>
      <w:tr w:rsidR="0053496D" w:rsidRPr="00BE196F" w14:paraId="528F1ADA" w14:textId="77777777" w:rsidTr="00DE2F71">
        <w:tc>
          <w:tcPr>
            <w:tcW w:w="1220" w:type="pct"/>
            <w:shd w:val="clear" w:color="auto" w:fill="D9D9D9"/>
          </w:tcPr>
          <w:p w14:paraId="7094B689"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142BA41A" w14:textId="77777777" w:rsidR="0053496D" w:rsidRPr="00BE196F" w:rsidRDefault="0053496D" w:rsidP="00DE2F71">
            <w:r w:rsidRPr="00BE196F">
              <w:t>Ricus Warmenhoven</w:t>
            </w:r>
          </w:p>
          <w:p w14:paraId="69433682" w14:textId="77777777" w:rsidR="0053496D" w:rsidRPr="00BE196F" w:rsidRDefault="0053496D" w:rsidP="00DE2F71">
            <w:pPr>
              <w:rPr>
                <w:i/>
                <w:iCs/>
                <w:color w:val="0000FF"/>
              </w:rPr>
            </w:pPr>
            <w:r w:rsidRPr="00BE196F">
              <w:t>Zander Janse van Rensburg</w:t>
            </w:r>
          </w:p>
        </w:tc>
      </w:tr>
      <w:tr w:rsidR="0053496D" w:rsidRPr="00BE196F" w14:paraId="46A147EC" w14:textId="77777777" w:rsidTr="00DE2F71">
        <w:tc>
          <w:tcPr>
            <w:tcW w:w="1220" w:type="pct"/>
            <w:shd w:val="clear" w:color="auto" w:fill="D9D9D9"/>
          </w:tcPr>
          <w:p w14:paraId="5706002D"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1C41962B" w14:textId="77777777" w:rsidR="0053496D" w:rsidRPr="00BE196F" w:rsidRDefault="0053496D" w:rsidP="00DE2F71">
            <w:r w:rsidRPr="00BE196F">
              <w:t>Patrick Juola</w:t>
            </w:r>
          </w:p>
          <w:p w14:paraId="1B2A9E9B" w14:textId="77777777" w:rsidR="0053496D" w:rsidRPr="00BE196F" w:rsidRDefault="0053496D" w:rsidP="00DE2F71">
            <w:r w:rsidRPr="00BE196F">
              <w:lastRenderedPageBreak/>
              <w:t>Hanno Visagie</w:t>
            </w:r>
          </w:p>
          <w:p w14:paraId="4D134F83" w14:textId="77777777" w:rsidR="0053496D" w:rsidRPr="00BE196F" w:rsidRDefault="0053496D" w:rsidP="00DE2F71">
            <w:r w:rsidRPr="00BE196F">
              <w:t>Hano Strydom</w:t>
            </w:r>
          </w:p>
          <w:p w14:paraId="78DE3F0F" w14:textId="77777777" w:rsidR="0053496D" w:rsidRPr="00BE196F" w:rsidRDefault="0053496D" w:rsidP="00DE2F71">
            <w:r w:rsidRPr="00BE196F">
              <w:t>Michael Rosin</w:t>
            </w:r>
          </w:p>
          <w:p w14:paraId="012626ED" w14:textId="77777777" w:rsidR="0053496D" w:rsidRPr="00BE196F" w:rsidRDefault="0053496D" w:rsidP="00DE2F71">
            <w:r w:rsidRPr="00BE196F">
              <w:t>Llewellyn Anthony</w:t>
            </w:r>
          </w:p>
          <w:p w14:paraId="2FB00AF8" w14:textId="77777777" w:rsidR="0053496D" w:rsidRPr="00BE196F" w:rsidRDefault="0053496D" w:rsidP="00DE2F71">
            <w:r w:rsidRPr="00BE196F">
              <w:t>Annika du Toit</w:t>
            </w:r>
          </w:p>
          <w:p w14:paraId="0FA1A0C4" w14:textId="77777777" w:rsidR="0053496D" w:rsidRPr="00BE196F" w:rsidRDefault="0053496D" w:rsidP="00DE2F71">
            <w:r w:rsidRPr="00BE196F">
              <w:t>Shené Boshoff</w:t>
            </w:r>
          </w:p>
        </w:tc>
      </w:tr>
      <w:tr w:rsidR="0053496D" w:rsidRPr="00BE196F" w14:paraId="7B568A8B" w14:textId="77777777" w:rsidTr="00DE2F71">
        <w:tc>
          <w:tcPr>
            <w:tcW w:w="1220" w:type="pct"/>
            <w:shd w:val="clear" w:color="auto" w:fill="D9D9D9"/>
          </w:tcPr>
          <w:p w14:paraId="3450FA38" w14:textId="77777777" w:rsidR="0053496D" w:rsidRPr="00BE196F" w:rsidRDefault="0053496D" w:rsidP="00DE2F71">
            <w:pPr>
              <w:pStyle w:val="MinutesHeading1"/>
              <w:rPr>
                <w:rFonts w:cs="Arial"/>
                <w:bCs/>
                <w:sz w:val="20"/>
                <w:szCs w:val="20"/>
              </w:rPr>
            </w:pPr>
            <w:r w:rsidRPr="00BE196F">
              <w:rPr>
                <w:rFonts w:cs="Arial"/>
                <w:sz w:val="20"/>
                <w:szCs w:val="20"/>
              </w:rPr>
              <w:lastRenderedPageBreak/>
              <w:t xml:space="preserve">Minutes Issued By: </w:t>
            </w:r>
          </w:p>
        </w:tc>
        <w:tc>
          <w:tcPr>
            <w:tcW w:w="3780" w:type="pct"/>
            <w:shd w:val="clear" w:color="auto" w:fill="auto"/>
          </w:tcPr>
          <w:p w14:paraId="219C1175" w14:textId="77777777" w:rsidR="0053496D" w:rsidRPr="00BE196F" w:rsidRDefault="0053496D" w:rsidP="00DE2F71">
            <w:pPr>
              <w:rPr>
                <w:i/>
                <w:iCs/>
                <w:color w:val="0000FF"/>
              </w:rPr>
            </w:pPr>
            <w:r w:rsidRPr="00BE196F">
              <w:t>NightcoreMech</w:t>
            </w:r>
          </w:p>
        </w:tc>
      </w:tr>
    </w:tbl>
    <w:p w14:paraId="420DFCE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0"/>
        <w:gridCol w:w="1607"/>
        <w:gridCol w:w="1312"/>
      </w:tblGrid>
      <w:tr w:rsidR="0053496D" w:rsidRPr="00BE196F" w14:paraId="509B2FDE" w14:textId="77777777" w:rsidTr="00DE2F71">
        <w:trPr>
          <w:tblHeader/>
        </w:trPr>
        <w:tc>
          <w:tcPr>
            <w:tcW w:w="6585" w:type="dxa"/>
            <w:shd w:val="clear" w:color="auto" w:fill="D9D9D9"/>
          </w:tcPr>
          <w:p w14:paraId="2DAC981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51547B15" w14:textId="77777777" w:rsidR="0053496D" w:rsidRPr="00BE196F" w:rsidRDefault="0053496D" w:rsidP="00DE2F71">
            <w:pPr>
              <w:jc w:val="center"/>
              <w:rPr>
                <w:b/>
                <w:sz w:val="20"/>
                <w:szCs w:val="20"/>
              </w:rPr>
            </w:pPr>
            <w:r w:rsidRPr="00BE196F">
              <w:rPr>
                <w:b/>
                <w:sz w:val="20"/>
                <w:szCs w:val="20"/>
              </w:rPr>
              <w:t>Owner</w:t>
            </w:r>
          </w:p>
        </w:tc>
        <w:tc>
          <w:tcPr>
            <w:tcW w:w="1380" w:type="dxa"/>
            <w:shd w:val="clear" w:color="auto" w:fill="D9D9D9"/>
          </w:tcPr>
          <w:p w14:paraId="3102B9B5" w14:textId="77777777" w:rsidR="0053496D" w:rsidRPr="00BE196F" w:rsidRDefault="0053496D" w:rsidP="00DE2F71">
            <w:pPr>
              <w:jc w:val="center"/>
              <w:rPr>
                <w:b/>
                <w:sz w:val="20"/>
                <w:szCs w:val="20"/>
              </w:rPr>
            </w:pPr>
            <w:r w:rsidRPr="00BE196F">
              <w:rPr>
                <w:b/>
                <w:sz w:val="20"/>
                <w:szCs w:val="20"/>
              </w:rPr>
              <w:t>Due Date</w:t>
            </w:r>
          </w:p>
        </w:tc>
      </w:tr>
      <w:tr w:rsidR="0053496D" w:rsidRPr="00BE196F" w14:paraId="3C4BF222" w14:textId="77777777" w:rsidTr="00DE2F71">
        <w:tc>
          <w:tcPr>
            <w:tcW w:w="6585" w:type="dxa"/>
            <w:shd w:val="clear" w:color="auto" w:fill="auto"/>
          </w:tcPr>
          <w:p w14:paraId="6C882CB1" w14:textId="77777777" w:rsidR="0053496D" w:rsidRPr="00BE196F" w:rsidRDefault="0053496D" w:rsidP="00DE2F71"/>
          <w:p w14:paraId="3F27625C" w14:textId="77777777" w:rsidR="0053496D" w:rsidRPr="00BE196F" w:rsidRDefault="0053496D" w:rsidP="00DE2F71"/>
          <w:p w14:paraId="64F5382A" w14:textId="77777777" w:rsidR="0053496D" w:rsidRPr="00BE196F" w:rsidRDefault="0053496D" w:rsidP="00DE2F71">
            <w:r w:rsidRPr="00BE196F">
              <w:t>Meeting Minutes Initiation</w:t>
            </w:r>
          </w:p>
        </w:tc>
        <w:tc>
          <w:tcPr>
            <w:tcW w:w="1611" w:type="dxa"/>
            <w:shd w:val="clear" w:color="auto" w:fill="auto"/>
          </w:tcPr>
          <w:p w14:paraId="2E788DCF" w14:textId="77777777" w:rsidR="0053496D" w:rsidRPr="00BE196F" w:rsidRDefault="0053496D" w:rsidP="00DE2F71">
            <w:pPr>
              <w:ind w:left="60"/>
              <w:rPr>
                <w:sz w:val="20"/>
                <w:szCs w:val="20"/>
              </w:rPr>
            </w:pPr>
            <w:r w:rsidRPr="00BE196F">
              <w:rPr>
                <w:sz w:val="20"/>
                <w:szCs w:val="20"/>
              </w:rPr>
              <w:t>Development Team</w:t>
            </w:r>
          </w:p>
          <w:p w14:paraId="61E4FCEA" w14:textId="77777777" w:rsidR="0053496D" w:rsidRPr="00BE196F" w:rsidRDefault="0053496D" w:rsidP="00DE2F71">
            <w:pPr>
              <w:ind w:left="60"/>
              <w:rPr>
                <w:sz w:val="20"/>
                <w:szCs w:val="20"/>
              </w:rPr>
            </w:pPr>
            <w:r w:rsidRPr="00BE196F">
              <w:rPr>
                <w:sz w:val="20"/>
                <w:szCs w:val="20"/>
              </w:rPr>
              <w:t>Ricus Warmenhoven</w:t>
            </w:r>
          </w:p>
          <w:p w14:paraId="28C7781F"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0758124F" w14:textId="77777777" w:rsidR="0053496D" w:rsidRPr="00BE196F" w:rsidRDefault="0053496D" w:rsidP="00DE2F71">
            <w:pPr>
              <w:ind w:left="60"/>
              <w:rPr>
                <w:sz w:val="20"/>
                <w:szCs w:val="20"/>
              </w:rPr>
            </w:pPr>
          </w:p>
          <w:p w14:paraId="58C31A65" w14:textId="77777777" w:rsidR="0053496D" w:rsidRPr="00BE196F" w:rsidRDefault="0053496D" w:rsidP="00DE2F71">
            <w:pPr>
              <w:ind w:left="60"/>
              <w:rPr>
                <w:sz w:val="20"/>
                <w:szCs w:val="20"/>
              </w:rPr>
            </w:pPr>
          </w:p>
          <w:p w14:paraId="4FD86949" w14:textId="77777777" w:rsidR="0053496D" w:rsidRPr="00BE196F" w:rsidRDefault="0053496D" w:rsidP="00DE2F71">
            <w:pPr>
              <w:ind w:left="60"/>
              <w:rPr>
                <w:sz w:val="20"/>
                <w:szCs w:val="20"/>
              </w:rPr>
            </w:pPr>
            <w:r w:rsidRPr="00BE196F">
              <w:rPr>
                <w:sz w:val="20"/>
                <w:szCs w:val="20"/>
              </w:rPr>
              <w:t>25 May 2022</w:t>
            </w:r>
          </w:p>
        </w:tc>
      </w:tr>
      <w:tr w:rsidR="0053496D" w:rsidRPr="00BE196F" w14:paraId="165FDD77" w14:textId="77777777" w:rsidTr="00DE2F71">
        <w:tc>
          <w:tcPr>
            <w:tcW w:w="6585" w:type="dxa"/>
            <w:shd w:val="clear" w:color="auto" w:fill="auto"/>
          </w:tcPr>
          <w:p w14:paraId="4894C94F" w14:textId="77777777" w:rsidR="0053496D" w:rsidRPr="00BE196F" w:rsidRDefault="0053496D" w:rsidP="00DE2F71">
            <w:r w:rsidRPr="00BE196F">
              <w:t>Development Team Introduction</w:t>
            </w:r>
          </w:p>
        </w:tc>
        <w:tc>
          <w:tcPr>
            <w:tcW w:w="1611" w:type="dxa"/>
            <w:shd w:val="clear" w:color="auto" w:fill="auto"/>
          </w:tcPr>
          <w:p w14:paraId="0EFBB611" w14:textId="77777777" w:rsidR="0053496D" w:rsidRPr="00BE196F" w:rsidRDefault="0053496D" w:rsidP="00DE2F71">
            <w:pPr>
              <w:ind w:left="60"/>
              <w:rPr>
                <w:sz w:val="20"/>
                <w:szCs w:val="20"/>
              </w:rPr>
            </w:pPr>
            <w:r w:rsidRPr="00BE196F">
              <w:rPr>
                <w:sz w:val="20"/>
                <w:szCs w:val="20"/>
              </w:rPr>
              <w:t>Development Team</w:t>
            </w:r>
          </w:p>
        </w:tc>
        <w:tc>
          <w:tcPr>
            <w:tcW w:w="1380" w:type="dxa"/>
            <w:shd w:val="clear" w:color="auto" w:fill="auto"/>
          </w:tcPr>
          <w:p w14:paraId="69845FE6" w14:textId="77777777" w:rsidR="0053496D" w:rsidRPr="00BE196F" w:rsidRDefault="0053496D" w:rsidP="00DE2F71">
            <w:pPr>
              <w:ind w:left="60"/>
              <w:rPr>
                <w:sz w:val="20"/>
                <w:szCs w:val="20"/>
              </w:rPr>
            </w:pPr>
            <w:r w:rsidRPr="00BE196F">
              <w:rPr>
                <w:sz w:val="20"/>
                <w:szCs w:val="20"/>
              </w:rPr>
              <w:t>25 May 2022</w:t>
            </w:r>
          </w:p>
        </w:tc>
      </w:tr>
      <w:tr w:rsidR="0053496D" w:rsidRPr="00BE196F" w14:paraId="3FA708F2" w14:textId="77777777" w:rsidTr="00DE2F71">
        <w:tc>
          <w:tcPr>
            <w:tcW w:w="6585" w:type="dxa"/>
            <w:shd w:val="clear" w:color="auto" w:fill="auto"/>
          </w:tcPr>
          <w:p w14:paraId="76BFC8B6" w14:textId="77777777" w:rsidR="0053496D" w:rsidRPr="00BE196F" w:rsidRDefault="0053496D" w:rsidP="00DE2F71">
            <w:pPr>
              <w:pStyle w:val="ItemDescription"/>
              <w:rPr>
                <w:rFonts w:ascii="Arial" w:hAnsi="Arial" w:cs="Arial"/>
              </w:rPr>
            </w:pPr>
            <w:r w:rsidRPr="00BE196F">
              <w:rPr>
                <w:rFonts w:ascii="Arial" w:hAnsi="Arial" w:cs="Arial"/>
              </w:rPr>
              <w:t>Introduction: Stylometry (knowledge on topic): How Stylometry works</w:t>
            </w:r>
          </w:p>
        </w:tc>
        <w:tc>
          <w:tcPr>
            <w:tcW w:w="1611" w:type="dxa"/>
            <w:shd w:val="clear" w:color="auto" w:fill="auto"/>
          </w:tcPr>
          <w:p w14:paraId="3683EDF2" w14:textId="77777777" w:rsidR="0053496D" w:rsidRPr="00BE196F" w:rsidRDefault="0053496D" w:rsidP="00DE2F71">
            <w:pPr>
              <w:ind w:left="60"/>
              <w:rPr>
                <w:sz w:val="20"/>
                <w:szCs w:val="20"/>
              </w:rPr>
            </w:pPr>
            <w:r w:rsidRPr="00BE196F">
              <w:rPr>
                <w:sz w:val="20"/>
                <w:szCs w:val="20"/>
              </w:rPr>
              <w:t>Patrick Juola</w:t>
            </w:r>
          </w:p>
          <w:p w14:paraId="7E4C3241"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4C30E38B" w14:textId="77777777" w:rsidR="0053496D" w:rsidRPr="00BE196F" w:rsidRDefault="0053496D" w:rsidP="00DE2F71">
            <w:pPr>
              <w:ind w:left="60"/>
              <w:rPr>
                <w:sz w:val="20"/>
                <w:szCs w:val="20"/>
              </w:rPr>
            </w:pPr>
          </w:p>
          <w:p w14:paraId="0A96361F" w14:textId="77777777" w:rsidR="0053496D" w:rsidRPr="00BE196F" w:rsidRDefault="0053496D" w:rsidP="00DE2F71">
            <w:pPr>
              <w:rPr>
                <w:sz w:val="20"/>
                <w:szCs w:val="20"/>
              </w:rPr>
            </w:pPr>
            <w:r w:rsidRPr="00BE196F">
              <w:rPr>
                <w:sz w:val="20"/>
                <w:szCs w:val="20"/>
              </w:rPr>
              <w:t>25 May 2022</w:t>
            </w:r>
          </w:p>
        </w:tc>
      </w:tr>
      <w:tr w:rsidR="0053496D" w:rsidRPr="00BE196F" w14:paraId="52A8B03E" w14:textId="77777777" w:rsidTr="00DE2F71">
        <w:tc>
          <w:tcPr>
            <w:tcW w:w="6585" w:type="dxa"/>
            <w:shd w:val="clear" w:color="auto" w:fill="auto"/>
          </w:tcPr>
          <w:p w14:paraId="060F02E9" w14:textId="77777777" w:rsidR="0053496D" w:rsidRPr="00BE196F" w:rsidRDefault="0053496D" w:rsidP="00DE2F71">
            <w:r w:rsidRPr="00BE196F">
              <w:rPr>
                <w:sz w:val="23"/>
                <w:szCs w:val="23"/>
                <w:shd w:val="clear" w:color="auto" w:fill="FFFFFF"/>
              </w:rPr>
              <w:t>COSC 495 (SPTPC: Authorship Attribution) module discussion and material</w:t>
            </w:r>
          </w:p>
        </w:tc>
        <w:tc>
          <w:tcPr>
            <w:tcW w:w="1611" w:type="dxa"/>
            <w:shd w:val="clear" w:color="auto" w:fill="auto"/>
          </w:tcPr>
          <w:p w14:paraId="08EF53B4" w14:textId="77777777" w:rsidR="0053496D" w:rsidRPr="00BE196F" w:rsidRDefault="0053496D" w:rsidP="00DE2F71">
            <w:pPr>
              <w:ind w:left="60"/>
              <w:rPr>
                <w:sz w:val="20"/>
                <w:szCs w:val="20"/>
              </w:rPr>
            </w:pPr>
            <w:r w:rsidRPr="00BE196F">
              <w:rPr>
                <w:sz w:val="20"/>
                <w:szCs w:val="20"/>
              </w:rPr>
              <w:t>Hanno Visagie</w:t>
            </w:r>
          </w:p>
          <w:p w14:paraId="606AD690"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7DB638A9" w14:textId="77777777" w:rsidR="0053496D" w:rsidRPr="00BE196F" w:rsidRDefault="0053496D" w:rsidP="00DE2F71">
            <w:pPr>
              <w:ind w:left="60"/>
              <w:rPr>
                <w:sz w:val="20"/>
                <w:szCs w:val="20"/>
              </w:rPr>
            </w:pPr>
            <w:r w:rsidRPr="00BE196F">
              <w:rPr>
                <w:sz w:val="20"/>
                <w:szCs w:val="20"/>
              </w:rPr>
              <w:t>25 May 2022</w:t>
            </w:r>
          </w:p>
        </w:tc>
      </w:tr>
      <w:tr w:rsidR="0053496D" w:rsidRPr="00BE196F" w14:paraId="4BED1916" w14:textId="77777777" w:rsidTr="00DE2F71">
        <w:tc>
          <w:tcPr>
            <w:tcW w:w="6585" w:type="dxa"/>
            <w:shd w:val="clear" w:color="auto" w:fill="auto"/>
          </w:tcPr>
          <w:p w14:paraId="2C7E1650" w14:textId="77777777" w:rsidR="0053496D" w:rsidRPr="00BE196F" w:rsidRDefault="0053496D" w:rsidP="00DE2F71">
            <w:r w:rsidRPr="00BE196F">
              <w:t>Corpora retrieval discussion (preferable to design a database or use a Corpus API)</w:t>
            </w:r>
          </w:p>
        </w:tc>
        <w:tc>
          <w:tcPr>
            <w:tcW w:w="1611" w:type="dxa"/>
            <w:shd w:val="clear" w:color="auto" w:fill="auto"/>
          </w:tcPr>
          <w:p w14:paraId="7C2AC217" w14:textId="77777777" w:rsidR="0053496D" w:rsidRPr="00BE196F" w:rsidRDefault="0053496D" w:rsidP="00DE2F71">
            <w:pPr>
              <w:ind w:left="60"/>
              <w:rPr>
                <w:sz w:val="20"/>
                <w:szCs w:val="20"/>
              </w:rPr>
            </w:pPr>
            <w:r w:rsidRPr="00BE196F">
              <w:rPr>
                <w:sz w:val="20"/>
                <w:szCs w:val="20"/>
              </w:rPr>
              <w:t>Hanno Visagie</w:t>
            </w:r>
          </w:p>
          <w:p w14:paraId="0F64F40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EF36EC4" w14:textId="77777777" w:rsidR="0053496D" w:rsidRPr="00BE196F" w:rsidRDefault="0053496D" w:rsidP="00DE2F71">
            <w:pPr>
              <w:ind w:left="60"/>
              <w:rPr>
                <w:sz w:val="20"/>
                <w:szCs w:val="20"/>
              </w:rPr>
            </w:pPr>
            <w:r w:rsidRPr="00BE196F">
              <w:rPr>
                <w:sz w:val="20"/>
                <w:szCs w:val="20"/>
              </w:rPr>
              <w:t>25 May 2022</w:t>
            </w:r>
          </w:p>
        </w:tc>
      </w:tr>
      <w:tr w:rsidR="0053496D" w:rsidRPr="00BE196F" w14:paraId="3DEC029A" w14:textId="77777777" w:rsidTr="00DE2F71">
        <w:tc>
          <w:tcPr>
            <w:tcW w:w="6585" w:type="dxa"/>
            <w:shd w:val="clear" w:color="auto" w:fill="auto"/>
          </w:tcPr>
          <w:p w14:paraId="61E8508F" w14:textId="77777777" w:rsidR="0053496D" w:rsidRPr="00BE196F" w:rsidRDefault="0053496D" w:rsidP="00DE2F71">
            <w:r w:rsidRPr="00BE196F">
              <w:t>Efficient/Effective APIs for implementing Stylometry in Python</w:t>
            </w:r>
          </w:p>
        </w:tc>
        <w:tc>
          <w:tcPr>
            <w:tcW w:w="1611" w:type="dxa"/>
            <w:shd w:val="clear" w:color="auto" w:fill="auto"/>
          </w:tcPr>
          <w:p w14:paraId="2867698C" w14:textId="77777777" w:rsidR="0053496D" w:rsidRPr="00BE196F" w:rsidRDefault="0053496D" w:rsidP="00DE2F71">
            <w:pPr>
              <w:ind w:left="60"/>
              <w:rPr>
                <w:sz w:val="20"/>
                <w:szCs w:val="20"/>
              </w:rPr>
            </w:pPr>
            <w:r w:rsidRPr="00BE196F">
              <w:rPr>
                <w:sz w:val="20"/>
                <w:szCs w:val="20"/>
              </w:rPr>
              <w:t>Hanno Visagie</w:t>
            </w:r>
          </w:p>
          <w:p w14:paraId="2248F368"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63AEA490" w14:textId="77777777" w:rsidR="0053496D" w:rsidRPr="00BE196F" w:rsidRDefault="0053496D" w:rsidP="00DE2F71">
            <w:pPr>
              <w:ind w:left="60"/>
              <w:rPr>
                <w:sz w:val="20"/>
                <w:szCs w:val="20"/>
              </w:rPr>
            </w:pPr>
            <w:r w:rsidRPr="00BE196F">
              <w:rPr>
                <w:sz w:val="20"/>
                <w:szCs w:val="20"/>
              </w:rPr>
              <w:t>25 May 2022</w:t>
            </w:r>
          </w:p>
        </w:tc>
      </w:tr>
      <w:tr w:rsidR="0053496D" w:rsidRPr="00BE196F" w14:paraId="1256288D" w14:textId="77777777" w:rsidTr="00DE2F71">
        <w:tc>
          <w:tcPr>
            <w:tcW w:w="6585" w:type="dxa"/>
            <w:shd w:val="clear" w:color="auto" w:fill="auto"/>
          </w:tcPr>
          <w:p w14:paraId="222CA311" w14:textId="77777777" w:rsidR="0053496D" w:rsidRPr="00BE196F" w:rsidRDefault="0053496D" w:rsidP="00DE2F71">
            <w:r w:rsidRPr="00BE196F">
              <w:t>Cross Entropy</w:t>
            </w:r>
          </w:p>
        </w:tc>
        <w:tc>
          <w:tcPr>
            <w:tcW w:w="1611" w:type="dxa"/>
            <w:shd w:val="clear" w:color="auto" w:fill="auto"/>
          </w:tcPr>
          <w:p w14:paraId="257883D7" w14:textId="77777777" w:rsidR="0053496D" w:rsidRPr="00BE196F" w:rsidRDefault="0053496D" w:rsidP="00DE2F71">
            <w:pPr>
              <w:ind w:left="60"/>
              <w:rPr>
                <w:sz w:val="20"/>
                <w:szCs w:val="20"/>
              </w:rPr>
            </w:pPr>
            <w:r w:rsidRPr="00BE196F">
              <w:rPr>
                <w:sz w:val="20"/>
                <w:szCs w:val="20"/>
              </w:rPr>
              <w:t>Hanno Visagie</w:t>
            </w:r>
          </w:p>
          <w:p w14:paraId="1B669F95"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B04CDC0" w14:textId="77777777" w:rsidR="0053496D" w:rsidRPr="00BE196F" w:rsidRDefault="0053496D" w:rsidP="00DE2F71">
            <w:pPr>
              <w:ind w:left="60"/>
              <w:rPr>
                <w:sz w:val="20"/>
                <w:szCs w:val="20"/>
              </w:rPr>
            </w:pPr>
            <w:r w:rsidRPr="00BE196F">
              <w:rPr>
                <w:sz w:val="20"/>
                <w:szCs w:val="20"/>
              </w:rPr>
              <w:t>25 May 2022</w:t>
            </w:r>
          </w:p>
        </w:tc>
      </w:tr>
      <w:tr w:rsidR="0053496D" w:rsidRPr="00BE196F" w14:paraId="5BD747DE" w14:textId="77777777" w:rsidTr="00DE2F71">
        <w:tc>
          <w:tcPr>
            <w:tcW w:w="6585" w:type="dxa"/>
            <w:shd w:val="clear" w:color="auto" w:fill="auto"/>
          </w:tcPr>
          <w:p w14:paraId="0E5E6EFC" w14:textId="77777777" w:rsidR="0053496D" w:rsidRPr="00BE196F" w:rsidRDefault="0053496D" w:rsidP="00DE2F71">
            <w:r w:rsidRPr="00BE196F">
              <w:t>Stylometric Clustering tools: How to implement and data visualization</w:t>
            </w:r>
          </w:p>
        </w:tc>
        <w:tc>
          <w:tcPr>
            <w:tcW w:w="1611" w:type="dxa"/>
            <w:shd w:val="clear" w:color="auto" w:fill="auto"/>
          </w:tcPr>
          <w:p w14:paraId="57D47124" w14:textId="77777777" w:rsidR="0053496D" w:rsidRPr="00BE196F" w:rsidRDefault="0053496D" w:rsidP="00DE2F71">
            <w:pPr>
              <w:ind w:left="60"/>
              <w:rPr>
                <w:sz w:val="20"/>
                <w:szCs w:val="20"/>
              </w:rPr>
            </w:pPr>
            <w:r w:rsidRPr="00BE196F">
              <w:rPr>
                <w:sz w:val="20"/>
                <w:szCs w:val="20"/>
              </w:rPr>
              <w:t>Hanno Visagie</w:t>
            </w:r>
          </w:p>
          <w:p w14:paraId="0C0569BE"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46B65492" w14:textId="77777777" w:rsidR="0053496D" w:rsidRPr="00BE196F" w:rsidRDefault="0053496D" w:rsidP="00DE2F71">
            <w:pPr>
              <w:ind w:left="60"/>
              <w:rPr>
                <w:sz w:val="20"/>
                <w:szCs w:val="20"/>
              </w:rPr>
            </w:pPr>
            <w:r w:rsidRPr="00BE196F">
              <w:rPr>
                <w:sz w:val="20"/>
                <w:szCs w:val="20"/>
              </w:rPr>
              <w:t>25 May 2022</w:t>
            </w:r>
          </w:p>
        </w:tc>
      </w:tr>
      <w:tr w:rsidR="0053496D" w:rsidRPr="00BE196F" w14:paraId="31F22DF8" w14:textId="77777777" w:rsidTr="00DE2F71">
        <w:tc>
          <w:tcPr>
            <w:tcW w:w="6585" w:type="dxa"/>
            <w:shd w:val="clear" w:color="auto" w:fill="auto"/>
          </w:tcPr>
          <w:p w14:paraId="6CECFFE3" w14:textId="77777777" w:rsidR="0053496D" w:rsidRPr="00BE196F" w:rsidRDefault="0053496D" w:rsidP="00DE2F71">
            <w:r w:rsidRPr="00BE196F">
              <w:t>Feedback Reports content (essential information that should be displayed on the reports)</w:t>
            </w:r>
          </w:p>
        </w:tc>
        <w:tc>
          <w:tcPr>
            <w:tcW w:w="1611" w:type="dxa"/>
            <w:shd w:val="clear" w:color="auto" w:fill="auto"/>
          </w:tcPr>
          <w:p w14:paraId="5B21AB6A" w14:textId="77777777" w:rsidR="0053496D" w:rsidRPr="00BE196F" w:rsidRDefault="0053496D" w:rsidP="00DE2F71">
            <w:pPr>
              <w:ind w:left="60"/>
              <w:rPr>
                <w:sz w:val="20"/>
                <w:szCs w:val="20"/>
              </w:rPr>
            </w:pPr>
            <w:r w:rsidRPr="00BE196F">
              <w:rPr>
                <w:sz w:val="20"/>
                <w:szCs w:val="20"/>
              </w:rPr>
              <w:t>Hanno Visagie</w:t>
            </w:r>
          </w:p>
          <w:p w14:paraId="35B9D667"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3562FF8A" w14:textId="77777777" w:rsidR="0053496D" w:rsidRPr="00BE196F" w:rsidRDefault="0053496D" w:rsidP="00DE2F71">
            <w:pPr>
              <w:ind w:left="60"/>
              <w:rPr>
                <w:sz w:val="20"/>
                <w:szCs w:val="20"/>
              </w:rPr>
            </w:pPr>
            <w:r w:rsidRPr="00BE196F">
              <w:rPr>
                <w:sz w:val="20"/>
                <w:szCs w:val="20"/>
              </w:rPr>
              <w:t>25 May 2022</w:t>
            </w:r>
          </w:p>
        </w:tc>
      </w:tr>
      <w:tr w:rsidR="0053496D" w:rsidRPr="00BE196F" w14:paraId="30550DC8" w14:textId="77777777" w:rsidTr="00DE2F71">
        <w:tc>
          <w:tcPr>
            <w:tcW w:w="6585" w:type="dxa"/>
            <w:shd w:val="clear" w:color="auto" w:fill="auto"/>
          </w:tcPr>
          <w:p w14:paraId="32DA5EF5" w14:textId="77777777" w:rsidR="0053496D" w:rsidRPr="00BE196F" w:rsidRDefault="0053496D" w:rsidP="00DE2F71">
            <w:r w:rsidRPr="00BE196F">
              <w:t>Patrick Article Discussion (Authorship Attribution Using Stylometry and Machine Learning Techniques)</w:t>
            </w:r>
          </w:p>
        </w:tc>
        <w:tc>
          <w:tcPr>
            <w:tcW w:w="1611" w:type="dxa"/>
            <w:shd w:val="clear" w:color="auto" w:fill="auto"/>
          </w:tcPr>
          <w:p w14:paraId="7E79AB00" w14:textId="77777777" w:rsidR="0053496D" w:rsidRPr="00BE196F" w:rsidRDefault="0053496D" w:rsidP="00DE2F71">
            <w:pPr>
              <w:ind w:left="60"/>
              <w:rPr>
                <w:sz w:val="20"/>
                <w:szCs w:val="20"/>
              </w:rPr>
            </w:pPr>
            <w:r w:rsidRPr="00BE196F">
              <w:rPr>
                <w:sz w:val="20"/>
                <w:szCs w:val="20"/>
              </w:rPr>
              <w:t>Hanno Visagie</w:t>
            </w:r>
          </w:p>
          <w:p w14:paraId="1CA22294"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131539BF" w14:textId="77777777" w:rsidR="0053496D" w:rsidRPr="00BE196F" w:rsidRDefault="0053496D" w:rsidP="00DE2F71">
            <w:pPr>
              <w:ind w:left="60"/>
              <w:rPr>
                <w:sz w:val="20"/>
                <w:szCs w:val="20"/>
              </w:rPr>
            </w:pPr>
            <w:r w:rsidRPr="00BE196F">
              <w:rPr>
                <w:sz w:val="20"/>
                <w:szCs w:val="20"/>
              </w:rPr>
              <w:t>25 May 2022</w:t>
            </w:r>
          </w:p>
        </w:tc>
      </w:tr>
      <w:tr w:rsidR="0053496D" w:rsidRPr="00BE196F" w14:paraId="27BCA91B" w14:textId="77777777" w:rsidTr="00DE2F71">
        <w:tc>
          <w:tcPr>
            <w:tcW w:w="6585" w:type="dxa"/>
            <w:shd w:val="clear" w:color="auto" w:fill="auto"/>
          </w:tcPr>
          <w:p w14:paraId="49FE90BD" w14:textId="77777777" w:rsidR="0053496D" w:rsidRPr="00BE196F" w:rsidRDefault="0053496D" w:rsidP="00DE2F71"/>
          <w:p w14:paraId="46038FC1" w14:textId="77777777" w:rsidR="0053496D" w:rsidRPr="00BE196F" w:rsidRDefault="0053496D" w:rsidP="00DE2F71">
            <w:r w:rsidRPr="00BE196F">
              <w:t>Parallel Computing for improving application performance</w:t>
            </w:r>
          </w:p>
        </w:tc>
        <w:tc>
          <w:tcPr>
            <w:tcW w:w="1611" w:type="dxa"/>
            <w:shd w:val="clear" w:color="auto" w:fill="auto"/>
          </w:tcPr>
          <w:p w14:paraId="11AECAF0" w14:textId="77777777" w:rsidR="0053496D" w:rsidRPr="00BE196F" w:rsidRDefault="0053496D" w:rsidP="00DE2F71">
            <w:pPr>
              <w:ind w:left="60"/>
              <w:rPr>
                <w:sz w:val="20"/>
                <w:szCs w:val="20"/>
              </w:rPr>
            </w:pPr>
            <w:r w:rsidRPr="00BE196F">
              <w:rPr>
                <w:sz w:val="20"/>
                <w:szCs w:val="20"/>
              </w:rPr>
              <w:t>Patrick Juola</w:t>
            </w:r>
          </w:p>
          <w:p w14:paraId="79AC1B45" w14:textId="77777777" w:rsidR="0053496D" w:rsidRPr="00BE196F" w:rsidRDefault="0053496D" w:rsidP="00DE2F71">
            <w:pPr>
              <w:ind w:left="60"/>
              <w:rPr>
                <w:sz w:val="20"/>
                <w:szCs w:val="20"/>
              </w:rPr>
            </w:pPr>
            <w:r w:rsidRPr="00BE196F">
              <w:rPr>
                <w:sz w:val="20"/>
                <w:szCs w:val="20"/>
              </w:rPr>
              <w:t>Llewellyn Anthony</w:t>
            </w:r>
          </w:p>
        </w:tc>
        <w:tc>
          <w:tcPr>
            <w:tcW w:w="1380" w:type="dxa"/>
            <w:shd w:val="clear" w:color="auto" w:fill="auto"/>
          </w:tcPr>
          <w:p w14:paraId="5A9F2E36" w14:textId="77777777" w:rsidR="0053496D" w:rsidRPr="00BE196F" w:rsidRDefault="0053496D" w:rsidP="00DE2F71">
            <w:pPr>
              <w:ind w:left="60"/>
              <w:rPr>
                <w:sz w:val="20"/>
                <w:szCs w:val="20"/>
              </w:rPr>
            </w:pPr>
            <w:r w:rsidRPr="00BE196F">
              <w:rPr>
                <w:sz w:val="20"/>
                <w:szCs w:val="20"/>
              </w:rPr>
              <w:t>25 May 2022</w:t>
            </w:r>
          </w:p>
        </w:tc>
      </w:tr>
      <w:tr w:rsidR="0053496D" w:rsidRPr="00BE196F" w14:paraId="714CA843" w14:textId="77777777" w:rsidTr="00DE2F71">
        <w:tc>
          <w:tcPr>
            <w:tcW w:w="6585" w:type="dxa"/>
            <w:shd w:val="clear" w:color="auto" w:fill="auto"/>
          </w:tcPr>
          <w:p w14:paraId="0BB04256" w14:textId="77777777" w:rsidR="0053496D" w:rsidRPr="00BE196F" w:rsidRDefault="0053496D" w:rsidP="00DE2F71">
            <w:r w:rsidRPr="00BE196F">
              <w:t>Document Noise Removal</w:t>
            </w:r>
          </w:p>
        </w:tc>
        <w:tc>
          <w:tcPr>
            <w:tcW w:w="1611" w:type="dxa"/>
            <w:shd w:val="clear" w:color="auto" w:fill="auto"/>
          </w:tcPr>
          <w:p w14:paraId="03ED8256" w14:textId="77777777" w:rsidR="0053496D" w:rsidRPr="00BE196F" w:rsidRDefault="0053496D" w:rsidP="00DE2F71">
            <w:pPr>
              <w:ind w:left="60"/>
              <w:rPr>
                <w:sz w:val="20"/>
                <w:szCs w:val="20"/>
              </w:rPr>
            </w:pPr>
            <w:r w:rsidRPr="00BE196F">
              <w:rPr>
                <w:sz w:val="20"/>
                <w:szCs w:val="20"/>
              </w:rPr>
              <w:t>Hano Strydom</w:t>
            </w:r>
          </w:p>
          <w:p w14:paraId="49ADCD59" w14:textId="77777777" w:rsidR="0053496D" w:rsidRPr="00BE196F" w:rsidRDefault="0053496D" w:rsidP="00DE2F71">
            <w:pPr>
              <w:ind w:left="60"/>
              <w:rPr>
                <w:sz w:val="20"/>
                <w:szCs w:val="20"/>
              </w:rPr>
            </w:pPr>
            <w:r w:rsidRPr="00BE196F">
              <w:rPr>
                <w:sz w:val="20"/>
                <w:szCs w:val="20"/>
              </w:rPr>
              <w:t>Patrick Juola</w:t>
            </w:r>
          </w:p>
        </w:tc>
        <w:tc>
          <w:tcPr>
            <w:tcW w:w="1380" w:type="dxa"/>
            <w:shd w:val="clear" w:color="auto" w:fill="auto"/>
          </w:tcPr>
          <w:p w14:paraId="2BAB9A56" w14:textId="77777777" w:rsidR="0053496D" w:rsidRPr="00BE196F" w:rsidRDefault="0053496D" w:rsidP="00DE2F71">
            <w:pPr>
              <w:ind w:left="60"/>
              <w:rPr>
                <w:sz w:val="20"/>
                <w:szCs w:val="20"/>
              </w:rPr>
            </w:pPr>
            <w:r w:rsidRPr="00BE196F">
              <w:rPr>
                <w:sz w:val="20"/>
                <w:szCs w:val="20"/>
              </w:rPr>
              <w:t>25 May 2022</w:t>
            </w:r>
          </w:p>
        </w:tc>
      </w:tr>
      <w:tr w:rsidR="0053496D" w:rsidRPr="00BE196F" w14:paraId="434EC3FC" w14:textId="77777777" w:rsidTr="00DE2F71">
        <w:tc>
          <w:tcPr>
            <w:tcW w:w="6585" w:type="dxa"/>
            <w:shd w:val="clear" w:color="auto" w:fill="auto"/>
          </w:tcPr>
          <w:p w14:paraId="24DFF612" w14:textId="77777777" w:rsidR="0053496D" w:rsidRPr="00BE196F" w:rsidRDefault="0053496D" w:rsidP="00DE2F71"/>
          <w:p w14:paraId="3EEFE163" w14:textId="77777777" w:rsidR="0053496D" w:rsidRPr="00BE196F" w:rsidRDefault="0053496D" w:rsidP="00DE2F71"/>
          <w:p w14:paraId="13A66C6F" w14:textId="77777777" w:rsidR="0053496D" w:rsidRPr="00BE196F" w:rsidRDefault="0053496D" w:rsidP="00DE2F71">
            <w:r w:rsidRPr="00BE196F">
              <w:t>Meeting Minutes Closure</w:t>
            </w:r>
          </w:p>
        </w:tc>
        <w:tc>
          <w:tcPr>
            <w:tcW w:w="1611" w:type="dxa"/>
            <w:shd w:val="clear" w:color="auto" w:fill="auto"/>
          </w:tcPr>
          <w:p w14:paraId="729A8D27" w14:textId="77777777" w:rsidR="0053496D" w:rsidRPr="00BE196F" w:rsidRDefault="0053496D" w:rsidP="00DE2F71">
            <w:pPr>
              <w:ind w:left="60"/>
              <w:rPr>
                <w:sz w:val="20"/>
                <w:szCs w:val="20"/>
              </w:rPr>
            </w:pPr>
            <w:r w:rsidRPr="00BE196F">
              <w:rPr>
                <w:sz w:val="20"/>
                <w:szCs w:val="20"/>
              </w:rPr>
              <w:t>Development Team</w:t>
            </w:r>
          </w:p>
          <w:p w14:paraId="2E25FF2A" w14:textId="77777777" w:rsidR="0053496D" w:rsidRPr="00BE196F" w:rsidRDefault="0053496D" w:rsidP="00DE2F71">
            <w:pPr>
              <w:ind w:left="60"/>
              <w:rPr>
                <w:sz w:val="20"/>
                <w:szCs w:val="20"/>
              </w:rPr>
            </w:pPr>
            <w:r w:rsidRPr="00BE196F">
              <w:rPr>
                <w:sz w:val="20"/>
                <w:szCs w:val="20"/>
              </w:rPr>
              <w:t>Ricus Warmenhoven</w:t>
            </w:r>
          </w:p>
          <w:p w14:paraId="02BABA9D" w14:textId="77777777" w:rsidR="0053496D" w:rsidRPr="00BE196F" w:rsidRDefault="0053496D" w:rsidP="00DE2F71">
            <w:pPr>
              <w:ind w:left="60"/>
              <w:rPr>
                <w:color w:val="0000FF"/>
                <w:sz w:val="20"/>
                <w:szCs w:val="20"/>
              </w:rPr>
            </w:pPr>
            <w:r w:rsidRPr="00BE196F">
              <w:rPr>
                <w:sz w:val="20"/>
                <w:szCs w:val="20"/>
              </w:rPr>
              <w:t>Zander Janse van Rensburg</w:t>
            </w:r>
          </w:p>
        </w:tc>
        <w:tc>
          <w:tcPr>
            <w:tcW w:w="1380" w:type="dxa"/>
            <w:shd w:val="clear" w:color="auto" w:fill="auto"/>
          </w:tcPr>
          <w:p w14:paraId="5095D008" w14:textId="77777777" w:rsidR="0053496D" w:rsidRPr="00BE196F" w:rsidRDefault="0053496D" w:rsidP="00DE2F71">
            <w:pPr>
              <w:ind w:left="60"/>
              <w:rPr>
                <w:sz w:val="20"/>
                <w:szCs w:val="20"/>
              </w:rPr>
            </w:pPr>
          </w:p>
          <w:p w14:paraId="1E5AA930" w14:textId="77777777" w:rsidR="0053496D" w:rsidRPr="00BE196F" w:rsidRDefault="0053496D" w:rsidP="00DE2F71">
            <w:pPr>
              <w:ind w:left="60"/>
              <w:rPr>
                <w:sz w:val="20"/>
                <w:szCs w:val="20"/>
              </w:rPr>
            </w:pPr>
          </w:p>
          <w:p w14:paraId="17195E99" w14:textId="77777777" w:rsidR="0053496D" w:rsidRPr="00BE196F" w:rsidRDefault="0053496D" w:rsidP="00DE2F71">
            <w:pPr>
              <w:ind w:left="60"/>
              <w:rPr>
                <w:sz w:val="20"/>
                <w:szCs w:val="20"/>
              </w:rPr>
            </w:pPr>
            <w:r w:rsidRPr="00BE196F">
              <w:rPr>
                <w:sz w:val="20"/>
                <w:szCs w:val="20"/>
              </w:rPr>
              <w:t>25 May 2022</w:t>
            </w:r>
          </w:p>
        </w:tc>
      </w:tr>
    </w:tbl>
    <w:p w14:paraId="3FC1816C"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705EFE94" w14:textId="77777777" w:rsidTr="00DE2F71">
        <w:trPr>
          <w:tblHeader/>
        </w:trPr>
        <w:tc>
          <w:tcPr>
            <w:tcW w:w="11016" w:type="dxa"/>
            <w:shd w:val="clear" w:color="auto" w:fill="D9D9D9"/>
          </w:tcPr>
          <w:p w14:paraId="7D8EF521"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10CB5D3C" w14:textId="77777777" w:rsidTr="00DE2F71">
        <w:tc>
          <w:tcPr>
            <w:tcW w:w="11016" w:type="dxa"/>
            <w:shd w:val="clear" w:color="auto" w:fill="auto"/>
          </w:tcPr>
          <w:p w14:paraId="07595CE5"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Stylometry</w:t>
            </w:r>
          </w:p>
          <w:p w14:paraId="0A4D6AAD"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application will have to be re-engineered to implement the stylometry functionalities.</w:t>
            </w:r>
          </w:p>
          <w:p w14:paraId="57022C23"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lastRenderedPageBreak/>
              <w:t>Decrease memory overhead of the current application</w:t>
            </w:r>
          </w:p>
          <w:p w14:paraId="09642AE3"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orpora retrieval discussion (DB design or Corpus API)</w:t>
            </w:r>
          </w:p>
          <w:p w14:paraId="62CDF6B8" w14:textId="77777777" w:rsidR="0053496D" w:rsidRPr="00BE196F" w:rsidRDefault="0053496D" w:rsidP="0053496D">
            <w:pPr>
              <w:pStyle w:val="Header"/>
              <w:numPr>
                <w:ilvl w:val="1"/>
                <w:numId w:val="48"/>
              </w:numPr>
              <w:tabs>
                <w:tab w:val="clear" w:pos="1440"/>
                <w:tab w:val="clear" w:pos="4513"/>
                <w:tab w:val="clear" w:pos="9026"/>
                <w:tab w:val="num" w:pos="1134"/>
              </w:tabs>
              <w:ind w:left="1134" w:hanging="283"/>
            </w:pPr>
            <w:r w:rsidRPr="00BE196F">
              <w:t>The team will not design a database and instead make use of local corpora</w:t>
            </w:r>
          </w:p>
          <w:p w14:paraId="127EC9C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Efficient/Effective API implementation for Stylometry in Python</w:t>
            </w:r>
          </w:p>
          <w:p w14:paraId="250FEECD" w14:textId="77777777" w:rsidR="0053496D" w:rsidRPr="00BE196F" w:rsidRDefault="0053496D" w:rsidP="0053496D">
            <w:pPr>
              <w:pStyle w:val="Header"/>
              <w:numPr>
                <w:ilvl w:val="0"/>
                <w:numId w:val="55"/>
              </w:numPr>
              <w:tabs>
                <w:tab w:val="clear" w:pos="4513"/>
                <w:tab w:val="clear" w:pos="9026"/>
              </w:tabs>
              <w:ind w:hanging="289"/>
            </w:pPr>
            <w:r w:rsidRPr="00BE196F">
              <w:t>The GUI will be simple and user-friendly</w:t>
            </w:r>
          </w:p>
          <w:p w14:paraId="6F48EC96" w14:textId="77777777" w:rsidR="0053496D" w:rsidRPr="00BE196F" w:rsidRDefault="0053496D" w:rsidP="0053496D">
            <w:pPr>
              <w:pStyle w:val="Header"/>
              <w:numPr>
                <w:ilvl w:val="0"/>
                <w:numId w:val="55"/>
              </w:numPr>
              <w:tabs>
                <w:tab w:val="clear" w:pos="4513"/>
                <w:tab w:val="clear" w:pos="9026"/>
              </w:tabs>
              <w:ind w:hanging="289"/>
            </w:pPr>
            <w:r w:rsidRPr="00BE196F">
              <w:t>The development team will use NumPy and SciPy for the statistical analysis within the application</w:t>
            </w:r>
          </w:p>
          <w:p w14:paraId="5BA92695" w14:textId="77777777" w:rsidR="0053496D" w:rsidRPr="00BE196F" w:rsidRDefault="0053496D" w:rsidP="0053496D">
            <w:pPr>
              <w:pStyle w:val="Header"/>
              <w:numPr>
                <w:ilvl w:val="0"/>
                <w:numId w:val="55"/>
              </w:numPr>
              <w:tabs>
                <w:tab w:val="clear" w:pos="4513"/>
                <w:tab w:val="clear" w:pos="9026"/>
              </w:tabs>
              <w:ind w:hanging="289"/>
            </w:pPr>
            <w:r w:rsidRPr="00BE196F">
              <w:t>The application will be developed in Python and relevant libraries will be chosen to provide stylometry functionalities</w:t>
            </w:r>
          </w:p>
          <w:p w14:paraId="033A1825" w14:textId="77777777" w:rsidR="0053496D" w:rsidRPr="00BE196F" w:rsidRDefault="0053496D" w:rsidP="0053496D">
            <w:pPr>
              <w:pStyle w:val="Header"/>
              <w:numPr>
                <w:ilvl w:val="0"/>
                <w:numId w:val="55"/>
              </w:numPr>
              <w:tabs>
                <w:tab w:val="clear" w:pos="4513"/>
                <w:tab w:val="clear" w:pos="9026"/>
              </w:tabs>
              <w:ind w:hanging="289"/>
            </w:pPr>
            <w:r w:rsidRPr="00BE196F">
              <w:t>Text similarity and comparisons will be a minimal feature of the application</w:t>
            </w:r>
          </w:p>
          <w:p w14:paraId="66BCFA23"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Stylometric Clustering tools: Data Visualization</w:t>
            </w:r>
          </w:p>
          <w:p w14:paraId="7AD5017B"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the Binongo-Analysis to visualize stylometry data</w:t>
            </w:r>
          </w:p>
          <w:p w14:paraId="58A6CAB0" w14:textId="77777777" w:rsidR="0053496D" w:rsidRPr="00BE196F" w:rsidRDefault="0053496D" w:rsidP="0053496D">
            <w:pPr>
              <w:pStyle w:val="Header"/>
              <w:numPr>
                <w:ilvl w:val="0"/>
                <w:numId w:val="55"/>
              </w:numPr>
              <w:tabs>
                <w:tab w:val="clear" w:pos="4513"/>
                <w:tab w:val="clear" w:pos="9026"/>
              </w:tabs>
              <w:ind w:hanging="289"/>
            </w:pPr>
            <w:r w:rsidRPr="00BE196F">
              <w:t>The team must decide on performance metrics for identifying contract-cheating</w:t>
            </w:r>
          </w:p>
          <w:p w14:paraId="11BA97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Content on Feedback Reports</w:t>
            </w:r>
          </w:p>
          <w:p w14:paraId="3E4A7ABA" w14:textId="77777777" w:rsidR="0053496D" w:rsidRPr="00BE196F" w:rsidRDefault="0053496D" w:rsidP="0053496D">
            <w:pPr>
              <w:pStyle w:val="Header"/>
              <w:numPr>
                <w:ilvl w:val="0"/>
                <w:numId w:val="55"/>
              </w:numPr>
              <w:tabs>
                <w:tab w:val="clear" w:pos="4513"/>
                <w:tab w:val="clear" w:pos="9026"/>
              </w:tabs>
              <w:ind w:hanging="289"/>
            </w:pPr>
            <w:r w:rsidRPr="00BE196F">
              <w:t>The feedback on reports must be based on</w:t>
            </w:r>
            <w:r w:rsidRPr="00BE196F">
              <w:rPr>
                <w:b/>
                <w:bCs/>
              </w:rPr>
              <w:t xml:space="preserve"> </w:t>
            </w:r>
            <w:r w:rsidRPr="00BE196F">
              <w:t>performance metrics for identifying contract-cheating</w:t>
            </w:r>
          </w:p>
          <w:p w14:paraId="4A52F5AE"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Cross entropy</w:t>
            </w:r>
          </w:p>
          <w:p w14:paraId="6BA7F252" w14:textId="77777777" w:rsidR="0053496D" w:rsidRPr="00BE196F" w:rsidRDefault="0053496D" w:rsidP="0053496D">
            <w:pPr>
              <w:pStyle w:val="Header"/>
              <w:numPr>
                <w:ilvl w:val="0"/>
                <w:numId w:val="57"/>
              </w:numPr>
              <w:tabs>
                <w:tab w:val="clear" w:pos="4513"/>
                <w:tab w:val="clear" w:pos="9026"/>
              </w:tabs>
              <w:ind w:hanging="289"/>
            </w:pPr>
            <w:r w:rsidRPr="00BE196F">
              <w:t>The team could potentially make use of cross entropy to identify the variance in writing styles between authors to identify contract-cheating</w:t>
            </w:r>
          </w:p>
          <w:p w14:paraId="25081306"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achine Learning and Algorithms</w:t>
            </w:r>
          </w:p>
          <w:p w14:paraId="41CEA1EC" w14:textId="77777777" w:rsidR="0053496D" w:rsidRPr="00BE196F" w:rsidRDefault="0053496D" w:rsidP="0053496D">
            <w:pPr>
              <w:pStyle w:val="Header"/>
              <w:numPr>
                <w:ilvl w:val="0"/>
                <w:numId w:val="55"/>
              </w:numPr>
              <w:tabs>
                <w:tab w:val="clear" w:pos="4513"/>
                <w:tab w:val="clear" w:pos="9026"/>
              </w:tabs>
              <w:ind w:hanging="289"/>
            </w:pPr>
            <w:r w:rsidRPr="00BE196F">
              <w:t>The team will make use of ML techniques and algorithms such as the n-KK and SMO algorithms to detect contract-cheating. Deep Learning will not be implemented in this application.</w:t>
            </w:r>
          </w:p>
          <w:p w14:paraId="2F26C549"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Parallel computing for improving software performance</w:t>
            </w:r>
          </w:p>
          <w:p w14:paraId="7D6B403B" w14:textId="77777777" w:rsidR="0053496D" w:rsidRPr="00BE196F" w:rsidRDefault="0053496D" w:rsidP="0053496D">
            <w:pPr>
              <w:pStyle w:val="Header"/>
              <w:numPr>
                <w:ilvl w:val="0"/>
                <w:numId w:val="55"/>
              </w:numPr>
              <w:tabs>
                <w:tab w:val="clear" w:pos="4513"/>
                <w:tab w:val="clear" w:pos="9026"/>
              </w:tabs>
              <w:ind w:hanging="289"/>
            </w:pPr>
            <w:r w:rsidRPr="00BE196F">
              <w:t>The team will refrain from using parallel computing as it can become very costly. The team will attempt to write efficient algorithms that are memory efficient.</w:t>
            </w:r>
          </w:p>
          <w:p w14:paraId="168C18EA" w14:textId="77777777" w:rsidR="0053496D" w:rsidRPr="00BE196F" w:rsidRDefault="0053496D" w:rsidP="0053496D">
            <w:pPr>
              <w:pStyle w:val="Header"/>
              <w:numPr>
                <w:ilvl w:val="0"/>
                <w:numId w:val="48"/>
              </w:numPr>
              <w:tabs>
                <w:tab w:val="clear" w:pos="420"/>
                <w:tab w:val="clear" w:pos="4513"/>
                <w:tab w:val="clear" w:pos="9026"/>
                <w:tab w:val="num" w:pos="567"/>
              </w:tabs>
              <w:rPr>
                <w:b/>
                <w:bCs/>
              </w:rPr>
            </w:pPr>
            <w:r w:rsidRPr="00BE196F">
              <w:rPr>
                <w:b/>
                <w:bCs/>
              </w:rPr>
              <w:t>Meeting Closure</w:t>
            </w:r>
          </w:p>
          <w:p w14:paraId="17A477B1" w14:textId="77777777" w:rsidR="0053496D" w:rsidRPr="00BE196F" w:rsidRDefault="0053496D" w:rsidP="0053496D">
            <w:pPr>
              <w:pStyle w:val="Header"/>
              <w:numPr>
                <w:ilvl w:val="0"/>
                <w:numId w:val="55"/>
              </w:numPr>
              <w:tabs>
                <w:tab w:val="clear" w:pos="4513"/>
                <w:tab w:val="clear" w:pos="9026"/>
              </w:tabs>
              <w:ind w:hanging="289"/>
            </w:pPr>
            <w:r w:rsidRPr="00BE196F">
              <w:t>All attendees agreed to the items on the minutes and the outcomes thereof</w:t>
            </w:r>
          </w:p>
          <w:p w14:paraId="1B907B00" w14:textId="77777777" w:rsidR="0053496D" w:rsidRPr="00BE196F" w:rsidRDefault="0053496D" w:rsidP="00DE2F71">
            <w:pPr>
              <w:pStyle w:val="Header"/>
              <w:rPr>
                <w:color w:val="0000FF"/>
                <w:sz w:val="20"/>
                <w:szCs w:val="20"/>
              </w:rPr>
            </w:pPr>
          </w:p>
        </w:tc>
      </w:tr>
    </w:tbl>
    <w:p w14:paraId="64C47D0B" w14:textId="77777777" w:rsidR="0053496D" w:rsidRPr="00BE196F" w:rsidRDefault="0053496D" w:rsidP="0053496D">
      <w:pPr>
        <w:rPr>
          <w:sz w:val="20"/>
          <w:szCs w:val="20"/>
        </w:rPr>
      </w:pPr>
    </w:p>
    <w:p w14:paraId="60FDFC51" w14:textId="77777777" w:rsidR="0053496D" w:rsidRPr="00BE196F" w:rsidRDefault="0053496D" w:rsidP="0053496D">
      <w:pPr>
        <w:rPr>
          <w:sz w:val="20"/>
          <w:szCs w:val="20"/>
        </w:rPr>
      </w:pPr>
    </w:p>
    <w:p w14:paraId="0AC589CB" w14:textId="77777777" w:rsidR="0053496D" w:rsidRPr="00BE196F" w:rsidRDefault="0053496D" w:rsidP="0053496D">
      <w:pPr>
        <w:rPr>
          <w:sz w:val="20"/>
          <w:szCs w:val="20"/>
        </w:rPr>
      </w:pPr>
    </w:p>
    <w:p w14:paraId="5743E678"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9683B59" w14:textId="77777777" w:rsidTr="00DE2F71">
        <w:trPr>
          <w:tblHeader/>
        </w:trPr>
        <w:tc>
          <w:tcPr>
            <w:tcW w:w="11016" w:type="dxa"/>
            <w:shd w:val="clear" w:color="auto" w:fill="D9D9D9"/>
          </w:tcPr>
          <w:p w14:paraId="62ED6C7F"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2E7B4E45" w14:textId="77777777" w:rsidTr="00DE2F71">
        <w:tc>
          <w:tcPr>
            <w:tcW w:w="11016" w:type="dxa"/>
            <w:shd w:val="clear" w:color="auto" w:fill="auto"/>
          </w:tcPr>
          <w:p w14:paraId="3EB99ECC" w14:textId="77777777" w:rsidR="0053496D" w:rsidRPr="00BE196F" w:rsidRDefault="0053496D" w:rsidP="00DE2F71">
            <w:pPr>
              <w:rPr>
                <w:b/>
                <w:bCs/>
              </w:rPr>
            </w:pPr>
            <w:r w:rsidRPr="00BE196F">
              <w:rPr>
                <w:b/>
                <w:bCs/>
              </w:rPr>
              <w:t>Stylometry</w:t>
            </w:r>
          </w:p>
          <w:p w14:paraId="720DCD4D" w14:textId="77777777" w:rsidR="0053496D" w:rsidRPr="00BE196F" w:rsidRDefault="0053496D" w:rsidP="0053496D">
            <w:pPr>
              <w:numPr>
                <w:ilvl w:val="0"/>
                <w:numId w:val="47"/>
              </w:numPr>
              <w:spacing w:line="240" w:lineRule="auto"/>
            </w:pPr>
            <w:r w:rsidRPr="00BE196F">
              <w:t>The development team and Patrick introduced themselves. Patrick gave a quick overview on Stylometry: the inner workings and functions thereof.</w:t>
            </w:r>
          </w:p>
          <w:p w14:paraId="1689F0F8" w14:textId="77777777" w:rsidR="0053496D" w:rsidRPr="00BE196F" w:rsidRDefault="0053496D" w:rsidP="0053496D">
            <w:pPr>
              <w:numPr>
                <w:ilvl w:val="0"/>
                <w:numId w:val="47"/>
              </w:numPr>
              <w:spacing w:line="240" w:lineRule="auto"/>
            </w:pPr>
            <w:r w:rsidRPr="00BE196F">
              <w:t xml:space="preserve">Stylometry is the statistical examination of discrepancies in literary styles between authors or literary genres. Stylometry is often used in literary studies, historical studies, social studies, information retrieval and a variety of forensic cases and studies. </w:t>
            </w:r>
          </w:p>
          <w:p w14:paraId="44EE2672" w14:textId="77777777" w:rsidR="0053496D" w:rsidRPr="00BE196F" w:rsidRDefault="0053496D" w:rsidP="0053496D">
            <w:pPr>
              <w:numPr>
                <w:ilvl w:val="0"/>
                <w:numId w:val="47"/>
              </w:numPr>
              <w:spacing w:line="240" w:lineRule="auto"/>
            </w:pPr>
            <w:r w:rsidRPr="00BE196F">
              <w:t>Stylometry is applicable to implement in this project, as it is a useful tool that can be utilized to detect contract-cheating and academic misconduct on a tertiary level. It can also be applied in computer code and intrinsic plagiarism detection, which detects plagiarism based on changes in writing style within a document.</w:t>
            </w:r>
          </w:p>
          <w:p w14:paraId="7F45C0C5" w14:textId="77777777" w:rsidR="0053496D" w:rsidRPr="00BE196F" w:rsidRDefault="0053496D" w:rsidP="00DE2F71"/>
          <w:p w14:paraId="32015235" w14:textId="77777777" w:rsidR="0053496D" w:rsidRPr="00BE196F" w:rsidRDefault="0053496D" w:rsidP="00DE2F71">
            <w:pPr>
              <w:rPr>
                <w:b/>
                <w:bCs/>
              </w:rPr>
            </w:pPr>
            <w:r w:rsidRPr="00BE196F">
              <w:rPr>
                <w:b/>
                <w:bCs/>
                <w:sz w:val="23"/>
                <w:szCs w:val="23"/>
                <w:shd w:val="clear" w:color="auto" w:fill="FFFFFF"/>
              </w:rPr>
              <w:t>COSC 495 (SPTPC: Authorship Attribution) module discussion and material</w:t>
            </w:r>
          </w:p>
          <w:p w14:paraId="77BB92D8" w14:textId="77777777" w:rsidR="0053496D" w:rsidRPr="00BE196F" w:rsidRDefault="0053496D" w:rsidP="0053496D">
            <w:pPr>
              <w:numPr>
                <w:ilvl w:val="0"/>
                <w:numId w:val="53"/>
              </w:numPr>
              <w:spacing w:line="240" w:lineRule="auto"/>
            </w:pPr>
            <w:r w:rsidRPr="00BE196F">
              <w:t>The development team attempted to inquire whether there are resources or textbooks they can acquire on Patrick’s COSC 495 module, to assist them with designing and developing the forensic application. Patrick mentioned that unfortunately he had no resources that the team could use to assist them with the development process.</w:t>
            </w:r>
          </w:p>
          <w:p w14:paraId="71FD4F45" w14:textId="77777777" w:rsidR="0053496D" w:rsidRPr="00BE196F" w:rsidRDefault="0053496D" w:rsidP="00DE2F71">
            <w:pPr>
              <w:ind w:left="360"/>
            </w:pPr>
          </w:p>
          <w:p w14:paraId="1DD6EC00" w14:textId="77777777" w:rsidR="0053496D" w:rsidRPr="00BE196F" w:rsidRDefault="0053496D" w:rsidP="00DE2F71">
            <w:pPr>
              <w:rPr>
                <w:b/>
                <w:bCs/>
              </w:rPr>
            </w:pPr>
            <w:r w:rsidRPr="00BE196F">
              <w:rPr>
                <w:b/>
                <w:bCs/>
              </w:rPr>
              <w:lastRenderedPageBreak/>
              <w:t>Corpora retrieval discussion (preferable to design a database or use a Corpus API)</w:t>
            </w:r>
          </w:p>
          <w:p w14:paraId="59287F0F" w14:textId="77777777" w:rsidR="0053496D" w:rsidRPr="00BE196F" w:rsidRDefault="0053496D" w:rsidP="0053496D">
            <w:pPr>
              <w:numPr>
                <w:ilvl w:val="0"/>
                <w:numId w:val="53"/>
              </w:numPr>
              <w:spacing w:line="240" w:lineRule="auto"/>
            </w:pPr>
            <w:r w:rsidRPr="00BE196F">
              <w:t xml:space="preserve">Patrick suggested that the team should develop the application with tools and programming languages that the team are most comfortable with. There appears to be no best practice when designing and developing this application. The team should adopt a similar outlook when comparing documents to detecting contract-cheating. Keeping the size of the corpus as small and the design as simple as possible would be a preferable principle to keep in mind. Patrick proposed that the stylometry application should be developed in Python, since it is a remarkably simple language to learn as well as having numerous statistical and stylometry libraries. Patrick also mentioned that the NLTK Python library was extremely useful for natural language processing functionalities, as well as providing integrated interfaces to most databases. Patrick recommended that the team should not design a database since most of the databases used in forensic cases tends to be exceedingly small, and thus it would be a waste of time and resources to design and build one. </w:t>
            </w:r>
          </w:p>
          <w:p w14:paraId="019F5219" w14:textId="77777777" w:rsidR="0053496D" w:rsidRPr="00BE196F" w:rsidRDefault="0053496D" w:rsidP="00DE2F71">
            <w:pPr>
              <w:rPr>
                <w:b/>
                <w:bCs/>
              </w:rPr>
            </w:pPr>
          </w:p>
          <w:p w14:paraId="581D2EEB" w14:textId="77777777" w:rsidR="0053496D" w:rsidRPr="00BE196F" w:rsidRDefault="0053496D" w:rsidP="00DE2F71">
            <w:pPr>
              <w:rPr>
                <w:b/>
                <w:bCs/>
              </w:rPr>
            </w:pPr>
            <w:r w:rsidRPr="00BE196F">
              <w:rPr>
                <w:b/>
                <w:bCs/>
              </w:rPr>
              <w:t>Efficient/Effective APIs for implementing Stylometry in Python</w:t>
            </w:r>
          </w:p>
          <w:p w14:paraId="729DE328" w14:textId="77777777" w:rsidR="0053496D" w:rsidRPr="00BE196F" w:rsidRDefault="0053496D" w:rsidP="0053496D">
            <w:pPr>
              <w:numPr>
                <w:ilvl w:val="0"/>
                <w:numId w:val="54"/>
              </w:numPr>
              <w:spacing w:line="240" w:lineRule="auto"/>
              <w:ind w:left="284" w:hanging="284"/>
              <w:rPr>
                <w:b/>
                <w:bCs/>
              </w:rPr>
            </w:pPr>
            <w:r w:rsidRPr="00BE196F">
              <w:t xml:space="preserve">The team should design a basic forensic application that can assist in the process to detect contract-cheating. The application should automate the detection process without an investigator needing to compare text and documents manually. Text comparisons and similarities should be evident immediately and highlighted. Patrick suggested that the team use </w:t>
            </w:r>
            <w:hyperlink r:id="rId34" w:history="1">
              <w:r w:rsidRPr="00BE196F">
                <w:rPr>
                  <w:rStyle w:val="Hyperlink"/>
                </w:rPr>
                <w:t>https://jalammar.github.io/illustrated-word2vec/</w:t>
              </w:r>
            </w:hyperlink>
            <w:r w:rsidRPr="00BE196F">
              <w:t xml:space="preserve"> to detect similarities in texts, via making use of vectors. Words with similar meanings would be grouped into the same vector. Zander asked Patrick whether he thought that it would be possible to develop software that detects contract-cheating via the use of basic stylometry packages. </w:t>
            </w:r>
          </w:p>
          <w:p w14:paraId="2E206F84" w14:textId="77777777" w:rsidR="0053496D" w:rsidRPr="00BE196F" w:rsidRDefault="0053496D" w:rsidP="0053496D">
            <w:pPr>
              <w:numPr>
                <w:ilvl w:val="0"/>
                <w:numId w:val="54"/>
              </w:numPr>
              <w:spacing w:line="240" w:lineRule="auto"/>
              <w:ind w:left="284" w:hanging="284"/>
              <w:rPr>
                <w:b/>
                <w:bCs/>
              </w:rPr>
            </w:pPr>
            <w:r w:rsidRPr="00BE196F">
              <w:t xml:space="preserve">Patrick responded that it is easy to develop an application that compares two documents for text similarity, however, it becomes more complicated to design and develop an application that uses an enormous corpus to detect contract-cheating. Patrick mentioned that an application that uses ten or eleven documents from a corpus to detect text similarity on a single source document would be designed and developed in the same way that comparing only one source and comparison text to each other would be. </w:t>
            </w:r>
          </w:p>
          <w:p w14:paraId="2D62E9B4" w14:textId="77777777" w:rsidR="0053496D" w:rsidRPr="00BE196F" w:rsidRDefault="0053496D" w:rsidP="0053496D">
            <w:pPr>
              <w:numPr>
                <w:ilvl w:val="0"/>
                <w:numId w:val="54"/>
              </w:numPr>
              <w:spacing w:line="240" w:lineRule="auto"/>
              <w:ind w:left="284" w:hanging="284"/>
              <w:rPr>
                <w:b/>
                <w:bCs/>
              </w:rPr>
            </w:pPr>
            <w:r w:rsidRPr="00BE196F">
              <w:t xml:space="preserve">Zander mentioned some critiques against Turnitin and why the current software did not fulfil the user requirements. The current Turnitin stylometry functionality is not open-source yet and Zander plans on eventually making the application scalable and managing larger document corpora to improve the accuracy of detecting contract-cheating. </w:t>
            </w:r>
          </w:p>
          <w:p w14:paraId="46AC748F" w14:textId="77777777" w:rsidR="0053496D" w:rsidRPr="00BE196F" w:rsidRDefault="0053496D" w:rsidP="0053496D">
            <w:pPr>
              <w:numPr>
                <w:ilvl w:val="0"/>
                <w:numId w:val="54"/>
              </w:numPr>
              <w:spacing w:line="240" w:lineRule="auto"/>
              <w:ind w:left="284" w:hanging="284"/>
            </w:pPr>
            <w:r w:rsidRPr="00BE196F">
              <w:t>Patrick once again mentioned that the NLTK Python library was a particularly useful tool to use as the primary natural language processor.</w:t>
            </w:r>
          </w:p>
          <w:p w14:paraId="61006771" w14:textId="77777777" w:rsidR="0053496D" w:rsidRPr="00BE196F" w:rsidRDefault="0053496D" w:rsidP="0053496D">
            <w:pPr>
              <w:numPr>
                <w:ilvl w:val="0"/>
                <w:numId w:val="54"/>
              </w:numPr>
              <w:spacing w:line="240" w:lineRule="auto"/>
              <w:ind w:left="284" w:hanging="284"/>
            </w:pPr>
            <w:r w:rsidRPr="00BE196F">
              <w:t>NumPy would be the most preferable Python library for doing statistics</w:t>
            </w:r>
          </w:p>
          <w:p w14:paraId="678D3D8E" w14:textId="77777777" w:rsidR="0053496D" w:rsidRPr="00BE196F" w:rsidRDefault="0053496D" w:rsidP="0053496D">
            <w:pPr>
              <w:numPr>
                <w:ilvl w:val="0"/>
                <w:numId w:val="54"/>
              </w:numPr>
              <w:spacing w:line="240" w:lineRule="auto"/>
              <w:ind w:left="284" w:hanging="284"/>
            </w:pPr>
            <w:r w:rsidRPr="00BE196F">
              <w:t>SciPy is another useful Python library for mathematics, science, and engineering</w:t>
            </w:r>
          </w:p>
          <w:p w14:paraId="307F52D1" w14:textId="77777777" w:rsidR="0053496D" w:rsidRPr="00BE196F" w:rsidRDefault="0053496D" w:rsidP="0053496D">
            <w:pPr>
              <w:numPr>
                <w:ilvl w:val="0"/>
                <w:numId w:val="54"/>
              </w:numPr>
              <w:spacing w:line="240" w:lineRule="auto"/>
              <w:ind w:left="284" w:hanging="284"/>
            </w:pPr>
            <w:r w:rsidRPr="00BE196F">
              <w:t>Patrick recommended that the development team can use any frontend/GUI technologies that they are comfortable with</w:t>
            </w:r>
          </w:p>
          <w:p w14:paraId="1F98FACA" w14:textId="77777777" w:rsidR="0053496D" w:rsidRPr="00BE196F" w:rsidRDefault="0053496D" w:rsidP="0053496D">
            <w:pPr>
              <w:numPr>
                <w:ilvl w:val="0"/>
                <w:numId w:val="54"/>
              </w:numPr>
              <w:spacing w:line="240" w:lineRule="auto"/>
              <w:ind w:left="284" w:hanging="284"/>
            </w:pPr>
            <w:r w:rsidRPr="00BE196F">
              <w:t>The user interface will be standard but intuitive</w:t>
            </w:r>
          </w:p>
          <w:p w14:paraId="4AD9C936" w14:textId="77777777" w:rsidR="0053496D" w:rsidRPr="00BE196F" w:rsidRDefault="0053496D" w:rsidP="0053496D">
            <w:pPr>
              <w:numPr>
                <w:ilvl w:val="0"/>
                <w:numId w:val="54"/>
              </w:numPr>
              <w:spacing w:line="240" w:lineRule="auto"/>
              <w:ind w:left="284" w:hanging="284"/>
            </w:pPr>
            <w:r w:rsidRPr="00BE196F">
              <w:t>Patrick suggested that the team design the application to handle a batch mode (a large number of documents should be sent simultaneously instead of a user having to drag and drop each document when trying to upload files)</w:t>
            </w:r>
          </w:p>
          <w:p w14:paraId="2008EE71" w14:textId="77777777" w:rsidR="0053496D" w:rsidRPr="00BE196F" w:rsidRDefault="0053496D" w:rsidP="0053496D">
            <w:pPr>
              <w:numPr>
                <w:ilvl w:val="0"/>
                <w:numId w:val="54"/>
              </w:numPr>
              <w:spacing w:line="240" w:lineRule="auto"/>
              <w:ind w:left="284" w:hanging="284"/>
            </w:pPr>
            <w:r w:rsidRPr="00BE196F">
              <w:t>Patrick notified the team that digital signatures was not a necessary construct within the application to identify documents.</w:t>
            </w:r>
          </w:p>
          <w:p w14:paraId="11B02604" w14:textId="77777777" w:rsidR="0053496D" w:rsidRPr="00BE196F" w:rsidRDefault="0053496D" w:rsidP="00DE2F71">
            <w:pPr>
              <w:rPr>
                <w:b/>
                <w:bCs/>
              </w:rPr>
            </w:pPr>
          </w:p>
          <w:p w14:paraId="2DAF2D70" w14:textId="77777777" w:rsidR="0053496D" w:rsidRPr="00BE196F" w:rsidRDefault="0053496D" w:rsidP="00DE2F71">
            <w:pPr>
              <w:rPr>
                <w:b/>
                <w:bCs/>
              </w:rPr>
            </w:pPr>
            <w:r w:rsidRPr="00BE196F">
              <w:rPr>
                <w:b/>
                <w:bCs/>
              </w:rPr>
              <w:t>Cross Entropy</w:t>
            </w:r>
          </w:p>
          <w:p w14:paraId="346EEE31" w14:textId="77777777" w:rsidR="0053496D" w:rsidRPr="00BE196F" w:rsidRDefault="0053496D" w:rsidP="0053496D">
            <w:pPr>
              <w:numPr>
                <w:ilvl w:val="0"/>
                <w:numId w:val="56"/>
              </w:numPr>
              <w:spacing w:line="240" w:lineRule="auto"/>
              <w:ind w:left="284" w:hanging="284"/>
            </w:pPr>
            <w:r w:rsidRPr="00BE196F">
              <w:lastRenderedPageBreak/>
              <w:t xml:space="preserve">Patrick gave a quick overview on Cross entropy. Cross entropy can be characterized as the difference between two probability distributions for a given random variable or set of events. Lower probability events have more information, higher probability events have less information. An event is more surprising the less likely it is to occur, thus lower probability events are surprising, while highly probable events are unsurprising. Because probable events tend to dominate, a skewed probability distribution has less surprise and therefore a low entropy. Events can also be equally likely to occur, thus balanced distributions are more surprising and, as a result, have higher entropy. Cross entropy can be used to predict the probability that an event is going to occur, in comparison to another probability or outcome. Cross entropy can be used to measure and quantify points where two languages or dialects of a language may vary. Cross entropy can thus also be extremely useful in authorship attribution, as it can indicate the differences between two author’s writing styles via the use of probabilities and calculation of entropy. Therefore, stylometry can be used to detect individual differences as well as differences within a populace (age groups, gender, professions, nationalities, education levels etc.). </w:t>
            </w:r>
          </w:p>
          <w:p w14:paraId="1EB492BD" w14:textId="77777777" w:rsidR="0053496D" w:rsidRPr="00BE196F" w:rsidRDefault="0053496D" w:rsidP="00DE2F71"/>
          <w:p w14:paraId="106E1456" w14:textId="77777777" w:rsidR="0053496D" w:rsidRPr="00BE196F" w:rsidRDefault="0053496D" w:rsidP="00DE2F71">
            <w:pPr>
              <w:rPr>
                <w:b/>
                <w:bCs/>
              </w:rPr>
            </w:pPr>
            <w:r w:rsidRPr="00BE196F">
              <w:rPr>
                <w:b/>
                <w:bCs/>
              </w:rPr>
              <w:t>Stylometric Clustering tools: How to implement and data visualization</w:t>
            </w:r>
          </w:p>
          <w:p w14:paraId="6A0ED924" w14:textId="77777777" w:rsidR="0053496D" w:rsidRPr="00BE196F" w:rsidRDefault="0053496D" w:rsidP="0053496D">
            <w:pPr>
              <w:numPr>
                <w:ilvl w:val="0"/>
                <w:numId w:val="53"/>
              </w:numPr>
              <w:spacing w:line="240" w:lineRule="auto"/>
            </w:pPr>
            <w:r w:rsidRPr="00BE196F">
              <w:t xml:space="preserve">Patrick provided one useful resource the team can use to study stylometry: </w:t>
            </w:r>
            <w:hyperlink r:id="rId35" w:history="1">
              <w:r w:rsidRPr="00BE196F">
                <w:rPr>
                  <w:rStyle w:val="Hyperlink"/>
                </w:rPr>
                <w:t>http://dh.obdurodon.org/Binongo-Chance.pdf</w:t>
              </w:r>
            </w:hyperlink>
            <w:r w:rsidRPr="00BE196F">
              <w:t>. One can determine authorship attribution by plotting coordinates on a graph, each author’s coordinates having an assorted colour. The x-axis separates the coordinates of the two authors, and their coordinates are clustered together in groups. The first PC clearly distinguishes between the two authors. The second PC lacks additional authorship information. Essentially, this is what the development team should try to develop: to provide clusters of coordinates on a graph as feedback/analysis which can be used to identify contract-cheating via authorship attribution. Patrick explored the number of occurrences of each of the words used in the texts (from Baum and Thompson respectively) using a computer program. The words with the highest frequency of occurrence were chosen. Pronouns, auxiliary verbs, prepositions, conjunctions, determiners, and degree adverbs are examples of function words used in those texts. These parts of speech serve a grammatical rather than a lexical purpose. The books were assigned equal weight after calculating the average rate of occurrence of each word. In a corpus of over a million words, the words at the top of the frequency spectrum were the least context dependent. The words were grouped into a list and their average rate of occurrence within the texts were displayed in parentheses. Auxiliary verbs were conspicuously absent from the list: they are difficult to manage because one root could take more than one derivational suffix.</w:t>
            </w:r>
          </w:p>
          <w:p w14:paraId="56AD393B" w14:textId="77777777" w:rsidR="0053496D" w:rsidRPr="00BE196F" w:rsidRDefault="0053496D" w:rsidP="00DE2F71">
            <w:pPr>
              <w:ind w:left="360"/>
            </w:pPr>
            <w:r w:rsidRPr="00BE196F">
              <w:t>Personal pronouns were also absent: even a larger variety were present based on case, number, person, and gender. Another reason for their exclusion is that the characters' sex could skew the outcome.</w:t>
            </w:r>
          </w:p>
          <w:p w14:paraId="4E796FA3" w14:textId="77777777" w:rsidR="0053496D" w:rsidRPr="00BE196F" w:rsidRDefault="0053496D" w:rsidP="00DE2F71">
            <w:pPr>
              <w:rPr>
                <w:b/>
                <w:bCs/>
              </w:rPr>
            </w:pPr>
          </w:p>
          <w:p w14:paraId="23BCACF0" w14:textId="77777777" w:rsidR="0053496D" w:rsidRPr="00BE196F" w:rsidRDefault="0053496D" w:rsidP="00DE2F71">
            <w:pPr>
              <w:rPr>
                <w:b/>
                <w:bCs/>
              </w:rPr>
            </w:pPr>
            <w:r w:rsidRPr="00BE196F">
              <w:rPr>
                <w:b/>
                <w:bCs/>
              </w:rPr>
              <w:t>Feedback Reports content (essential information that should be displayed on the reports)</w:t>
            </w:r>
          </w:p>
          <w:p w14:paraId="18433C2C" w14:textId="77777777" w:rsidR="0053496D" w:rsidRPr="00BE196F" w:rsidRDefault="0053496D" w:rsidP="0053496D">
            <w:pPr>
              <w:numPr>
                <w:ilvl w:val="0"/>
                <w:numId w:val="55"/>
              </w:numPr>
              <w:spacing w:line="240" w:lineRule="auto"/>
              <w:ind w:left="284" w:hanging="284"/>
              <w:rPr>
                <w:b/>
                <w:bCs/>
              </w:rPr>
            </w:pPr>
            <w:r w:rsidRPr="00BE196F">
              <w:t>The development team should measure a set of features via using the Binongo-Analysis. The team can compile a list of key words that appears in a document and the average rate of occurrence of each key word.</w:t>
            </w:r>
          </w:p>
          <w:p w14:paraId="66681450" w14:textId="77777777" w:rsidR="0053496D" w:rsidRPr="00BE196F" w:rsidRDefault="0053496D" w:rsidP="0053496D">
            <w:pPr>
              <w:numPr>
                <w:ilvl w:val="0"/>
                <w:numId w:val="55"/>
              </w:numPr>
              <w:spacing w:line="240" w:lineRule="auto"/>
              <w:ind w:left="284" w:hanging="284"/>
              <w:rPr>
                <w:b/>
                <w:bCs/>
              </w:rPr>
            </w:pPr>
            <w:r w:rsidRPr="00BE196F">
              <w:t>Based on the</w:t>
            </w:r>
            <w:r w:rsidRPr="00BE196F">
              <w:rPr>
                <w:b/>
                <w:bCs/>
              </w:rPr>
              <w:t xml:space="preserve"> </w:t>
            </w:r>
            <w:r w:rsidRPr="00BE196F">
              <w:t>average rate of occurrence of each key word, the team can assign colours to each level of rate of occurrence, which can determine the significance of the key word occurring in the document (red can for example be used to indicate a higher level of occurrence within a document).</w:t>
            </w:r>
          </w:p>
          <w:p w14:paraId="41E020F9" w14:textId="77777777" w:rsidR="0053496D" w:rsidRPr="00BE196F" w:rsidRDefault="0053496D" w:rsidP="0053496D">
            <w:pPr>
              <w:numPr>
                <w:ilvl w:val="0"/>
                <w:numId w:val="55"/>
              </w:numPr>
              <w:spacing w:line="240" w:lineRule="auto"/>
              <w:ind w:left="284" w:hanging="284"/>
            </w:pPr>
            <w:r w:rsidRPr="00BE196F">
              <w:lastRenderedPageBreak/>
              <w:t>Patrick suggested that the team can use any type of performance metric or grammar class to detect contract-cheating.</w:t>
            </w:r>
          </w:p>
          <w:p w14:paraId="4E5DB71D" w14:textId="77777777" w:rsidR="0053496D" w:rsidRPr="00BE196F" w:rsidRDefault="0053496D" w:rsidP="00DE2F71">
            <w:pPr>
              <w:rPr>
                <w:b/>
                <w:bCs/>
              </w:rPr>
            </w:pPr>
          </w:p>
          <w:p w14:paraId="7C46B863" w14:textId="77777777" w:rsidR="0053496D" w:rsidRPr="00BE196F" w:rsidRDefault="0053496D" w:rsidP="00DE2F71">
            <w:pPr>
              <w:rPr>
                <w:b/>
                <w:bCs/>
              </w:rPr>
            </w:pPr>
            <w:r w:rsidRPr="00BE196F">
              <w:rPr>
                <w:b/>
                <w:bCs/>
              </w:rPr>
              <w:t>Patrick Article Discussion (Authorship Attribution Using Stylometry and Machine Learning Techniques)</w:t>
            </w:r>
          </w:p>
          <w:p w14:paraId="401C9A89" w14:textId="77777777" w:rsidR="0053496D" w:rsidRPr="00BE196F" w:rsidRDefault="0053496D" w:rsidP="0053496D">
            <w:pPr>
              <w:numPr>
                <w:ilvl w:val="0"/>
                <w:numId w:val="56"/>
              </w:numPr>
              <w:spacing w:line="240" w:lineRule="auto"/>
              <w:ind w:left="284" w:hanging="284"/>
            </w:pPr>
            <w:r w:rsidRPr="00BE196F">
              <w:t>Patrick suggested that the team can use ML to detect variations in writing styles between authors, he did mention that the team might experience some difficulties in detecting contract-cheating if the corpus exists of documents that are not relevant by subject. Patrick placed an emphasis on overall similarity as an individual, instead of detecting similarities by group or populace. Patrick made it noticeably clear that the team had to be aware of user requirements and what the software is supposed to do. Therefore, the user input is extremely important to take note of, as it can influence the accuracy of the feedback reports generated by the software. The functionalities of the program should be clearly defined and adhered to. Patrick also hinted that the feedback reports does not have to necessarily indicate who wrote the source text by name, but whether the person who claimed the source text is theirs IS actually the original author.</w:t>
            </w:r>
          </w:p>
          <w:p w14:paraId="24615B41" w14:textId="77777777" w:rsidR="0053496D" w:rsidRPr="00BE196F" w:rsidRDefault="0053496D" w:rsidP="0053496D">
            <w:pPr>
              <w:numPr>
                <w:ilvl w:val="0"/>
                <w:numId w:val="56"/>
              </w:numPr>
              <w:spacing w:line="240" w:lineRule="auto"/>
              <w:ind w:left="284" w:hanging="284"/>
            </w:pPr>
            <w:r w:rsidRPr="00BE196F">
              <w:t xml:space="preserve">Patrick discussed an article with the team, Authorship Attribution Using Stylometry and Machine Learning Techniques, written by Hoshiladevi Ramnial, Shireen Panchoo and Sameerchand Pudaruth. Link to the article: </w:t>
            </w:r>
            <w:hyperlink r:id="rId36" w:history="1">
              <w:r w:rsidRPr="00BE196F">
                <w:rPr>
                  <w:rStyle w:val="Hyperlink"/>
                </w:rPr>
                <w:t>Stylometry and ML</w:t>
              </w:r>
            </w:hyperlink>
          </w:p>
          <w:p w14:paraId="45F68C27" w14:textId="77777777" w:rsidR="0053496D" w:rsidRPr="00BE196F" w:rsidRDefault="0053496D" w:rsidP="00DE2F71">
            <w:pPr>
              <w:ind w:left="284"/>
            </w:pPr>
          </w:p>
          <w:p w14:paraId="1E6B8F35" w14:textId="77777777" w:rsidR="0053496D" w:rsidRPr="00BE196F" w:rsidRDefault="0053496D" w:rsidP="0053496D">
            <w:pPr>
              <w:numPr>
                <w:ilvl w:val="0"/>
                <w:numId w:val="56"/>
              </w:numPr>
              <w:spacing w:line="240" w:lineRule="auto"/>
              <w:ind w:left="284" w:hanging="284"/>
            </w:pPr>
            <w:r w:rsidRPr="00BE196F">
              <w:t xml:space="preserve">Patrick referred to Figure 1: System Architecture of the Authorship Attribution System and Plagiarism Detection using Stylometry </w:t>
            </w:r>
            <w:r w:rsidRPr="00BE196F">
              <w:fldChar w:fldCharType="begin"/>
            </w:r>
            <w:r w:rsidRPr="00BE196F">
              <w:instrText xml:space="preserve"> ADDIN EN.CITE &lt;EndNote&gt;&lt;Cite&gt;&lt;Author&gt;Ramnial&lt;/Author&gt;&lt;Year&gt;2016&lt;/Year&gt;&lt;RecNum&gt;68&lt;/RecNum&gt;&lt;DisplayText&gt;(Ramnial&lt;style face="italic"&gt; et al.&lt;/style&gt;, 2016)&lt;/DisplayText&gt;&lt;record&gt;&lt;rec-number&gt;68&lt;/rec-number&gt;&lt;foreign-keys&gt;&lt;key app="EN" db-id="rxzp0f05srd20merffkv5ztlw0r0zxf2fzs0" timestamp="1653832364"&gt;68&lt;/key&gt;&lt;/foreign-keys&gt;&lt;ref-type name="Journal Article"&gt;17&lt;/ref-type&gt;&lt;contributors&gt;&lt;authors&gt;&lt;author&gt;Ramnial, Hoshiladevi&lt;/author&gt;&lt;author&gt;Panchoo, Shireen &lt;/author&gt;&lt;author&gt;Pudaruth, Sameerchand &lt;/author&gt;&lt;/authors&gt;&lt;/contributors&gt;&lt;titles&gt;&lt;title&gt;Authorship Attribution Using Stylometry&amp;#xD;and Machine Learning Techniques&lt;/title&gt;&lt;secondary-title&gt;Intelligent Systems Technologies and Applications,&amp;#xD;Advances in Intelligent Systems and Computing&lt;/secondary-title&gt;&lt;/titles&gt;&lt;pages&gt;113-125&lt;/pages&gt;&lt;volume&gt;384&lt;/volume&gt;&lt;section&gt;113&lt;/section&gt;&lt;dates&gt;&lt;year&gt;2016&lt;/year&gt;&lt;/dates&gt;&lt;urls&gt;&lt;related-urls&gt;&lt;url&gt;https://d1wqtxts1xzle7.cloudfront.net/54261431/2016_Authorship_Attribution_using_Stylometry_and_Machine_Learning_Techniques-with-cover-page-v2.pdf?Expires=1653835936&amp;amp;Signature=fdj685aLeBMMzphghofhW8YTKNNUtYqop8uZN93biYhLvYDDmf8kHcKd-LiUvEYAN6Q4lGQn0~WSAf9NvgK7KQ-CBpm2JJSZH6-iQTzjVW0qHmmq15dO68qffSRptYElUythaPYcTESTI4DmCqytrYViej5eSZQWg5kYr1msqkEZntVo0GgKnwQ3cL5KxGgU2J5j~CDim4Pav6Em0Z-0jrA1S3BMQuZYbueo8Mr76nl9PzEFJUf-eCnBwDO63JqUSrX1W0gyxw1C7C4~svVi1G-nqSYsbJd7wGnJJC96UczDVRq4FiUopEldB1aQH3vrOd9bHg8Rybl1M0hScgbcHg__&amp;amp;Key-Pair-Id=APKAJLOHF5GGSLRBV4ZA&lt;/url&gt;&lt;/related-urls&gt;&lt;/urls&gt;&lt;electronic-resource-num&gt;10.1007/978-3-319-23036-8_10&lt;/electronic-resource-num&gt;&lt;access-date&gt;29 May 2022&lt;/access-date&gt;&lt;/record&gt;&lt;/Cite&gt;&lt;/EndNote&gt;</w:instrText>
            </w:r>
            <w:r w:rsidRPr="00BE196F">
              <w:fldChar w:fldCharType="separate"/>
            </w:r>
            <w:r w:rsidRPr="00BE196F">
              <w:rPr>
                <w:noProof/>
              </w:rPr>
              <w:t>(Ramnial</w:t>
            </w:r>
            <w:r w:rsidRPr="00BE196F">
              <w:rPr>
                <w:i/>
                <w:noProof/>
              </w:rPr>
              <w:t xml:space="preserve"> et al.</w:t>
            </w:r>
            <w:r w:rsidRPr="00BE196F">
              <w:rPr>
                <w:noProof/>
              </w:rPr>
              <w:t>, 2016)</w:t>
            </w:r>
            <w:r w:rsidRPr="00BE196F">
              <w:fldChar w:fldCharType="end"/>
            </w:r>
          </w:p>
          <w:p w14:paraId="1F61B255" w14:textId="77777777" w:rsidR="0053496D" w:rsidRPr="00BE196F" w:rsidRDefault="0053496D" w:rsidP="0053496D">
            <w:pPr>
              <w:numPr>
                <w:ilvl w:val="0"/>
                <w:numId w:val="56"/>
              </w:numPr>
              <w:spacing w:line="240" w:lineRule="auto"/>
              <w:ind w:left="284" w:hanging="284"/>
            </w:pPr>
            <w:r w:rsidRPr="00BE196F">
              <w:t>Patrick suggested that the team implement ML techniques within the application by using the Figure as a guideline. Pre-processing, feature extraction, and prediction using machine learning classifiers are the three main stages. Each phase includes a number of procedures.</w:t>
            </w:r>
          </w:p>
          <w:p w14:paraId="020324B3" w14:textId="77777777" w:rsidR="0053496D" w:rsidRPr="00BE196F" w:rsidRDefault="0053496D" w:rsidP="0053496D">
            <w:pPr>
              <w:numPr>
                <w:ilvl w:val="0"/>
                <w:numId w:val="56"/>
              </w:numPr>
              <w:spacing w:line="240" w:lineRule="auto"/>
              <w:ind w:left="284" w:hanging="284"/>
            </w:pPr>
            <w:r w:rsidRPr="00BE196F">
              <w:t>The development team should communicate with the client (Zander) about the features of the application and what he wants the feedback reports to display.</w:t>
            </w:r>
          </w:p>
          <w:p w14:paraId="4DA394E2" w14:textId="77777777" w:rsidR="0053496D" w:rsidRPr="00BE196F" w:rsidRDefault="0053496D" w:rsidP="0053496D">
            <w:pPr>
              <w:numPr>
                <w:ilvl w:val="0"/>
                <w:numId w:val="56"/>
              </w:numPr>
              <w:spacing w:line="240" w:lineRule="auto"/>
              <w:ind w:left="284" w:hanging="284"/>
            </w:pPr>
            <w:r w:rsidRPr="00BE196F">
              <w:t>Zander asked Patrick what his thoughts was regarding extracting the metadata from documents to identify contract cheating. Patrick replied that one can refer to Figure 1 from the article, instead having a Metadata analyzer instead of a text analyzer. One can use this functionality to determine what time zones a document was modified in. One can essentially use metadata from time zones to identify whether an author committed contract-cheating: if an author submitted a document within a specific time zone, but the document was modified in a different time zone, this can be a strong indicator of plagiarism.</w:t>
            </w:r>
          </w:p>
          <w:p w14:paraId="1793823D" w14:textId="77777777" w:rsidR="0053496D" w:rsidRPr="00BE196F" w:rsidRDefault="0053496D" w:rsidP="0053496D">
            <w:pPr>
              <w:numPr>
                <w:ilvl w:val="0"/>
                <w:numId w:val="56"/>
              </w:numPr>
              <w:spacing w:line="240" w:lineRule="auto"/>
              <w:ind w:left="284" w:hanging="284"/>
            </w:pPr>
            <w:r w:rsidRPr="00BE196F">
              <w:t>Metadata such as software versions and the operating systems of devices a document was edited on can also be clear indicators whether contract-cheating occurred.</w:t>
            </w:r>
          </w:p>
          <w:p w14:paraId="10F82A5E" w14:textId="77777777" w:rsidR="0053496D" w:rsidRPr="00BE196F" w:rsidRDefault="0053496D" w:rsidP="0053496D">
            <w:pPr>
              <w:numPr>
                <w:ilvl w:val="0"/>
                <w:numId w:val="56"/>
              </w:numPr>
              <w:spacing w:line="240" w:lineRule="auto"/>
              <w:ind w:left="284" w:hanging="284"/>
            </w:pPr>
            <w:r w:rsidRPr="00BE196F">
              <w:t>Metadata differences can thus be used as a set of indicators (features) to detect plagiarism.</w:t>
            </w:r>
          </w:p>
          <w:p w14:paraId="1B7E0136" w14:textId="77777777" w:rsidR="0053496D" w:rsidRPr="00BE196F" w:rsidRDefault="0053496D" w:rsidP="0053496D">
            <w:pPr>
              <w:numPr>
                <w:ilvl w:val="0"/>
                <w:numId w:val="56"/>
              </w:numPr>
              <w:spacing w:line="240" w:lineRule="auto"/>
              <w:ind w:left="284" w:hanging="284"/>
            </w:pPr>
            <w:r w:rsidRPr="00BE196F">
              <w:t>Patrick suggested that the Team use k-NN and SMO algorithms to identify authorship attribution. The algorithms are very lightweight and does not consume a lot of memory.</w:t>
            </w:r>
          </w:p>
          <w:p w14:paraId="4C013CC6" w14:textId="77777777" w:rsidR="0053496D" w:rsidRPr="00BE196F" w:rsidRDefault="0053496D" w:rsidP="0053496D">
            <w:pPr>
              <w:numPr>
                <w:ilvl w:val="0"/>
                <w:numId w:val="56"/>
              </w:numPr>
              <w:spacing w:line="240" w:lineRule="auto"/>
              <w:ind w:left="284" w:hanging="284"/>
            </w:pPr>
            <w:r w:rsidRPr="00BE196F">
              <w:t xml:space="preserve">Useful site to read on how to extract document metadata: </w:t>
            </w:r>
            <w:hyperlink r:id="rId37" w:history="1">
              <w:r w:rsidRPr="00BE196F">
                <w:rPr>
                  <w:rStyle w:val="Hyperlink"/>
                </w:rPr>
                <w:t>https://docs.groupdocs.com/parser/net/extract-text-from-microsoft-office-word-documents/</w:t>
              </w:r>
            </w:hyperlink>
          </w:p>
          <w:p w14:paraId="66854EB2" w14:textId="77777777" w:rsidR="0053496D" w:rsidRPr="00BE196F" w:rsidRDefault="0053496D" w:rsidP="0053496D">
            <w:pPr>
              <w:numPr>
                <w:ilvl w:val="0"/>
                <w:numId w:val="56"/>
              </w:numPr>
              <w:spacing w:line="240" w:lineRule="auto"/>
              <w:ind w:left="284" w:hanging="284"/>
            </w:pPr>
            <w:r w:rsidRPr="00BE196F">
              <w:t>Patrick recommended that the team should refrain from using Deep Learning, as it can become incredibly slow and expensive.</w:t>
            </w:r>
          </w:p>
          <w:p w14:paraId="2328E98B" w14:textId="77777777" w:rsidR="0053496D" w:rsidRPr="00BE196F" w:rsidRDefault="0053496D" w:rsidP="00DE2F71">
            <w:pPr>
              <w:rPr>
                <w:b/>
                <w:bCs/>
              </w:rPr>
            </w:pPr>
          </w:p>
          <w:p w14:paraId="73943C08" w14:textId="77777777" w:rsidR="0053496D" w:rsidRPr="00BE196F" w:rsidRDefault="0053496D" w:rsidP="00DE2F71">
            <w:pPr>
              <w:rPr>
                <w:b/>
                <w:bCs/>
              </w:rPr>
            </w:pPr>
            <w:r w:rsidRPr="00BE196F">
              <w:rPr>
                <w:b/>
                <w:bCs/>
              </w:rPr>
              <w:t>Parallel Computing for improving application performance</w:t>
            </w:r>
          </w:p>
          <w:p w14:paraId="18CFE423"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should not make use of parallel computing and the HADOOP framework in order to distribute computing time of the application, </w:t>
            </w:r>
            <w:r w:rsidRPr="00BE196F">
              <w:rPr>
                <w:rFonts w:ascii="Arial" w:hAnsi="Arial" w:cs="Arial"/>
              </w:rPr>
              <w:lastRenderedPageBreak/>
              <w:t>since one will need more devices in order to parallel compute, which could have cost constraints. Patrick mentioned that writing a data algorithm that processes the data more efficiently might actually solve the problem of memory overhead better than parallel computing.</w:t>
            </w:r>
          </w:p>
          <w:p w14:paraId="7A6FD579"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also mentioned that memory overhead issues might actually be fixed if one throw some funds in for accessing more computing power (a thoughtful suggestion).</w:t>
            </w:r>
          </w:p>
          <w:p w14:paraId="2F5D7D17"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 xml:space="preserve">Patrick suggested that the team use Figure 1 from </w:t>
            </w:r>
            <w:hyperlink r:id="rId38" w:history="1">
              <w:r w:rsidRPr="00BE196F">
                <w:rPr>
                  <w:rStyle w:val="Hyperlink"/>
                  <w:rFonts w:ascii="Arial" w:hAnsi="Arial" w:cs="Arial"/>
                </w:rPr>
                <w:t>Stylometry and ML</w:t>
              </w:r>
            </w:hyperlink>
            <w:r w:rsidRPr="00BE196F">
              <w:rPr>
                <w:rFonts w:ascii="Arial" w:hAnsi="Arial" w:cs="Arial"/>
              </w:rPr>
              <w:t xml:space="preserve"> article as a guideline, because it is a lightweight analysis, one only needs to store fifteen pieces of information per document, thus the memory footprint is tiny</w:t>
            </w:r>
          </w:p>
          <w:p w14:paraId="3094B831" w14:textId="77777777" w:rsidR="0053496D" w:rsidRPr="00BE196F" w:rsidRDefault="0053496D" w:rsidP="00DE2F71">
            <w:pPr>
              <w:pStyle w:val="EndNoteBibliography"/>
              <w:numPr>
                <w:ilvl w:val="0"/>
                <w:numId w:val="0"/>
              </w:numPr>
              <w:rPr>
                <w:rFonts w:ascii="Arial" w:hAnsi="Arial" w:cs="Arial"/>
              </w:rPr>
            </w:pPr>
          </w:p>
          <w:p w14:paraId="546B0BA9" w14:textId="77777777" w:rsidR="0053496D" w:rsidRPr="00BE196F" w:rsidRDefault="0053496D" w:rsidP="00DE2F71">
            <w:pPr>
              <w:pStyle w:val="EndNoteBibliography"/>
              <w:numPr>
                <w:ilvl w:val="0"/>
                <w:numId w:val="0"/>
              </w:numPr>
              <w:rPr>
                <w:rFonts w:ascii="Arial" w:hAnsi="Arial" w:cs="Arial"/>
                <w:b/>
                <w:bCs/>
              </w:rPr>
            </w:pPr>
            <w:r w:rsidRPr="00BE196F">
              <w:rPr>
                <w:rFonts w:ascii="Arial" w:hAnsi="Arial" w:cs="Arial"/>
                <w:b/>
                <w:bCs/>
              </w:rPr>
              <w:t>Document Noise Removal</w:t>
            </w:r>
          </w:p>
          <w:p w14:paraId="29AB46C3"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Patrick responded that document noise removal might not actually improve the performance of the application. Patrick recommended to refrain from removing citations from documents, as this is an incredibly useful feature to identify plagiarism.</w:t>
            </w:r>
          </w:p>
          <w:p w14:paraId="2AC65DB0" w14:textId="77777777" w:rsidR="0053496D" w:rsidRPr="00BE196F" w:rsidRDefault="0053496D" w:rsidP="0053496D">
            <w:pPr>
              <w:pStyle w:val="EndNoteBibliography"/>
              <w:numPr>
                <w:ilvl w:val="0"/>
                <w:numId w:val="58"/>
              </w:numPr>
              <w:ind w:left="284" w:hanging="284"/>
              <w:rPr>
                <w:rFonts w:ascii="Arial" w:hAnsi="Arial" w:cs="Arial"/>
              </w:rPr>
            </w:pPr>
            <w:r w:rsidRPr="00BE196F">
              <w:rPr>
                <w:rFonts w:ascii="Arial" w:hAnsi="Arial" w:cs="Arial"/>
              </w:rPr>
              <w:t>For instance, if one can detect that sources within a document have been referenced by two different referencing styles such as APA and Harvard, it can be a good indication that plagiarism was commited.</w:t>
            </w:r>
          </w:p>
          <w:p w14:paraId="17050148" w14:textId="77777777" w:rsidR="0053496D" w:rsidRPr="00BE196F" w:rsidRDefault="0053496D" w:rsidP="00DE2F71">
            <w:pPr>
              <w:rPr>
                <w:color w:val="0000FF"/>
              </w:rPr>
            </w:pPr>
          </w:p>
          <w:p w14:paraId="360EE08D"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73C9604E" w14:textId="77777777" w:rsidR="0053496D" w:rsidRPr="00BE196F" w:rsidRDefault="0053496D" w:rsidP="00DE2F71"/>
          <w:p w14:paraId="0F807D6F" w14:textId="77777777" w:rsidR="0053496D" w:rsidRPr="00BE196F" w:rsidRDefault="0053496D" w:rsidP="0053496D">
            <w:pPr>
              <w:numPr>
                <w:ilvl w:val="0"/>
                <w:numId w:val="52"/>
              </w:numPr>
              <w:tabs>
                <w:tab w:val="num" w:pos="284"/>
              </w:tabs>
              <w:spacing w:line="240" w:lineRule="auto"/>
              <w:ind w:left="720" w:hanging="720"/>
            </w:pPr>
            <w:r w:rsidRPr="00BE196F">
              <w:t xml:space="preserve">Project Demo </w:t>
            </w:r>
          </w:p>
          <w:p w14:paraId="4F58D0C8" w14:textId="77777777" w:rsidR="0053496D" w:rsidRPr="00BE196F" w:rsidRDefault="0053496D" w:rsidP="0053496D">
            <w:pPr>
              <w:numPr>
                <w:ilvl w:val="0"/>
                <w:numId w:val="52"/>
              </w:numPr>
              <w:tabs>
                <w:tab w:val="num" w:pos="284"/>
              </w:tabs>
              <w:spacing w:line="240" w:lineRule="auto"/>
              <w:ind w:left="720" w:hanging="720"/>
            </w:pPr>
            <w:r w:rsidRPr="00BE196F">
              <w:t>Future Meetings with Patrick Juola</w:t>
            </w:r>
          </w:p>
          <w:p w14:paraId="1D4E711C" w14:textId="77777777" w:rsidR="0053496D" w:rsidRPr="00BE196F" w:rsidRDefault="0053496D" w:rsidP="0053496D">
            <w:pPr>
              <w:numPr>
                <w:ilvl w:val="0"/>
                <w:numId w:val="52"/>
              </w:numPr>
              <w:tabs>
                <w:tab w:val="num" w:pos="284"/>
              </w:tabs>
              <w:spacing w:line="240" w:lineRule="auto"/>
              <w:ind w:left="720" w:hanging="720"/>
            </w:pPr>
            <w:r w:rsidRPr="00BE196F">
              <w:t xml:space="preserve">Research document noice </w:t>
            </w:r>
          </w:p>
          <w:p w14:paraId="6555FA97" w14:textId="77777777" w:rsidR="0053496D" w:rsidRPr="00BE196F" w:rsidRDefault="0053496D" w:rsidP="00DE2F71">
            <w:pPr>
              <w:rPr>
                <w:color w:val="0000FF"/>
              </w:rPr>
            </w:pPr>
          </w:p>
        </w:tc>
      </w:tr>
      <w:tr w:rsidR="0053496D" w:rsidRPr="00BE196F" w14:paraId="1AD7DE57" w14:textId="77777777" w:rsidTr="00DE2F71">
        <w:tc>
          <w:tcPr>
            <w:tcW w:w="11016" w:type="dxa"/>
            <w:shd w:val="clear" w:color="auto" w:fill="auto"/>
          </w:tcPr>
          <w:p w14:paraId="4B76779F" w14:textId="77777777" w:rsidR="0053496D" w:rsidRPr="00BE196F" w:rsidRDefault="0053496D" w:rsidP="00DE2F71">
            <w:pPr>
              <w:rPr>
                <w:b/>
                <w:bCs/>
              </w:rPr>
            </w:pPr>
          </w:p>
        </w:tc>
      </w:tr>
    </w:tbl>
    <w:p w14:paraId="66795F55"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35342AD4" w14:textId="77777777" w:rsidTr="00DE2F71">
        <w:trPr>
          <w:tblHeader/>
        </w:trPr>
        <w:tc>
          <w:tcPr>
            <w:tcW w:w="11016" w:type="dxa"/>
            <w:shd w:val="clear" w:color="auto" w:fill="D9D9D9"/>
          </w:tcPr>
          <w:p w14:paraId="594B34C4" w14:textId="77777777" w:rsidR="0053496D" w:rsidRPr="00BE196F" w:rsidRDefault="0053496D" w:rsidP="00DE2F71">
            <w:pPr>
              <w:rPr>
                <w:sz w:val="20"/>
                <w:szCs w:val="20"/>
              </w:rPr>
            </w:pPr>
            <w:r w:rsidRPr="00BE196F">
              <w:rPr>
                <w:b/>
                <w:sz w:val="20"/>
                <w:szCs w:val="20"/>
              </w:rPr>
              <w:t>Miscellaneous Items:</w:t>
            </w:r>
          </w:p>
        </w:tc>
      </w:tr>
      <w:tr w:rsidR="0053496D" w:rsidRPr="00BE196F" w14:paraId="0723EAE5" w14:textId="77777777" w:rsidTr="00DE2F71">
        <w:tc>
          <w:tcPr>
            <w:tcW w:w="11016" w:type="dxa"/>
            <w:shd w:val="clear" w:color="auto" w:fill="auto"/>
          </w:tcPr>
          <w:p w14:paraId="2D5BE8E0" w14:textId="77777777" w:rsidR="0053496D" w:rsidRPr="00BE196F" w:rsidRDefault="0053496D" w:rsidP="00DE2F71">
            <w:pPr>
              <w:ind w:left="426"/>
              <w:rPr>
                <w:sz w:val="20"/>
                <w:szCs w:val="20"/>
              </w:rPr>
            </w:pPr>
          </w:p>
          <w:p w14:paraId="3A019565" w14:textId="77777777" w:rsidR="0053496D" w:rsidRPr="00BE196F" w:rsidRDefault="0053496D" w:rsidP="0053496D">
            <w:pPr>
              <w:numPr>
                <w:ilvl w:val="0"/>
                <w:numId w:val="59"/>
              </w:numPr>
              <w:spacing w:line="240" w:lineRule="auto"/>
              <w:ind w:left="426" w:hanging="284"/>
            </w:pPr>
            <w:r w:rsidRPr="00BE196F">
              <w:t>Team needs to improve organizational and communication skills</w:t>
            </w:r>
          </w:p>
          <w:p w14:paraId="69CD0A1F" w14:textId="77777777" w:rsidR="0053496D" w:rsidRPr="00BE196F" w:rsidRDefault="0053496D" w:rsidP="0053496D">
            <w:pPr>
              <w:numPr>
                <w:ilvl w:val="0"/>
                <w:numId w:val="59"/>
              </w:numPr>
              <w:spacing w:line="240" w:lineRule="auto"/>
              <w:ind w:left="426" w:hanging="284"/>
            </w:pPr>
            <w:r w:rsidRPr="00BE196F">
              <w:t>Communicate Agenda items and meeting questions to client in advance</w:t>
            </w:r>
          </w:p>
          <w:p w14:paraId="7A0A3D92" w14:textId="77777777" w:rsidR="0053496D" w:rsidRPr="00BE196F" w:rsidRDefault="0053496D" w:rsidP="00DE2F71">
            <w:pPr>
              <w:ind w:left="426"/>
              <w:rPr>
                <w:sz w:val="20"/>
                <w:szCs w:val="20"/>
              </w:rPr>
            </w:pPr>
          </w:p>
          <w:p w14:paraId="75E902F8" w14:textId="77777777" w:rsidR="0053496D" w:rsidRPr="00BE196F" w:rsidRDefault="0053496D" w:rsidP="00DE2F71">
            <w:pPr>
              <w:ind w:left="426"/>
              <w:rPr>
                <w:sz w:val="20"/>
                <w:szCs w:val="20"/>
              </w:rPr>
            </w:pPr>
          </w:p>
        </w:tc>
      </w:tr>
    </w:tbl>
    <w:p w14:paraId="07F6FDF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F620CD1" w14:textId="77777777" w:rsidTr="00DE2F71">
        <w:trPr>
          <w:tblHeader/>
        </w:trPr>
        <w:tc>
          <w:tcPr>
            <w:tcW w:w="11016" w:type="dxa"/>
            <w:shd w:val="clear" w:color="auto" w:fill="D9D9D9"/>
          </w:tcPr>
          <w:p w14:paraId="297A2ECC" w14:textId="77777777" w:rsidR="0053496D" w:rsidRPr="00BE196F" w:rsidRDefault="0053496D" w:rsidP="00DE2F71">
            <w:pPr>
              <w:rPr>
                <w:sz w:val="20"/>
                <w:szCs w:val="20"/>
              </w:rPr>
            </w:pPr>
            <w:r w:rsidRPr="00BE196F">
              <w:rPr>
                <w:b/>
                <w:sz w:val="20"/>
                <w:szCs w:val="20"/>
              </w:rPr>
              <w:t>Items for next minute:</w:t>
            </w:r>
          </w:p>
        </w:tc>
      </w:tr>
      <w:tr w:rsidR="0053496D" w:rsidRPr="00BE196F" w14:paraId="585066CC" w14:textId="77777777" w:rsidTr="00DE2F71">
        <w:tc>
          <w:tcPr>
            <w:tcW w:w="11016" w:type="dxa"/>
            <w:shd w:val="clear" w:color="auto" w:fill="auto"/>
          </w:tcPr>
          <w:p w14:paraId="7F929D6A" w14:textId="77777777" w:rsidR="0053496D" w:rsidRPr="00BE196F" w:rsidRDefault="0053496D" w:rsidP="00DE2F71">
            <w:r w:rsidRPr="00BE196F">
              <w:t>Project Demo</w:t>
            </w:r>
          </w:p>
          <w:p w14:paraId="36ADF680" w14:textId="77777777" w:rsidR="0053496D" w:rsidRPr="00BE196F" w:rsidRDefault="0053496D" w:rsidP="0053496D">
            <w:pPr>
              <w:numPr>
                <w:ilvl w:val="0"/>
                <w:numId w:val="47"/>
              </w:numPr>
              <w:spacing w:line="240" w:lineRule="auto"/>
            </w:pPr>
            <w:r w:rsidRPr="00BE196F">
              <w:t>Discussion of the project: GUI and data flows</w:t>
            </w:r>
          </w:p>
          <w:p w14:paraId="4AD6643E" w14:textId="77777777" w:rsidR="0053496D" w:rsidRPr="00BE196F" w:rsidRDefault="0053496D" w:rsidP="0053496D">
            <w:pPr>
              <w:numPr>
                <w:ilvl w:val="0"/>
                <w:numId w:val="47"/>
              </w:numPr>
              <w:spacing w:line="240" w:lineRule="auto"/>
            </w:pPr>
            <w:r w:rsidRPr="00BE196F">
              <w:t>User requirements from client</w:t>
            </w:r>
          </w:p>
          <w:p w14:paraId="1DD06CE7" w14:textId="77777777" w:rsidR="0053496D" w:rsidRPr="00BE196F" w:rsidRDefault="0053496D" w:rsidP="0053496D">
            <w:pPr>
              <w:numPr>
                <w:ilvl w:val="0"/>
                <w:numId w:val="47"/>
              </w:numPr>
              <w:spacing w:line="240" w:lineRule="auto"/>
            </w:pPr>
            <w:r w:rsidRPr="00BE196F">
              <w:t>Feedback reports</w:t>
            </w:r>
          </w:p>
          <w:p w14:paraId="5FEE8D3E" w14:textId="77777777" w:rsidR="0053496D" w:rsidRPr="00BE196F" w:rsidRDefault="0053496D" w:rsidP="00DE2F71">
            <w:pPr>
              <w:ind w:left="360"/>
            </w:pPr>
          </w:p>
          <w:p w14:paraId="5DAD6D9F" w14:textId="77777777" w:rsidR="0053496D" w:rsidRPr="00BE196F" w:rsidRDefault="0053496D" w:rsidP="00DE2F71">
            <w:r w:rsidRPr="00BE196F">
              <w:t>Future Meetings with Patrick Juola</w:t>
            </w:r>
          </w:p>
          <w:p w14:paraId="61534E64" w14:textId="77777777" w:rsidR="0053496D" w:rsidRPr="00BE196F" w:rsidRDefault="0053496D" w:rsidP="00DE2F71">
            <w:pPr>
              <w:pStyle w:val="EndNoteBibliography"/>
              <w:ind w:left="284" w:hanging="284"/>
              <w:rPr>
                <w:rFonts w:ascii="Arial" w:hAnsi="Arial" w:cs="Arial"/>
              </w:rPr>
            </w:pPr>
            <w:r w:rsidRPr="00BE196F">
              <w:rPr>
                <w:rFonts w:ascii="Arial" w:hAnsi="Arial" w:cs="Arial"/>
              </w:rPr>
              <w:t>Patrick informed the team that he would be happy to meet again when the team have made further progress and can provide a physical prototype with some basic stylometry functionalities</w:t>
            </w:r>
          </w:p>
          <w:p w14:paraId="53F3462B" w14:textId="77777777" w:rsidR="0053496D" w:rsidRPr="00BE196F" w:rsidRDefault="0053496D" w:rsidP="00DE2F71">
            <w:pPr>
              <w:pStyle w:val="EndNoteBibliography"/>
              <w:numPr>
                <w:ilvl w:val="0"/>
                <w:numId w:val="0"/>
              </w:numPr>
              <w:rPr>
                <w:rFonts w:ascii="Arial" w:hAnsi="Arial" w:cs="Arial"/>
              </w:rPr>
            </w:pPr>
          </w:p>
          <w:p w14:paraId="36D7B26B" w14:textId="77777777" w:rsidR="0053496D" w:rsidRPr="00BE196F" w:rsidRDefault="0053496D" w:rsidP="00DE2F71">
            <w:pPr>
              <w:pStyle w:val="EndNoteBibliography"/>
              <w:numPr>
                <w:ilvl w:val="0"/>
                <w:numId w:val="0"/>
              </w:numPr>
              <w:rPr>
                <w:rFonts w:ascii="Arial" w:hAnsi="Arial" w:cs="Arial"/>
              </w:rPr>
            </w:pPr>
            <w:r w:rsidRPr="00BE196F">
              <w:rPr>
                <w:rFonts w:ascii="Arial" w:hAnsi="Arial" w:cs="Arial"/>
              </w:rPr>
              <w:t>Discuss document noice</w:t>
            </w:r>
          </w:p>
          <w:p w14:paraId="0BE481B3" w14:textId="77777777" w:rsidR="0053496D" w:rsidRPr="00BE196F" w:rsidRDefault="0053496D" w:rsidP="00DE2F71">
            <w:pPr>
              <w:rPr>
                <w:sz w:val="20"/>
                <w:szCs w:val="20"/>
              </w:rPr>
            </w:pPr>
          </w:p>
        </w:tc>
      </w:tr>
    </w:tbl>
    <w:p w14:paraId="1F8497D9" w14:textId="77777777" w:rsidR="0053496D" w:rsidRPr="00BE196F" w:rsidRDefault="0053496D" w:rsidP="0053496D">
      <w:pPr>
        <w:pStyle w:val="EndNoteBibliography"/>
        <w:numPr>
          <w:ilvl w:val="0"/>
          <w:numId w:val="0"/>
        </w:numPr>
        <w:rPr>
          <w:rFonts w:ascii="Arial" w:hAnsi="Arial" w:cs="Arial"/>
        </w:rPr>
      </w:pPr>
    </w:p>
    <w:tbl>
      <w:tblPr>
        <w:tblW w:w="500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01"/>
        <w:gridCol w:w="6820"/>
      </w:tblGrid>
      <w:tr w:rsidR="0053496D" w:rsidRPr="00BE196F" w14:paraId="08AD8D5A" w14:textId="77777777" w:rsidTr="00DE2F71">
        <w:tc>
          <w:tcPr>
            <w:tcW w:w="1220" w:type="pct"/>
            <w:shd w:val="clear" w:color="auto" w:fill="D9D9D9"/>
          </w:tcPr>
          <w:p w14:paraId="12D89B3C" w14:textId="77777777" w:rsidR="0053496D" w:rsidRPr="00BE196F" w:rsidRDefault="0053496D" w:rsidP="00DE2F71">
            <w:pPr>
              <w:pStyle w:val="MinutesHeading1"/>
              <w:rPr>
                <w:rFonts w:cs="Arial"/>
                <w:sz w:val="20"/>
                <w:szCs w:val="20"/>
              </w:rPr>
            </w:pPr>
            <w:r w:rsidRPr="00BE196F">
              <w:rPr>
                <w:rFonts w:cs="Arial"/>
                <w:sz w:val="20"/>
                <w:szCs w:val="20"/>
              </w:rPr>
              <w:lastRenderedPageBreak/>
              <w:t>Program/Area:</w:t>
            </w:r>
          </w:p>
        </w:tc>
        <w:tc>
          <w:tcPr>
            <w:tcW w:w="3780" w:type="pct"/>
            <w:shd w:val="clear" w:color="auto" w:fill="auto"/>
          </w:tcPr>
          <w:p w14:paraId="1AC813D5" w14:textId="77777777" w:rsidR="0053496D" w:rsidRPr="00BE196F" w:rsidRDefault="0053496D" w:rsidP="00DE2F71">
            <w:pPr>
              <w:rPr>
                <w:color w:val="0000FF"/>
                <w:sz w:val="20"/>
                <w:szCs w:val="20"/>
              </w:rPr>
            </w:pPr>
            <w:r w:rsidRPr="00BE196F">
              <w:t>SimiLabs Plagiarism and Stylometry Checker</w:t>
            </w:r>
          </w:p>
        </w:tc>
      </w:tr>
      <w:tr w:rsidR="0053496D" w:rsidRPr="00BE196F" w14:paraId="73744527" w14:textId="77777777" w:rsidTr="00DE2F71">
        <w:tc>
          <w:tcPr>
            <w:tcW w:w="1220" w:type="pct"/>
            <w:shd w:val="clear" w:color="auto" w:fill="D9D9D9"/>
          </w:tcPr>
          <w:p w14:paraId="0514674D" w14:textId="77777777" w:rsidR="0053496D" w:rsidRPr="00BE196F" w:rsidRDefault="0053496D" w:rsidP="00DE2F71">
            <w:pPr>
              <w:pStyle w:val="MinutesHeading1"/>
              <w:rPr>
                <w:rFonts w:cs="Arial"/>
                <w:sz w:val="20"/>
                <w:szCs w:val="20"/>
              </w:rPr>
            </w:pPr>
            <w:r w:rsidRPr="00BE196F">
              <w:rPr>
                <w:rFonts w:cs="Arial"/>
                <w:sz w:val="20"/>
                <w:szCs w:val="20"/>
              </w:rPr>
              <w:t>Meeting Purpose:</w:t>
            </w:r>
          </w:p>
        </w:tc>
        <w:tc>
          <w:tcPr>
            <w:tcW w:w="3780" w:type="pct"/>
            <w:shd w:val="clear" w:color="auto" w:fill="auto"/>
          </w:tcPr>
          <w:p w14:paraId="7ACBB1E3" w14:textId="77777777" w:rsidR="0053496D" w:rsidRPr="00BE196F" w:rsidRDefault="0053496D" w:rsidP="00DE2F71">
            <w:r w:rsidRPr="00BE196F">
              <w:t>Project Demo: User Requirements Meeting</w:t>
            </w:r>
          </w:p>
        </w:tc>
      </w:tr>
      <w:tr w:rsidR="0053496D" w:rsidRPr="00BE196F" w14:paraId="246BF9F3" w14:textId="77777777" w:rsidTr="00DE2F71">
        <w:tc>
          <w:tcPr>
            <w:tcW w:w="1220" w:type="pct"/>
            <w:shd w:val="clear" w:color="auto" w:fill="D9D9D9"/>
          </w:tcPr>
          <w:p w14:paraId="4E8DD464"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Date: </w:t>
            </w:r>
          </w:p>
        </w:tc>
        <w:tc>
          <w:tcPr>
            <w:tcW w:w="3780" w:type="pct"/>
            <w:shd w:val="clear" w:color="auto" w:fill="auto"/>
          </w:tcPr>
          <w:p w14:paraId="3219D779" w14:textId="77777777" w:rsidR="0053496D" w:rsidRPr="00BE196F" w:rsidRDefault="0053496D" w:rsidP="00DE2F71">
            <w:pPr>
              <w:rPr>
                <w:i/>
                <w:iCs/>
                <w:color w:val="0000FF"/>
              </w:rPr>
            </w:pPr>
            <w:r w:rsidRPr="00BE196F">
              <w:t>2022/05/26</w:t>
            </w:r>
          </w:p>
        </w:tc>
      </w:tr>
      <w:tr w:rsidR="0053496D" w:rsidRPr="00BE196F" w14:paraId="62786F85" w14:textId="77777777" w:rsidTr="00DE2F71">
        <w:tc>
          <w:tcPr>
            <w:tcW w:w="1220" w:type="pct"/>
            <w:shd w:val="clear" w:color="auto" w:fill="D9D9D9"/>
          </w:tcPr>
          <w:p w14:paraId="5D60B392"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Time: </w:t>
            </w:r>
          </w:p>
        </w:tc>
        <w:tc>
          <w:tcPr>
            <w:tcW w:w="3780" w:type="pct"/>
            <w:shd w:val="clear" w:color="auto" w:fill="auto"/>
          </w:tcPr>
          <w:p w14:paraId="61D5CF23" w14:textId="77777777" w:rsidR="0053496D" w:rsidRPr="00BE196F" w:rsidRDefault="0053496D" w:rsidP="00DE2F71">
            <w:pPr>
              <w:rPr>
                <w:i/>
                <w:iCs/>
                <w:color w:val="0000FF"/>
              </w:rPr>
            </w:pPr>
            <w:r w:rsidRPr="00BE196F">
              <w:t>13:00 – 15:00</w:t>
            </w:r>
          </w:p>
        </w:tc>
      </w:tr>
      <w:tr w:rsidR="0053496D" w:rsidRPr="00BE196F" w14:paraId="5AAE06B3" w14:textId="77777777" w:rsidTr="00DE2F71">
        <w:tc>
          <w:tcPr>
            <w:tcW w:w="1220" w:type="pct"/>
            <w:shd w:val="clear" w:color="auto" w:fill="D9D9D9"/>
          </w:tcPr>
          <w:p w14:paraId="415B1A2E" w14:textId="77777777" w:rsidR="0053496D" w:rsidRPr="00BE196F" w:rsidRDefault="0053496D" w:rsidP="00DE2F71">
            <w:pPr>
              <w:pStyle w:val="MinutesHeading1"/>
              <w:rPr>
                <w:rFonts w:cs="Arial"/>
                <w:bCs/>
                <w:sz w:val="20"/>
                <w:szCs w:val="20"/>
              </w:rPr>
            </w:pPr>
            <w:r w:rsidRPr="00BE196F">
              <w:rPr>
                <w:rFonts w:cs="Arial"/>
                <w:sz w:val="20"/>
                <w:szCs w:val="20"/>
              </w:rPr>
              <w:t xml:space="preserve">Meeting Location: </w:t>
            </w:r>
          </w:p>
        </w:tc>
        <w:tc>
          <w:tcPr>
            <w:tcW w:w="3780" w:type="pct"/>
            <w:shd w:val="clear" w:color="auto" w:fill="auto"/>
          </w:tcPr>
          <w:p w14:paraId="5F0840E2" w14:textId="77777777" w:rsidR="0053496D" w:rsidRPr="00BE196F" w:rsidRDefault="0053496D" w:rsidP="00DE2F71">
            <w:r w:rsidRPr="00BE196F">
              <w:t>E8-G44, Potchefstroom Campus, NWU</w:t>
            </w:r>
          </w:p>
        </w:tc>
      </w:tr>
      <w:tr w:rsidR="0053496D" w:rsidRPr="00BE196F" w14:paraId="7FFEF7AF" w14:textId="77777777" w:rsidTr="00DE2F71">
        <w:tc>
          <w:tcPr>
            <w:tcW w:w="1220" w:type="pct"/>
            <w:shd w:val="clear" w:color="auto" w:fill="D9D9D9"/>
          </w:tcPr>
          <w:p w14:paraId="6143F0BE" w14:textId="77777777" w:rsidR="0053496D" w:rsidRPr="00BE196F" w:rsidRDefault="0053496D" w:rsidP="00DE2F71">
            <w:pPr>
              <w:pStyle w:val="MinutesHeading1"/>
              <w:rPr>
                <w:rFonts w:cs="Arial"/>
                <w:sz w:val="20"/>
                <w:szCs w:val="20"/>
              </w:rPr>
            </w:pPr>
            <w:r w:rsidRPr="00BE196F">
              <w:rPr>
                <w:rFonts w:cs="Arial"/>
                <w:sz w:val="20"/>
                <w:szCs w:val="20"/>
              </w:rPr>
              <w:t>Meeting Facilitator:</w:t>
            </w:r>
          </w:p>
        </w:tc>
        <w:tc>
          <w:tcPr>
            <w:tcW w:w="3780" w:type="pct"/>
            <w:shd w:val="clear" w:color="auto" w:fill="auto"/>
          </w:tcPr>
          <w:p w14:paraId="0677A290" w14:textId="77777777" w:rsidR="0053496D" w:rsidRPr="00BE196F" w:rsidRDefault="0053496D" w:rsidP="00DE2F71">
            <w:r w:rsidRPr="00BE196F">
              <w:t xml:space="preserve">Prof. Neels Kruger </w:t>
            </w:r>
          </w:p>
          <w:p w14:paraId="36A41341" w14:textId="77777777" w:rsidR="0053496D" w:rsidRPr="00BE196F" w:rsidRDefault="0053496D" w:rsidP="00DE2F71">
            <w:r w:rsidRPr="00BE196F">
              <w:t>Ricus Warmenhoven</w:t>
            </w:r>
          </w:p>
          <w:p w14:paraId="4F836D25" w14:textId="77777777" w:rsidR="0053496D" w:rsidRPr="00BE196F" w:rsidRDefault="0053496D" w:rsidP="00DE2F71">
            <w:pPr>
              <w:rPr>
                <w:i/>
                <w:iCs/>
                <w:color w:val="0000FF"/>
              </w:rPr>
            </w:pPr>
            <w:r w:rsidRPr="00BE196F">
              <w:t>Zander Janse van Rensburg</w:t>
            </w:r>
          </w:p>
        </w:tc>
      </w:tr>
      <w:tr w:rsidR="0053496D" w:rsidRPr="00BE196F" w14:paraId="00600D23" w14:textId="77777777" w:rsidTr="00DE2F71">
        <w:tc>
          <w:tcPr>
            <w:tcW w:w="1220" w:type="pct"/>
            <w:shd w:val="clear" w:color="auto" w:fill="D9D9D9"/>
          </w:tcPr>
          <w:p w14:paraId="7370ED35" w14:textId="77777777" w:rsidR="0053496D" w:rsidRPr="00BE196F" w:rsidRDefault="0053496D" w:rsidP="00DE2F71">
            <w:pPr>
              <w:pStyle w:val="MinutesHeading1"/>
              <w:rPr>
                <w:rFonts w:cs="Arial"/>
                <w:sz w:val="20"/>
                <w:szCs w:val="20"/>
              </w:rPr>
            </w:pPr>
            <w:r w:rsidRPr="00BE196F">
              <w:rPr>
                <w:rFonts w:cs="Arial"/>
                <w:sz w:val="20"/>
                <w:szCs w:val="20"/>
              </w:rPr>
              <w:t>Attendees:</w:t>
            </w:r>
          </w:p>
        </w:tc>
        <w:tc>
          <w:tcPr>
            <w:tcW w:w="3780" w:type="pct"/>
            <w:shd w:val="clear" w:color="auto" w:fill="auto"/>
          </w:tcPr>
          <w:p w14:paraId="4E48F52D" w14:textId="77777777" w:rsidR="0053496D" w:rsidRPr="00BE196F" w:rsidRDefault="0053496D" w:rsidP="00DE2F71">
            <w:r w:rsidRPr="00BE196F">
              <w:t>Hanno Visagie</w:t>
            </w:r>
          </w:p>
          <w:p w14:paraId="5FF2A0FA" w14:textId="77777777" w:rsidR="0053496D" w:rsidRPr="00BE196F" w:rsidRDefault="0053496D" w:rsidP="00DE2F71">
            <w:r w:rsidRPr="00BE196F">
              <w:t>Hano Strydom</w:t>
            </w:r>
          </w:p>
          <w:p w14:paraId="7A168AA8" w14:textId="77777777" w:rsidR="0053496D" w:rsidRPr="00BE196F" w:rsidRDefault="0053496D" w:rsidP="00DE2F71">
            <w:r w:rsidRPr="00BE196F">
              <w:t>Michael Rosin</w:t>
            </w:r>
          </w:p>
          <w:p w14:paraId="4DD24831" w14:textId="77777777" w:rsidR="0053496D" w:rsidRPr="00BE196F" w:rsidRDefault="0053496D" w:rsidP="00DE2F71">
            <w:r w:rsidRPr="00BE196F">
              <w:t>Llewellyn Anthony</w:t>
            </w:r>
          </w:p>
          <w:p w14:paraId="17284EB4" w14:textId="77777777" w:rsidR="0053496D" w:rsidRPr="00BE196F" w:rsidRDefault="0053496D" w:rsidP="00DE2F71">
            <w:r w:rsidRPr="00BE196F">
              <w:t>Annika du Toit</w:t>
            </w:r>
          </w:p>
        </w:tc>
      </w:tr>
      <w:tr w:rsidR="0053496D" w:rsidRPr="00BE196F" w14:paraId="631BB419" w14:textId="77777777" w:rsidTr="00DE2F71">
        <w:tc>
          <w:tcPr>
            <w:tcW w:w="1220" w:type="pct"/>
            <w:shd w:val="clear" w:color="auto" w:fill="D9D9D9"/>
          </w:tcPr>
          <w:p w14:paraId="7FE49E99" w14:textId="77777777" w:rsidR="0053496D" w:rsidRPr="00BE196F" w:rsidRDefault="0053496D" w:rsidP="00DE2F71">
            <w:pPr>
              <w:pStyle w:val="MinutesHeading1"/>
              <w:rPr>
                <w:rFonts w:cs="Arial"/>
                <w:bCs/>
                <w:sz w:val="20"/>
                <w:szCs w:val="20"/>
              </w:rPr>
            </w:pPr>
            <w:r w:rsidRPr="00BE196F">
              <w:rPr>
                <w:rFonts w:cs="Arial"/>
                <w:sz w:val="20"/>
                <w:szCs w:val="20"/>
              </w:rPr>
              <w:t xml:space="preserve">Minutes Issued By: </w:t>
            </w:r>
          </w:p>
        </w:tc>
        <w:tc>
          <w:tcPr>
            <w:tcW w:w="3780" w:type="pct"/>
            <w:shd w:val="clear" w:color="auto" w:fill="auto"/>
          </w:tcPr>
          <w:p w14:paraId="00A55E34" w14:textId="77777777" w:rsidR="0053496D" w:rsidRPr="00BE196F" w:rsidRDefault="0053496D" w:rsidP="00DE2F71">
            <w:pPr>
              <w:rPr>
                <w:i/>
                <w:iCs/>
                <w:color w:val="0000FF"/>
              </w:rPr>
            </w:pPr>
            <w:r w:rsidRPr="00BE196F">
              <w:t>NightcoreMech</w:t>
            </w:r>
          </w:p>
        </w:tc>
      </w:tr>
    </w:tbl>
    <w:p w14:paraId="38D920AA"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097"/>
        <w:gridCol w:w="1608"/>
        <w:gridCol w:w="1314"/>
      </w:tblGrid>
      <w:tr w:rsidR="0053496D" w:rsidRPr="00BE196F" w14:paraId="5D0DD959" w14:textId="77777777" w:rsidTr="00DE2F71">
        <w:trPr>
          <w:tblHeader/>
        </w:trPr>
        <w:tc>
          <w:tcPr>
            <w:tcW w:w="6599" w:type="dxa"/>
            <w:shd w:val="clear" w:color="auto" w:fill="D9D9D9"/>
          </w:tcPr>
          <w:p w14:paraId="7CC6E92E" w14:textId="77777777" w:rsidR="0053496D" w:rsidRPr="00BE196F" w:rsidRDefault="0053496D" w:rsidP="00DE2F71">
            <w:pPr>
              <w:rPr>
                <w:sz w:val="20"/>
                <w:szCs w:val="20"/>
              </w:rPr>
            </w:pPr>
            <w:r w:rsidRPr="00BE196F">
              <w:rPr>
                <w:b/>
                <w:sz w:val="20"/>
                <w:szCs w:val="20"/>
              </w:rPr>
              <w:t>Next Steps:</w:t>
            </w:r>
            <w:r w:rsidRPr="00BE196F">
              <w:rPr>
                <w:sz w:val="20"/>
                <w:szCs w:val="20"/>
              </w:rPr>
              <w:t xml:space="preserve"> (Task, Assigned to, Checkpoint Date)</w:t>
            </w:r>
          </w:p>
        </w:tc>
        <w:tc>
          <w:tcPr>
            <w:tcW w:w="1611" w:type="dxa"/>
            <w:shd w:val="clear" w:color="auto" w:fill="D9D9D9"/>
          </w:tcPr>
          <w:p w14:paraId="75EC783A" w14:textId="77777777" w:rsidR="0053496D" w:rsidRPr="00BE196F" w:rsidRDefault="0053496D" w:rsidP="00DE2F71">
            <w:pPr>
              <w:jc w:val="center"/>
              <w:rPr>
                <w:b/>
                <w:sz w:val="20"/>
                <w:szCs w:val="20"/>
              </w:rPr>
            </w:pPr>
            <w:r w:rsidRPr="00BE196F">
              <w:rPr>
                <w:b/>
                <w:sz w:val="20"/>
                <w:szCs w:val="20"/>
              </w:rPr>
              <w:t>Owner</w:t>
            </w:r>
          </w:p>
        </w:tc>
        <w:tc>
          <w:tcPr>
            <w:tcW w:w="1366" w:type="dxa"/>
            <w:shd w:val="clear" w:color="auto" w:fill="D9D9D9"/>
          </w:tcPr>
          <w:p w14:paraId="0BCD4647" w14:textId="77777777" w:rsidR="0053496D" w:rsidRPr="00BE196F" w:rsidRDefault="0053496D" w:rsidP="00DE2F71">
            <w:pPr>
              <w:jc w:val="center"/>
              <w:rPr>
                <w:b/>
                <w:sz w:val="20"/>
                <w:szCs w:val="20"/>
              </w:rPr>
            </w:pPr>
            <w:r w:rsidRPr="00BE196F">
              <w:rPr>
                <w:b/>
                <w:sz w:val="20"/>
                <w:szCs w:val="20"/>
              </w:rPr>
              <w:t>Due Date</w:t>
            </w:r>
          </w:p>
        </w:tc>
      </w:tr>
      <w:tr w:rsidR="0053496D" w:rsidRPr="00BE196F" w14:paraId="07D860FB" w14:textId="77777777" w:rsidTr="00DE2F71">
        <w:tc>
          <w:tcPr>
            <w:tcW w:w="6599" w:type="dxa"/>
            <w:shd w:val="clear" w:color="auto" w:fill="auto"/>
          </w:tcPr>
          <w:p w14:paraId="77581713" w14:textId="77777777" w:rsidR="0053496D" w:rsidRPr="00BE196F" w:rsidRDefault="0053496D" w:rsidP="00DE2F71"/>
          <w:p w14:paraId="097A3BC0" w14:textId="77777777" w:rsidR="0053496D" w:rsidRPr="00BE196F" w:rsidRDefault="0053496D" w:rsidP="00DE2F71"/>
          <w:p w14:paraId="3152F45E" w14:textId="77777777" w:rsidR="0053496D" w:rsidRPr="00BE196F" w:rsidRDefault="0053496D" w:rsidP="00DE2F71"/>
          <w:p w14:paraId="567575CA" w14:textId="77777777" w:rsidR="0053496D" w:rsidRPr="00BE196F" w:rsidRDefault="0053496D" w:rsidP="00DE2F71">
            <w:r w:rsidRPr="00BE196F">
              <w:t>Meeting Minutes Initiation</w:t>
            </w:r>
          </w:p>
        </w:tc>
        <w:tc>
          <w:tcPr>
            <w:tcW w:w="1611" w:type="dxa"/>
            <w:shd w:val="clear" w:color="auto" w:fill="auto"/>
          </w:tcPr>
          <w:p w14:paraId="7334B6B3" w14:textId="77777777" w:rsidR="0053496D" w:rsidRPr="00BE196F" w:rsidRDefault="0053496D" w:rsidP="00DE2F71">
            <w:pPr>
              <w:ind w:left="60"/>
              <w:rPr>
                <w:sz w:val="20"/>
                <w:szCs w:val="20"/>
              </w:rPr>
            </w:pPr>
            <w:r w:rsidRPr="00BE196F">
              <w:rPr>
                <w:sz w:val="20"/>
                <w:szCs w:val="20"/>
              </w:rPr>
              <w:t>Prof. Neels Kruger</w:t>
            </w:r>
          </w:p>
          <w:p w14:paraId="4851D595" w14:textId="77777777" w:rsidR="0053496D" w:rsidRPr="00BE196F" w:rsidRDefault="0053496D" w:rsidP="00DE2F71">
            <w:pPr>
              <w:ind w:left="60"/>
              <w:rPr>
                <w:sz w:val="20"/>
                <w:szCs w:val="20"/>
              </w:rPr>
            </w:pPr>
            <w:r w:rsidRPr="00BE196F">
              <w:rPr>
                <w:sz w:val="20"/>
                <w:szCs w:val="20"/>
              </w:rPr>
              <w:t>Development Team</w:t>
            </w:r>
          </w:p>
          <w:p w14:paraId="067B85FB" w14:textId="77777777" w:rsidR="0053496D" w:rsidRPr="00BE196F" w:rsidRDefault="0053496D" w:rsidP="00DE2F71">
            <w:pPr>
              <w:ind w:left="60"/>
              <w:rPr>
                <w:sz w:val="20"/>
                <w:szCs w:val="20"/>
              </w:rPr>
            </w:pPr>
            <w:r w:rsidRPr="00BE196F">
              <w:rPr>
                <w:sz w:val="20"/>
                <w:szCs w:val="20"/>
              </w:rPr>
              <w:t>Ricus Warmenhoven</w:t>
            </w:r>
          </w:p>
          <w:p w14:paraId="4BCFA149"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776B42B6" w14:textId="77777777" w:rsidR="0053496D" w:rsidRPr="00BE196F" w:rsidRDefault="0053496D" w:rsidP="00DE2F71">
            <w:pPr>
              <w:ind w:left="60"/>
              <w:rPr>
                <w:sz w:val="20"/>
                <w:szCs w:val="20"/>
              </w:rPr>
            </w:pPr>
          </w:p>
          <w:p w14:paraId="68EB2E1C" w14:textId="77777777" w:rsidR="0053496D" w:rsidRPr="00BE196F" w:rsidRDefault="0053496D" w:rsidP="00DE2F71">
            <w:pPr>
              <w:ind w:left="60"/>
              <w:rPr>
                <w:sz w:val="20"/>
                <w:szCs w:val="20"/>
              </w:rPr>
            </w:pPr>
          </w:p>
          <w:p w14:paraId="2154DAE4" w14:textId="77777777" w:rsidR="0053496D" w:rsidRPr="00BE196F" w:rsidRDefault="0053496D" w:rsidP="00DE2F71">
            <w:pPr>
              <w:ind w:left="60"/>
              <w:rPr>
                <w:sz w:val="20"/>
                <w:szCs w:val="20"/>
              </w:rPr>
            </w:pPr>
          </w:p>
          <w:p w14:paraId="4F5E13D3" w14:textId="77777777" w:rsidR="0053496D" w:rsidRPr="00BE196F" w:rsidRDefault="0053496D" w:rsidP="00DE2F71">
            <w:pPr>
              <w:ind w:left="60"/>
              <w:rPr>
                <w:sz w:val="20"/>
                <w:szCs w:val="20"/>
              </w:rPr>
            </w:pPr>
          </w:p>
          <w:p w14:paraId="672B6BED" w14:textId="77777777" w:rsidR="0053496D" w:rsidRPr="00BE196F" w:rsidRDefault="0053496D" w:rsidP="00DE2F71">
            <w:pPr>
              <w:ind w:left="60"/>
              <w:rPr>
                <w:sz w:val="20"/>
                <w:szCs w:val="20"/>
              </w:rPr>
            </w:pPr>
            <w:r w:rsidRPr="00BE196F">
              <w:rPr>
                <w:sz w:val="20"/>
                <w:szCs w:val="20"/>
              </w:rPr>
              <w:t>26 May 2022</w:t>
            </w:r>
          </w:p>
        </w:tc>
      </w:tr>
      <w:tr w:rsidR="0053496D" w:rsidRPr="00BE196F" w14:paraId="12974733" w14:textId="77777777" w:rsidTr="00DE2F71">
        <w:tc>
          <w:tcPr>
            <w:tcW w:w="6599" w:type="dxa"/>
            <w:shd w:val="clear" w:color="auto" w:fill="auto"/>
          </w:tcPr>
          <w:p w14:paraId="130D36A8" w14:textId="77777777" w:rsidR="0053496D" w:rsidRPr="00BE196F" w:rsidRDefault="0053496D" w:rsidP="00DE2F71">
            <w:r w:rsidRPr="00BE196F">
              <w:t>Application GUI</w:t>
            </w:r>
          </w:p>
        </w:tc>
        <w:tc>
          <w:tcPr>
            <w:tcW w:w="1611" w:type="dxa"/>
            <w:shd w:val="clear" w:color="auto" w:fill="auto"/>
          </w:tcPr>
          <w:p w14:paraId="7CF68AB8"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19349DD2" w14:textId="77777777" w:rsidR="0053496D" w:rsidRPr="00BE196F" w:rsidRDefault="0053496D" w:rsidP="00DE2F71">
            <w:pPr>
              <w:ind w:left="60"/>
              <w:rPr>
                <w:sz w:val="20"/>
                <w:szCs w:val="20"/>
              </w:rPr>
            </w:pPr>
            <w:r w:rsidRPr="00BE196F">
              <w:rPr>
                <w:sz w:val="20"/>
                <w:szCs w:val="20"/>
              </w:rPr>
              <w:t>26 May 2022</w:t>
            </w:r>
          </w:p>
        </w:tc>
      </w:tr>
      <w:tr w:rsidR="0053496D" w:rsidRPr="00BE196F" w14:paraId="5D10337C" w14:textId="77777777" w:rsidTr="00DE2F71">
        <w:tc>
          <w:tcPr>
            <w:tcW w:w="6599" w:type="dxa"/>
            <w:shd w:val="clear" w:color="auto" w:fill="auto"/>
          </w:tcPr>
          <w:p w14:paraId="5093350F" w14:textId="77777777" w:rsidR="0053496D" w:rsidRPr="00BE196F" w:rsidRDefault="0053496D" w:rsidP="00DE2F71">
            <w:r w:rsidRPr="00BE196F">
              <w:t>User requirements: Zander Janse van Rensburg</w:t>
            </w:r>
          </w:p>
        </w:tc>
        <w:tc>
          <w:tcPr>
            <w:tcW w:w="1611" w:type="dxa"/>
            <w:shd w:val="clear" w:color="auto" w:fill="auto"/>
          </w:tcPr>
          <w:p w14:paraId="3A676FDE"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2D3B754F" w14:textId="77777777" w:rsidR="0053496D" w:rsidRPr="00BE196F" w:rsidRDefault="0053496D" w:rsidP="00DE2F71">
            <w:pPr>
              <w:ind w:left="60"/>
              <w:rPr>
                <w:sz w:val="20"/>
                <w:szCs w:val="20"/>
              </w:rPr>
            </w:pPr>
            <w:r w:rsidRPr="00BE196F">
              <w:rPr>
                <w:sz w:val="20"/>
                <w:szCs w:val="20"/>
              </w:rPr>
              <w:t>26 May 2022</w:t>
            </w:r>
          </w:p>
        </w:tc>
      </w:tr>
      <w:tr w:rsidR="0053496D" w:rsidRPr="00BE196F" w14:paraId="311125F5" w14:textId="77777777" w:rsidTr="00DE2F71">
        <w:tc>
          <w:tcPr>
            <w:tcW w:w="6599" w:type="dxa"/>
            <w:shd w:val="clear" w:color="auto" w:fill="auto"/>
          </w:tcPr>
          <w:p w14:paraId="51940971" w14:textId="77777777" w:rsidR="0053496D" w:rsidRPr="00BE196F" w:rsidRDefault="0053496D" w:rsidP="00DE2F71">
            <w:r w:rsidRPr="00BE196F">
              <w:t>Document Metadata</w:t>
            </w:r>
          </w:p>
        </w:tc>
        <w:tc>
          <w:tcPr>
            <w:tcW w:w="1611" w:type="dxa"/>
            <w:shd w:val="clear" w:color="auto" w:fill="auto"/>
          </w:tcPr>
          <w:p w14:paraId="373B1562"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0B02891" w14:textId="77777777" w:rsidR="0053496D" w:rsidRPr="00BE196F" w:rsidRDefault="0053496D" w:rsidP="00DE2F71">
            <w:pPr>
              <w:ind w:left="60"/>
              <w:rPr>
                <w:sz w:val="20"/>
                <w:szCs w:val="20"/>
              </w:rPr>
            </w:pPr>
            <w:r w:rsidRPr="00BE196F">
              <w:rPr>
                <w:sz w:val="20"/>
                <w:szCs w:val="20"/>
              </w:rPr>
              <w:t>26 May 2022</w:t>
            </w:r>
          </w:p>
        </w:tc>
      </w:tr>
      <w:tr w:rsidR="0053496D" w:rsidRPr="00BE196F" w14:paraId="0ABC032A" w14:textId="77777777" w:rsidTr="00DE2F71">
        <w:tc>
          <w:tcPr>
            <w:tcW w:w="6599" w:type="dxa"/>
            <w:shd w:val="clear" w:color="auto" w:fill="auto"/>
          </w:tcPr>
          <w:p w14:paraId="79E9F567" w14:textId="77777777" w:rsidR="0053496D" w:rsidRPr="00BE196F" w:rsidRDefault="0053496D" w:rsidP="00DE2F71">
            <w:r w:rsidRPr="00BE196F">
              <w:t>Performance metrics of application</w:t>
            </w:r>
          </w:p>
        </w:tc>
        <w:tc>
          <w:tcPr>
            <w:tcW w:w="1611" w:type="dxa"/>
            <w:shd w:val="clear" w:color="auto" w:fill="auto"/>
          </w:tcPr>
          <w:p w14:paraId="1F78629C"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686BCD9E" w14:textId="77777777" w:rsidR="0053496D" w:rsidRPr="00BE196F" w:rsidRDefault="0053496D" w:rsidP="00DE2F71">
            <w:pPr>
              <w:ind w:left="60"/>
              <w:rPr>
                <w:sz w:val="20"/>
                <w:szCs w:val="20"/>
              </w:rPr>
            </w:pPr>
            <w:r w:rsidRPr="00BE196F">
              <w:rPr>
                <w:sz w:val="20"/>
                <w:szCs w:val="20"/>
              </w:rPr>
              <w:t>26 May 2022</w:t>
            </w:r>
          </w:p>
        </w:tc>
      </w:tr>
      <w:tr w:rsidR="0053496D" w:rsidRPr="00BE196F" w14:paraId="6889DAE3" w14:textId="77777777" w:rsidTr="00DE2F71">
        <w:tc>
          <w:tcPr>
            <w:tcW w:w="6599" w:type="dxa"/>
            <w:shd w:val="clear" w:color="auto" w:fill="auto"/>
          </w:tcPr>
          <w:p w14:paraId="69D210C9" w14:textId="77777777" w:rsidR="0053496D" w:rsidRPr="00BE196F" w:rsidRDefault="0053496D" w:rsidP="00DE2F71">
            <w:r w:rsidRPr="00BE196F">
              <w:t>Feedback Reports</w:t>
            </w:r>
          </w:p>
        </w:tc>
        <w:tc>
          <w:tcPr>
            <w:tcW w:w="1611" w:type="dxa"/>
            <w:shd w:val="clear" w:color="auto" w:fill="auto"/>
          </w:tcPr>
          <w:p w14:paraId="3ADAE781" w14:textId="77777777" w:rsidR="0053496D" w:rsidRPr="00BE196F" w:rsidRDefault="0053496D" w:rsidP="00DE2F71">
            <w:pPr>
              <w:ind w:left="60"/>
              <w:rPr>
                <w:sz w:val="20"/>
                <w:szCs w:val="20"/>
              </w:rPr>
            </w:pPr>
            <w:r w:rsidRPr="00BE196F">
              <w:rPr>
                <w:sz w:val="20"/>
                <w:szCs w:val="20"/>
              </w:rPr>
              <w:t>Zander Janse van Rensburg</w:t>
            </w:r>
          </w:p>
        </w:tc>
        <w:tc>
          <w:tcPr>
            <w:tcW w:w="1366" w:type="dxa"/>
            <w:shd w:val="clear" w:color="auto" w:fill="auto"/>
          </w:tcPr>
          <w:p w14:paraId="7AF01CB2" w14:textId="77777777" w:rsidR="0053496D" w:rsidRPr="00BE196F" w:rsidRDefault="0053496D" w:rsidP="00DE2F71">
            <w:pPr>
              <w:ind w:left="60"/>
              <w:rPr>
                <w:sz w:val="20"/>
                <w:szCs w:val="20"/>
              </w:rPr>
            </w:pPr>
            <w:r w:rsidRPr="00BE196F">
              <w:rPr>
                <w:sz w:val="20"/>
                <w:szCs w:val="20"/>
              </w:rPr>
              <w:t>26 May 2022</w:t>
            </w:r>
          </w:p>
        </w:tc>
      </w:tr>
      <w:tr w:rsidR="0053496D" w:rsidRPr="00BE196F" w14:paraId="036F0563" w14:textId="77777777" w:rsidTr="00DE2F71">
        <w:tc>
          <w:tcPr>
            <w:tcW w:w="6599" w:type="dxa"/>
            <w:shd w:val="clear" w:color="auto" w:fill="auto"/>
          </w:tcPr>
          <w:p w14:paraId="0B9F2AFB" w14:textId="77777777" w:rsidR="0053496D" w:rsidRPr="00BE196F" w:rsidRDefault="0053496D" w:rsidP="00DE2F71">
            <w:r w:rsidRPr="00BE196F">
              <w:t>Application Data Flows</w:t>
            </w:r>
          </w:p>
        </w:tc>
        <w:tc>
          <w:tcPr>
            <w:tcW w:w="1611" w:type="dxa"/>
            <w:shd w:val="clear" w:color="auto" w:fill="auto"/>
          </w:tcPr>
          <w:p w14:paraId="7440A3F7" w14:textId="77777777" w:rsidR="0053496D" w:rsidRPr="00BE196F" w:rsidRDefault="0053496D" w:rsidP="00DE2F71">
            <w:pPr>
              <w:ind w:left="60"/>
              <w:rPr>
                <w:sz w:val="20"/>
                <w:szCs w:val="20"/>
              </w:rPr>
            </w:pPr>
            <w:r w:rsidRPr="00BE196F">
              <w:rPr>
                <w:sz w:val="20"/>
                <w:szCs w:val="20"/>
              </w:rPr>
              <w:t>Hanno Visagie</w:t>
            </w:r>
          </w:p>
        </w:tc>
        <w:tc>
          <w:tcPr>
            <w:tcW w:w="1366" w:type="dxa"/>
            <w:shd w:val="clear" w:color="auto" w:fill="auto"/>
          </w:tcPr>
          <w:p w14:paraId="6EDF3131" w14:textId="77777777" w:rsidR="0053496D" w:rsidRPr="00BE196F" w:rsidRDefault="0053496D" w:rsidP="00DE2F71">
            <w:pPr>
              <w:rPr>
                <w:sz w:val="20"/>
                <w:szCs w:val="20"/>
              </w:rPr>
            </w:pPr>
            <w:r w:rsidRPr="00BE196F">
              <w:rPr>
                <w:sz w:val="20"/>
                <w:szCs w:val="20"/>
              </w:rPr>
              <w:t>26 May 2022</w:t>
            </w:r>
          </w:p>
        </w:tc>
      </w:tr>
      <w:tr w:rsidR="0053496D" w:rsidRPr="00BE196F" w14:paraId="74BE3613" w14:textId="77777777" w:rsidTr="00DE2F71">
        <w:tc>
          <w:tcPr>
            <w:tcW w:w="6599" w:type="dxa"/>
            <w:shd w:val="clear" w:color="auto" w:fill="auto"/>
          </w:tcPr>
          <w:p w14:paraId="552E5FAF" w14:textId="77777777" w:rsidR="0053496D" w:rsidRPr="00BE196F" w:rsidRDefault="0053496D" w:rsidP="00DE2F71">
            <w:r w:rsidRPr="00BE196F">
              <w:t>Application Prototype</w:t>
            </w:r>
          </w:p>
        </w:tc>
        <w:tc>
          <w:tcPr>
            <w:tcW w:w="1611" w:type="dxa"/>
            <w:shd w:val="clear" w:color="auto" w:fill="auto"/>
          </w:tcPr>
          <w:p w14:paraId="6F19A9AB" w14:textId="77777777" w:rsidR="0053496D" w:rsidRPr="00BE196F" w:rsidRDefault="0053496D" w:rsidP="00DE2F71">
            <w:pPr>
              <w:ind w:left="60"/>
              <w:rPr>
                <w:sz w:val="20"/>
                <w:szCs w:val="20"/>
              </w:rPr>
            </w:pPr>
            <w:r w:rsidRPr="00BE196F">
              <w:rPr>
                <w:sz w:val="20"/>
                <w:szCs w:val="20"/>
              </w:rPr>
              <w:t>Development Team</w:t>
            </w:r>
          </w:p>
        </w:tc>
        <w:tc>
          <w:tcPr>
            <w:tcW w:w="1366" w:type="dxa"/>
            <w:shd w:val="clear" w:color="auto" w:fill="auto"/>
          </w:tcPr>
          <w:p w14:paraId="468EF0F1" w14:textId="77777777" w:rsidR="0053496D" w:rsidRPr="00BE196F" w:rsidRDefault="0053496D" w:rsidP="00DE2F71">
            <w:pPr>
              <w:rPr>
                <w:sz w:val="20"/>
                <w:szCs w:val="20"/>
              </w:rPr>
            </w:pPr>
            <w:r w:rsidRPr="00BE196F">
              <w:rPr>
                <w:sz w:val="20"/>
                <w:szCs w:val="20"/>
              </w:rPr>
              <w:t>28 July – 4 August 2022</w:t>
            </w:r>
          </w:p>
        </w:tc>
      </w:tr>
      <w:tr w:rsidR="0053496D" w:rsidRPr="00BE196F" w14:paraId="434ED745" w14:textId="77777777" w:rsidTr="00DE2F71">
        <w:tc>
          <w:tcPr>
            <w:tcW w:w="6599" w:type="dxa"/>
            <w:shd w:val="clear" w:color="auto" w:fill="auto"/>
          </w:tcPr>
          <w:p w14:paraId="402D5FA7" w14:textId="77777777" w:rsidR="0053496D" w:rsidRPr="00BE196F" w:rsidRDefault="0053496D" w:rsidP="00DE2F71"/>
          <w:p w14:paraId="27BB611C" w14:textId="77777777" w:rsidR="0053496D" w:rsidRPr="00BE196F" w:rsidRDefault="0053496D" w:rsidP="00DE2F71"/>
          <w:p w14:paraId="5A894809" w14:textId="77777777" w:rsidR="0053496D" w:rsidRPr="00BE196F" w:rsidRDefault="0053496D" w:rsidP="00DE2F71"/>
          <w:p w14:paraId="5F9D6B71" w14:textId="77777777" w:rsidR="0053496D" w:rsidRPr="00BE196F" w:rsidRDefault="0053496D" w:rsidP="00DE2F71">
            <w:r w:rsidRPr="00BE196F">
              <w:t>Meeting Minutes Closure</w:t>
            </w:r>
          </w:p>
        </w:tc>
        <w:tc>
          <w:tcPr>
            <w:tcW w:w="1611" w:type="dxa"/>
            <w:shd w:val="clear" w:color="auto" w:fill="auto"/>
          </w:tcPr>
          <w:p w14:paraId="352FB6A7" w14:textId="77777777" w:rsidR="0053496D" w:rsidRPr="00BE196F" w:rsidRDefault="0053496D" w:rsidP="00DE2F71">
            <w:pPr>
              <w:ind w:left="60"/>
              <w:rPr>
                <w:sz w:val="20"/>
                <w:szCs w:val="20"/>
              </w:rPr>
            </w:pPr>
            <w:r w:rsidRPr="00BE196F">
              <w:rPr>
                <w:sz w:val="20"/>
                <w:szCs w:val="20"/>
              </w:rPr>
              <w:t>Prof. Neels Kruger</w:t>
            </w:r>
          </w:p>
          <w:p w14:paraId="027EEE07" w14:textId="77777777" w:rsidR="0053496D" w:rsidRPr="00BE196F" w:rsidRDefault="0053496D" w:rsidP="00DE2F71">
            <w:pPr>
              <w:ind w:left="60"/>
              <w:rPr>
                <w:sz w:val="20"/>
                <w:szCs w:val="20"/>
              </w:rPr>
            </w:pPr>
            <w:r w:rsidRPr="00BE196F">
              <w:rPr>
                <w:sz w:val="20"/>
                <w:szCs w:val="20"/>
              </w:rPr>
              <w:t>Development Team</w:t>
            </w:r>
          </w:p>
          <w:p w14:paraId="5A7E2F59" w14:textId="77777777" w:rsidR="0053496D" w:rsidRPr="00BE196F" w:rsidRDefault="0053496D" w:rsidP="00DE2F71">
            <w:pPr>
              <w:ind w:left="60"/>
              <w:rPr>
                <w:sz w:val="20"/>
                <w:szCs w:val="20"/>
              </w:rPr>
            </w:pPr>
            <w:r w:rsidRPr="00BE196F">
              <w:rPr>
                <w:sz w:val="20"/>
                <w:szCs w:val="20"/>
              </w:rPr>
              <w:t>Ricus Warmenhoven</w:t>
            </w:r>
          </w:p>
          <w:p w14:paraId="35EB5B00" w14:textId="77777777" w:rsidR="0053496D" w:rsidRPr="00BE196F" w:rsidRDefault="0053496D" w:rsidP="00DE2F71">
            <w:pPr>
              <w:ind w:left="60"/>
              <w:rPr>
                <w:color w:val="0000FF"/>
                <w:sz w:val="20"/>
                <w:szCs w:val="20"/>
              </w:rPr>
            </w:pPr>
            <w:r w:rsidRPr="00BE196F">
              <w:rPr>
                <w:sz w:val="20"/>
                <w:szCs w:val="20"/>
              </w:rPr>
              <w:t>Zander Janse van Rensburg</w:t>
            </w:r>
          </w:p>
        </w:tc>
        <w:tc>
          <w:tcPr>
            <w:tcW w:w="1366" w:type="dxa"/>
            <w:shd w:val="clear" w:color="auto" w:fill="auto"/>
          </w:tcPr>
          <w:p w14:paraId="210EEE89" w14:textId="77777777" w:rsidR="0053496D" w:rsidRPr="00BE196F" w:rsidRDefault="0053496D" w:rsidP="00DE2F71">
            <w:pPr>
              <w:ind w:left="60"/>
              <w:rPr>
                <w:sz w:val="20"/>
                <w:szCs w:val="20"/>
              </w:rPr>
            </w:pPr>
          </w:p>
          <w:p w14:paraId="54E1C7F3" w14:textId="77777777" w:rsidR="0053496D" w:rsidRPr="00BE196F" w:rsidRDefault="0053496D" w:rsidP="00DE2F71">
            <w:pPr>
              <w:ind w:left="60"/>
              <w:rPr>
                <w:sz w:val="20"/>
                <w:szCs w:val="20"/>
              </w:rPr>
            </w:pPr>
          </w:p>
          <w:p w14:paraId="74C0885F" w14:textId="77777777" w:rsidR="0053496D" w:rsidRPr="00BE196F" w:rsidRDefault="0053496D" w:rsidP="00DE2F71">
            <w:pPr>
              <w:ind w:left="60"/>
              <w:rPr>
                <w:sz w:val="20"/>
                <w:szCs w:val="20"/>
              </w:rPr>
            </w:pPr>
          </w:p>
          <w:p w14:paraId="193C8F36" w14:textId="77777777" w:rsidR="0053496D" w:rsidRPr="00BE196F" w:rsidRDefault="0053496D" w:rsidP="00DE2F71">
            <w:pPr>
              <w:ind w:left="60"/>
              <w:rPr>
                <w:sz w:val="20"/>
                <w:szCs w:val="20"/>
              </w:rPr>
            </w:pPr>
            <w:r w:rsidRPr="00BE196F">
              <w:rPr>
                <w:sz w:val="20"/>
                <w:szCs w:val="20"/>
              </w:rPr>
              <w:t>26 May 2022</w:t>
            </w:r>
          </w:p>
        </w:tc>
      </w:tr>
    </w:tbl>
    <w:p w14:paraId="0433D447"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26AB4C7D" w14:textId="77777777" w:rsidTr="00DE2F71">
        <w:trPr>
          <w:tblHeader/>
        </w:trPr>
        <w:tc>
          <w:tcPr>
            <w:tcW w:w="11016" w:type="dxa"/>
            <w:shd w:val="clear" w:color="auto" w:fill="D9D9D9"/>
          </w:tcPr>
          <w:p w14:paraId="536361C9" w14:textId="77777777" w:rsidR="0053496D" w:rsidRPr="00BE196F" w:rsidRDefault="0053496D" w:rsidP="00DE2F71">
            <w:pPr>
              <w:rPr>
                <w:sz w:val="20"/>
                <w:szCs w:val="20"/>
              </w:rPr>
            </w:pPr>
            <w:r w:rsidRPr="00BE196F">
              <w:rPr>
                <w:b/>
                <w:sz w:val="20"/>
                <w:szCs w:val="20"/>
              </w:rPr>
              <w:t>Decisions Made:</w:t>
            </w:r>
            <w:r w:rsidRPr="00BE196F">
              <w:rPr>
                <w:sz w:val="20"/>
                <w:szCs w:val="20"/>
              </w:rPr>
              <w:t xml:space="preserve"> (What, Why, Impacts)</w:t>
            </w:r>
          </w:p>
        </w:tc>
      </w:tr>
      <w:tr w:rsidR="0053496D" w:rsidRPr="00BE196F" w14:paraId="3107F78F" w14:textId="77777777" w:rsidTr="00DE2F71">
        <w:tc>
          <w:tcPr>
            <w:tcW w:w="11016" w:type="dxa"/>
            <w:shd w:val="clear" w:color="auto" w:fill="auto"/>
          </w:tcPr>
          <w:p w14:paraId="14A2238A"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GUI</w:t>
            </w:r>
          </w:p>
          <w:p w14:paraId="2B3A2D97"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lastRenderedPageBreak/>
              <w:t>The client had no issues with the GUI presentation, so the team will stick to the current GUI layout unless the design needs to change.</w:t>
            </w:r>
          </w:p>
          <w:p w14:paraId="71F3C621"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User requirements and Application functionalities</w:t>
            </w:r>
          </w:p>
          <w:p w14:paraId="3004DCB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A web-based application must be developed with Python that implements stylometry to assist the process of authorship attribution.</w:t>
            </w:r>
          </w:p>
          <w:p w14:paraId="45954F7F"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process of generating feedback reports must be automated, and the statistics/charts/graphs generated by stylometric functions must be indicated on the feedback reports to support evidence of contract-cheating.</w:t>
            </w:r>
          </w:p>
          <w:p w14:paraId="0C17994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Development team must create a corpus that can be compared against the source texts</w:t>
            </w:r>
          </w:p>
          <w:p w14:paraId="005EE520"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client should be able to view documents side-by-side without the need to open documents manually or via opening new windows</w:t>
            </w:r>
          </w:p>
          <w:p w14:paraId="5388AAEE"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development team must carefully decide on the performance metrics and metadata that is going to be used to contribute to authorship attribution</w:t>
            </w:r>
          </w:p>
          <w:p w14:paraId="3D12500B"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will make use of machine learning algorithms to detect authorship and generate feedback reports.</w:t>
            </w:r>
          </w:p>
          <w:p w14:paraId="02958739" w14:textId="77777777" w:rsidR="0053496D" w:rsidRPr="00BE196F" w:rsidRDefault="0053496D" w:rsidP="0053496D">
            <w:pPr>
              <w:pStyle w:val="Header"/>
              <w:numPr>
                <w:ilvl w:val="0"/>
                <w:numId w:val="62"/>
              </w:numPr>
              <w:tabs>
                <w:tab w:val="clear" w:pos="4513"/>
                <w:tab w:val="clear" w:pos="9026"/>
              </w:tabs>
              <w:ind w:left="993" w:hanging="426"/>
            </w:pPr>
            <w:r w:rsidRPr="00BE196F">
              <w:t xml:space="preserve">     The team should attempt to split the corpus into smaller parts to improve application performance and memory consumption (1000 words per section)</w:t>
            </w:r>
          </w:p>
          <w:p w14:paraId="3D714549" w14:textId="77777777" w:rsidR="0053496D" w:rsidRPr="00BE196F" w:rsidRDefault="0053496D" w:rsidP="0053496D">
            <w:pPr>
              <w:pStyle w:val="Header"/>
              <w:numPr>
                <w:ilvl w:val="0"/>
                <w:numId w:val="48"/>
              </w:numPr>
              <w:tabs>
                <w:tab w:val="clear" w:pos="4513"/>
                <w:tab w:val="clear" w:pos="9026"/>
              </w:tabs>
              <w:rPr>
                <w:b/>
                <w:bCs/>
              </w:rPr>
            </w:pPr>
            <w:r w:rsidRPr="00BE196F">
              <w:t xml:space="preserve">  </w:t>
            </w:r>
            <w:r w:rsidRPr="00BE196F">
              <w:rPr>
                <w:b/>
                <w:bCs/>
              </w:rPr>
              <w:t>Document Metadata</w:t>
            </w:r>
          </w:p>
          <w:p w14:paraId="3D7BE879"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development team will make use of document metadata as an additional performance metric to identify the true authors of a document.</w:t>
            </w:r>
          </w:p>
          <w:p w14:paraId="55924A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Performance metrics</w:t>
            </w:r>
          </w:p>
          <w:p w14:paraId="683F8F45"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Words, Characters, and Punctuation</w:t>
            </w:r>
          </w:p>
          <w:p w14:paraId="69683450"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metadata</w:t>
            </w:r>
          </w:p>
          <w:p w14:paraId="5DABD0A1"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Binongo-Analysis and clustering</w:t>
            </w:r>
          </w:p>
          <w:p w14:paraId="236F9C16"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istance between clusters (Burrows’ Delta)</w:t>
            </w:r>
          </w:p>
          <w:p w14:paraId="0BC3CB8A"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Document revisions</w:t>
            </w:r>
          </w:p>
          <w:p w14:paraId="716434E9"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bovementioned metrics will be used to determine stylometry features</w:t>
            </w:r>
          </w:p>
          <w:p w14:paraId="2C4ECF4C"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Feedback Reports</w:t>
            </w:r>
          </w:p>
          <w:p w14:paraId="66736BCD"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Feedback report contents will be based on the performance metrics, indicating whether an author submitted an original text. The feedback reports will contain graphs/charts with a legend. The accuracy of the reports is essential, as it forms the backbone of evidence against students accused of plagiarism.</w:t>
            </w:r>
          </w:p>
          <w:p w14:paraId="74FB8577"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Data Flows</w:t>
            </w:r>
          </w:p>
          <w:p w14:paraId="703C18F1" w14:textId="77777777" w:rsidR="0053496D" w:rsidRPr="00BE196F" w:rsidRDefault="0053496D" w:rsidP="0053496D">
            <w:pPr>
              <w:pStyle w:val="Header"/>
              <w:numPr>
                <w:ilvl w:val="1"/>
                <w:numId w:val="48"/>
              </w:numPr>
              <w:tabs>
                <w:tab w:val="clear" w:pos="1440"/>
                <w:tab w:val="clear" w:pos="4513"/>
                <w:tab w:val="clear" w:pos="9026"/>
                <w:tab w:val="num" w:pos="993"/>
              </w:tabs>
              <w:ind w:left="993" w:hanging="426"/>
            </w:pPr>
            <w:r w:rsidRPr="00BE196F">
              <w:t>The team will build the application as indicated in their data flow diagrams presented, the client had no objections. The team will adapt the data flows as necessary</w:t>
            </w:r>
          </w:p>
          <w:p w14:paraId="4C95D95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Application Prototype</w:t>
            </w:r>
          </w:p>
          <w:p w14:paraId="2BC018A7" w14:textId="77777777" w:rsidR="0053496D" w:rsidRPr="00BE196F" w:rsidRDefault="0053496D" w:rsidP="0053496D">
            <w:pPr>
              <w:pStyle w:val="Header"/>
              <w:numPr>
                <w:ilvl w:val="1"/>
                <w:numId w:val="48"/>
              </w:numPr>
              <w:tabs>
                <w:tab w:val="clear" w:pos="1440"/>
                <w:tab w:val="clear" w:pos="4513"/>
                <w:tab w:val="clear" w:pos="9026"/>
                <w:tab w:val="num" w:pos="1134"/>
              </w:tabs>
              <w:ind w:left="993" w:hanging="426"/>
            </w:pPr>
            <w:r w:rsidRPr="00BE196F">
              <w:t>A functional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w:t>
            </w:r>
          </w:p>
          <w:p w14:paraId="037E9909" w14:textId="77777777" w:rsidR="0053496D" w:rsidRPr="00BE196F" w:rsidRDefault="0053496D" w:rsidP="0053496D">
            <w:pPr>
              <w:pStyle w:val="Header"/>
              <w:numPr>
                <w:ilvl w:val="0"/>
                <w:numId w:val="48"/>
              </w:numPr>
              <w:tabs>
                <w:tab w:val="clear" w:pos="4513"/>
                <w:tab w:val="clear" w:pos="9026"/>
              </w:tabs>
              <w:rPr>
                <w:b/>
                <w:bCs/>
              </w:rPr>
            </w:pPr>
            <w:r w:rsidRPr="00BE196F">
              <w:rPr>
                <w:b/>
                <w:bCs/>
              </w:rPr>
              <w:t xml:space="preserve"> Meeting Closure</w:t>
            </w:r>
          </w:p>
          <w:p w14:paraId="2AC1A3FF" w14:textId="77777777" w:rsidR="0053496D" w:rsidRPr="00BE196F" w:rsidRDefault="0053496D" w:rsidP="0053496D">
            <w:pPr>
              <w:pStyle w:val="Header"/>
              <w:numPr>
                <w:ilvl w:val="0"/>
                <w:numId w:val="64"/>
              </w:numPr>
              <w:tabs>
                <w:tab w:val="clear" w:pos="4513"/>
                <w:tab w:val="clear" w:pos="9026"/>
              </w:tabs>
              <w:ind w:hanging="573"/>
            </w:pPr>
            <w:r w:rsidRPr="00BE196F">
              <w:t xml:space="preserve">     All attendees agreed to the items on the minute and the outcomes thereof</w:t>
            </w:r>
          </w:p>
          <w:p w14:paraId="61BD2A2D" w14:textId="77777777" w:rsidR="0053496D" w:rsidRPr="00BE196F" w:rsidRDefault="0053496D" w:rsidP="00DE2F71">
            <w:pPr>
              <w:pStyle w:val="Header"/>
              <w:rPr>
                <w:color w:val="0000FF"/>
                <w:sz w:val="20"/>
                <w:szCs w:val="20"/>
              </w:rPr>
            </w:pPr>
          </w:p>
        </w:tc>
      </w:tr>
    </w:tbl>
    <w:p w14:paraId="19B1026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034CE06" w14:textId="77777777" w:rsidTr="00DE2F71">
        <w:trPr>
          <w:tblHeader/>
        </w:trPr>
        <w:tc>
          <w:tcPr>
            <w:tcW w:w="11016" w:type="dxa"/>
            <w:shd w:val="clear" w:color="auto" w:fill="D9D9D9"/>
          </w:tcPr>
          <w:p w14:paraId="36B671B4" w14:textId="77777777" w:rsidR="0053496D" w:rsidRPr="00BE196F" w:rsidRDefault="0053496D" w:rsidP="00DE2F71">
            <w:pPr>
              <w:rPr>
                <w:sz w:val="20"/>
                <w:szCs w:val="20"/>
              </w:rPr>
            </w:pPr>
            <w:r w:rsidRPr="00BE196F">
              <w:rPr>
                <w:b/>
                <w:sz w:val="20"/>
                <w:szCs w:val="20"/>
              </w:rPr>
              <w:t>Discussion:</w:t>
            </w:r>
            <w:r w:rsidRPr="00BE196F">
              <w:rPr>
                <w:sz w:val="20"/>
                <w:szCs w:val="20"/>
              </w:rPr>
              <w:t xml:space="preserve"> (Items/Knowledge Shared)</w:t>
            </w:r>
          </w:p>
        </w:tc>
      </w:tr>
      <w:tr w:rsidR="0053496D" w:rsidRPr="00BE196F" w14:paraId="5329FEF3" w14:textId="77777777" w:rsidTr="00DE2F71">
        <w:tc>
          <w:tcPr>
            <w:tcW w:w="11016" w:type="dxa"/>
            <w:shd w:val="clear" w:color="auto" w:fill="auto"/>
          </w:tcPr>
          <w:p w14:paraId="54D08888" w14:textId="77777777" w:rsidR="0053496D" w:rsidRPr="00BE196F" w:rsidRDefault="0053496D" w:rsidP="00DE2F71">
            <w:pPr>
              <w:pStyle w:val="Header"/>
              <w:rPr>
                <w:b/>
                <w:bCs/>
              </w:rPr>
            </w:pPr>
            <w:r w:rsidRPr="00BE196F">
              <w:rPr>
                <w:b/>
                <w:bCs/>
              </w:rPr>
              <w:t>Application GUI</w:t>
            </w:r>
          </w:p>
          <w:p w14:paraId="5F12A6C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Login Screen – </w:t>
            </w:r>
            <w:r w:rsidRPr="00BE196F">
              <w:t>a basic login form. Contains textboxes at the center of the screen allowing users to enter their username and password. If the credentials are valid, the user can navigate to the Home screen. The user will be prompted to enter valid credentials until the username or password is correct.</w:t>
            </w:r>
          </w:p>
          <w:p w14:paraId="6994937A"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Home Screen – </w:t>
            </w:r>
            <w:r w:rsidRPr="00BE196F">
              <w:t xml:space="preserve">contains a menu/navigation bar at the top of the screen, with buttons that allows the user to navigate back to Home, text comparisons, stylometry analysis, </w:t>
            </w:r>
            <w:r w:rsidRPr="00BE196F">
              <w:lastRenderedPageBreak/>
              <w:t>feedback reports and finally a logout button. The center of the screen contains a shortcut list of the most recently accessed/uploaded documents.</w:t>
            </w:r>
          </w:p>
          <w:p w14:paraId="03EAAD34"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Text Comparisons – </w:t>
            </w:r>
            <w:r w:rsidRPr="00BE196F">
              <w:t>contains the menu/navigation bar at the top, with two buttons below that allows the user to either perform a quick or extensive text comparison. Quick comparisons contain a basic file upload form on the center of the screen: a textbox and button for navigating to the source text as well as a textbox and button for navigating to the comparison text. Once the user selected both documents for comparison, they can click on the submit button and the analysis will start. A new window will open that compares the source and comparison document side-by-side.</w:t>
            </w:r>
          </w:p>
          <w:p w14:paraId="5D035D5C" w14:textId="77777777" w:rsidR="0053496D" w:rsidRPr="00BE196F" w:rsidRDefault="0053496D" w:rsidP="00DE2F71">
            <w:pPr>
              <w:pStyle w:val="Header"/>
              <w:ind w:left="284"/>
            </w:pPr>
            <w:r w:rsidRPr="00BE196F">
              <w:t>At the top of the screen there is a navigation bar with buttons that allows the user to navigate back to home or generate a feedback report. Users will have the option to upload the source document to a cloud service or locally onto their device.</w:t>
            </w:r>
          </w:p>
          <w:p w14:paraId="65217879" w14:textId="77777777" w:rsidR="0053496D" w:rsidRPr="00BE196F" w:rsidRDefault="0053496D" w:rsidP="00DE2F71">
            <w:pPr>
              <w:pStyle w:val="Header"/>
              <w:ind w:left="284"/>
              <w:rPr>
                <w:b/>
                <w:bCs/>
              </w:rPr>
            </w:pPr>
            <w:r w:rsidRPr="00BE196F">
              <w:t>Extensive comparisons contain more or less the same layout: a form on the center of the screen, with a textbox and button for navigating to a corpus/corpora (which contains a list of documents that will be used opposed to the source text to identify contract-cheating) as well as a textbox and button for navigating to the source text. Once the user selected both options for comparison, they can click on the submit button and the analysis will start. A new window will open that displays the source document with a form to the right-hand side that lists all the sources from the corpus/corpora that contains text similarities.</w:t>
            </w:r>
          </w:p>
          <w:p w14:paraId="5017A2EE" w14:textId="77777777" w:rsidR="0053496D" w:rsidRPr="00BE196F" w:rsidRDefault="0053496D" w:rsidP="00DE2F71">
            <w:pPr>
              <w:pStyle w:val="Header"/>
              <w:ind w:left="284"/>
            </w:pPr>
            <w:r w:rsidRPr="00BE196F">
              <w:t xml:space="preserve">Similar to the Quick Analysis, at the top of the screen there is a navigation bar with buttons that allows the user to navigate back to home or generate a feedback report. Users will also have the option to upload the source document to a cloud service or locally onto their device. </w:t>
            </w:r>
          </w:p>
          <w:p w14:paraId="35D270A9"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Stylometry Analysis – </w:t>
            </w:r>
            <w:r w:rsidRPr="00BE196F">
              <w:t>contains a menu/navigation bar at the top of the screen, with a textbox and button for navigating to a corpus/corpora that will be used to identify authorship attribution as well as a textbox and button for navigating to the source text. Once the user selected both options, they can click on the submit button, the analysis will start and display a new screen. The screen contains a result that indicates whether the source document is indeed original property of the author. The screen will also contain forms at the bottom of the screen that indicates the student’s performance, the analysis as to why the author is not the original owner and a chart containing clustered coordinates that supports the evidence from the analysis feedback. The user will have an option to upload the source document to a cloud service or store the document locally on their device.</w:t>
            </w:r>
          </w:p>
          <w:p w14:paraId="6538C1F5" w14:textId="77777777" w:rsidR="0053496D" w:rsidRPr="00BE196F" w:rsidRDefault="0053496D" w:rsidP="0053496D">
            <w:pPr>
              <w:pStyle w:val="Header"/>
              <w:numPr>
                <w:ilvl w:val="0"/>
                <w:numId w:val="60"/>
              </w:numPr>
              <w:tabs>
                <w:tab w:val="clear" w:pos="4513"/>
                <w:tab w:val="clear" w:pos="9026"/>
              </w:tabs>
              <w:ind w:left="284" w:hanging="284"/>
              <w:rPr>
                <w:b/>
                <w:bCs/>
              </w:rPr>
            </w:pPr>
            <w:r w:rsidRPr="00BE196F">
              <w:rPr>
                <w:b/>
                <w:bCs/>
              </w:rPr>
              <w:t xml:space="preserve">Reports – </w:t>
            </w:r>
            <w:r w:rsidRPr="00BE196F">
              <w:t>contains a menu/navigation bar at the top of the screen, with buttons that allows the user to navigate back to Home, text comparisons, stylometry analysis, feedback reports and finally a logout button. The final feedback report will be displayed on this screen.</w:t>
            </w:r>
          </w:p>
          <w:p w14:paraId="4D75C78B" w14:textId="77777777" w:rsidR="0053496D" w:rsidRPr="00BE196F" w:rsidRDefault="0053496D" w:rsidP="00DE2F71"/>
          <w:p w14:paraId="3A74FCC8" w14:textId="77777777" w:rsidR="0053496D" w:rsidRPr="00BE196F" w:rsidRDefault="0053496D" w:rsidP="00DE2F71">
            <w:pPr>
              <w:pStyle w:val="Header"/>
              <w:rPr>
                <w:b/>
                <w:bCs/>
              </w:rPr>
            </w:pPr>
            <w:r w:rsidRPr="00BE196F">
              <w:rPr>
                <w:b/>
                <w:bCs/>
              </w:rPr>
              <w:t>User requirements and Application functionalities</w:t>
            </w:r>
          </w:p>
          <w:p w14:paraId="351263F7"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identifying academic misconduct committed by a student/contract-cheating is as follow: The client receives the alleged plagiarized documentation from the Registrar or SJS, the client uses a plagiarism checker such as Turnitin to check for text similarities between dissimilar sources. Turnitin does apparently possess some stylometric functionalities, these however are not open-source, and data cannot be accessed via third-party applications without the required licensing or permissions from Turnitin. Finally, the client must generate reports based on the text similarities. </w:t>
            </w:r>
          </w:p>
          <w:p w14:paraId="1D91D65F"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process of generating the reports is currently laborious and involves a lot of copying and pasting from source documents and the compared documents from which Turnitin detected text similarities. The client must manually highlight text similarities in the feedback reports, and document spacing can also become problematic at times. </w:t>
            </w:r>
          </w:p>
          <w:p w14:paraId="7ED9B39B" w14:textId="77777777" w:rsidR="0053496D" w:rsidRPr="00BE196F" w:rsidRDefault="0053496D" w:rsidP="0053496D">
            <w:pPr>
              <w:pStyle w:val="Header"/>
              <w:numPr>
                <w:ilvl w:val="0"/>
                <w:numId w:val="61"/>
              </w:numPr>
              <w:tabs>
                <w:tab w:val="clear" w:pos="4513"/>
                <w:tab w:val="clear" w:pos="9026"/>
              </w:tabs>
              <w:ind w:left="284" w:hanging="284"/>
            </w:pPr>
            <w:r w:rsidRPr="00BE196F">
              <w:lastRenderedPageBreak/>
              <w:t xml:space="preserve">Currently there does not exist a corpus of documents which can be used to compare against the source documents for text similarities and plagiarism. Thus, the accuracy of the plagiarism levels identified by this process is questionable, and sometimes the client lacks proof of plagiarism since there is currently few to no released software that provides stylometric functionalities (without licensing at appalling prices that is). </w:t>
            </w:r>
          </w:p>
          <w:p w14:paraId="00CC2AE3" w14:textId="77777777" w:rsidR="0053496D" w:rsidRPr="00BE196F" w:rsidRDefault="0053496D" w:rsidP="0053496D">
            <w:pPr>
              <w:pStyle w:val="Header"/>
              <w:numPr>
                <w:ilvl w:val="0"/>
                <w:numId w:val="61"/>
              </w:numPr>
              <w:tabs>
                <w:tab w:val="clear" w:pos="4513"/>
                <w:tab w:val="clear" w:pos="9026"/>
              </w:tabs>
              <w:ind w:left="284" w:hanging="284"/>
            </w:pPr>
            <w:r w:rsidRPr="00BE196F">
              <w:t xml:space="preserve">The client wants the development team to design and develop an application that implements stylometric functionalities to increase the accuracy of detected plagiarism levels/authorship attribution. The client wants the application to be able to generate feedback reports that indicates the statistics and charts/graphs generated from the stylometric functions to support the evidence of contract-cheating by a party. The client should be able to compare documents side-by-side without the need to open new windows to compare documents. </w:t>
            </w:r>
          </w:p>
          <w:p w14:paraId="3395F765" w14:textId="77777777" w:rsidR="0053496D" w:rsidRPr="00BE196F" w:rsidRDefault="0053496D" w:rsidP="0053496D">
            <w:pPr>
              <w:pStyle w:val="Header"/>
              <w:numPr>
                <w:ilvl w:val="0"/>
                <w:numId w:val="61"/>
              </w:numPr>
              <w:tabs>
                <w:tab w:val="clear" w:pos="4513"/>
                <w:tab w:val="clear" w:pos="9026"/>
              </w:tabs>
              <w:ind w:left="284" w:hanging="284"/>
            </w:pPr>
            <w:r w:rsidRPr="00BE196F">
              <w:t>The generation of the feedback reports must be automated, and the investigation process must become streamlined as a result. In order to identify the authorship of a document, the client suggested that the team should have a look at document metadata, stylometric performance metrics as well as machine learning algorithms, since these key concepts can assist one in identifying contract-cheating. In order to compare documents, the client suggested that it is not necessary to design and create a database, the development team can create a small corpus (local folder on a device) containing ten to eleven documents that can be compared to the source text.</w:t>
            </w:r>
          </w:p>
          <w:p w14:paraId="1B40A8A0" w14:textId="77777777" w:rsidR="0053496D" w:rsidRPr="00BE196F" w:rsidRDefault="0053496D" w:rsidP="00DE2F71">
            <w:pPr>
              <w:pStyle w:val="Header"/>
              <w:rPr>
                <w:b/>
                <w:bCs/>
              </w:rPr>
            </w:pPr>
          </w:p>
          <w:p w14:paraId="1A91B351" w14:textId="77777777" w:rsidR="0053496D" w:rsidRPr="00BE196F" w:rsidRDefault="0053496D" w:rsidP="00DE2F71">
            <w:pPr>
              <w:pStyle w:val="Header"/>
              <w:rPr>
                <w:b/>
                <w:bCs/>
              </w:rPr>
            </w:pPr>
            <w:r w:rsidRPr="00BE196F">
              <w:rPr>
                <w:b/>
                <w:bCs/>
              </w:rPr>
              <w:t>Document Metadata</w:t>
            </w:r>
          </w:p>
          <w:p w14:paraId="6298FA8F" w14:textId="77777777" w:rsidR="0053496D" w:rsidRPr="00BE196F" w:rsidRDefault="0053496D" w:rsidP="0053496D">
            <w:pPr>
              <w:pStyle w:val="Header"/>
              <w:numPr>
                <w:ilvl w:val="0"/>
                <w:numId w:val="63"/>
              </w:numPr>
              <w:tabs>
                <w:tab w:val="clear" w:pos="4513"/>
                <w:tab w:val="clear" w:pos="9026"/>
              </w:tabs>
              <w:ind w:left="284" w:hanging="284"/>
            </w:pPr>
            <w:r w:rsidRPr="00BE196F">
              <w:t xml:space="preserve">Metadata is organized reference data that helps to sort and identify attributes of the information it represents. The data included in metadata can be utilized to create timelines, establish explanations, and even more. Metadata, in the hands of a trained digital forensics experts, might give light on a specific issue in a case or perhaps constitute a case's turning point. This is crucial data that can be used to identify contract-cheating. However, metadata on its own, like any other piece of digital evidence, is rarely sufficient to justify a point. Almost all digital evidence necessitates some form of corroboration using a combination of electronic and non-electronic evidence. Without adequately constructing a foundation for that evidence, relying on a single piece of electronic evidence can result in misunderstandings or misinterpretations. Whish is why the development team needs to identify performance metrics of stylometry. Document metadata includes information about the authorship, editing time, and even the computer on which the document was modified, that is stored within a document. Typical metadata of a document includes, but is not limited to: file name, title, author, app name (software document was edited on), version of the software, date created, last printed and saved. Others include the total editing time, person the document was last saved by, word, page and page counts, file path, date the document was created and last edited, date the document was last accessed, file size, document hash etc. One can speculate from these metadata why it can be useful to identify contract-cheating by detecting discrepancies between different document versions. More on document metadata: </w:t>
            </w:r>
            <w:hyperlink r:id="rId39" w:history="1">
              <w:r w:rsidRPr="00BE196F">
                <w:rPr>
                  <w:rStyle w:val="Hyperlink"/>
                </w:rPr>
                <w:t>MetaData.</w:t>
              </w:r>
            </w:hyperlink>
          </w:p>
          <w:p w14:paraId="21D13720" w14:textId="77777777" w:rsidR="0053496D" w:rsidRPr="00BE196F" w:rsidRDefault="0053496D" w:rsidP="00DE2F71">
            <w:pPr>
              <w:pStyle w:val="Header"/>
              <w:rPr>
                <w:b/>
                <w:bCs/>
              </w:rPr>
            </w:pPr>
          </w:p>
          <w:p w14:paraId="723C8975" w14:textId="77777777" w:rsidR="0053496D" w:rsidRPr="00BE196F" w:rsidRDefault="0053496D" w:rsidP="00DE2F71">
            <w:pPr>
              <w:pStyle w:val="Header"/>
              <w:rPr>
                <w:b/>
                <w:bCs/>
              </w:rPr>
            </w:pPr>
            <w:r w:rsidRPr="00BE196F">
              <w:rPr>
                <w:b/>
                <w:bCs/>
              </w:rPr>
              <w:t>Feedback Reports</w:t>
            </w:r>
          </w:p>
          <w:p w14:paraId="17724E9C" w14:textId="77777777" w:rsidR="0053496D" w:rsidRPr="00BE196F" w:rsidRDefault="0053496D" w:rsidP="0053496D">
            <w:pPr>
              <w:pStyle w:val="Header"/>
              <w:numPr>
                <w:ilvl w:val="0"/>
                <w:numId w:val="63"/>
              </w:numPr>
              <w:tabs>
                <w:tab w:val="clear" w:pos="4513"/>
                <w:tab w:val="clear" w:pos="9026"/>
              </w:tabs>
              <w:ind w:left="284" w:hanging="284"/>
            </w:pPr>
            <w:r w:rsidRPr="00BE196F">
              <w:t>The client mentioned that the report-generation process is currently time-consuming and includes a lot of copying and pasting from source documents and other documents where Turnitin discovered text similarities. In the feedback reports, the customer must manually mark language similarities, and document spacing can be troublesome to fix at times. The generation of feedback reports must be automated, and as a result, the investigation procedure must be simplified. The client suggested that in order to improve the feedback from the reports, the development team must focus on stylometry performance metrics to support claims of plagiarism from the Registrar.</w:t>
            </w:r>
          </w:p>
          <w:p w14:paraId="173E68F4" w14:textId="77777777" w:rsidR="0053496D" w:rsidRPr="00BE196F" w:rsidRDefault="0053496D" w:rsidP="00DE2F71">
            <w:pPr>
              <w:pStyle w:val="Header"/>
              <w:rPr>
                <w:b/>
                <w:bCs/>
              </w:rPr>
            </w:pPr>
          </w:p>
          <w:p w14:paraId="504D078C" w14:textId="77777777" w:rsidR="0053496D" w:rsidRPr="00BE196F" w:rsidRDefault="0053496D" w:rsidP="00DE2F71">
            <w:pPr>
              <w:pStyle w:val="Header"/>
              <w:rPr>
                <w:b/>
                <w:bCs/>
              </w:rPr>
            </w:pPr>
            <w:r w:rsidRPr="00BE196F">
              <w:rPr>
                <w:b/>
                <w:bCs/>
              </w:rPr>
              <w:t>Performance metrics</w:t>
            </w:r>
          </w:p>
          <w:p w14:paraId="36275476" w14:textId="77777777" w:rsidR="0053496D" w:rsidRPr="00BE196F" w:rsidRDefault="0053496D" w:rsidP="0053496D">
            <w:pPr>
              <w:pStyle w:val="Header"/>
              <w:numPr>
                <w:ilvl w:val="0"/>
                <w:numId w:val="63"/>
              </w:numPr>
              <w:tabs>
                <w:tab w:val="clear" w:pos="4513"/>
                <w:tab w:val="clear" w:pos="9026"/>
              </w:tabs>
              <w:ind w:left="284" w:hanging="284"/>
            </w:pPr>
            <w:r w:rsidRPr="00BE196F">
              <w:t>Zander visualized the performance metrics of stylometry as follow:</w:t>
            </w:r>
          </w:p>
          <w:p w14:paraId="1DDFFB1A"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Words, characters, and punctuation</w:t>
            </w:r>
          </w:p>
          <w:p w14:paraId="34B0CBD1" w14:textId="77777777" w:rsidR="0053496D" w:rsidRPr="00BE196F" w:rsidRDefault="0053496D" w:rsidP="00DE2F71">
            <w:pPr>
              <w:pStyle w:val="Header"/>
              <w:ind w:left="284"/>
            </w:pPr>
            <w:r w:rsidRPr="00BE196F">
              <w:t>Zander mentioned that the team can exclude certain words, characters, or punctuations to identify authors of a document. Individual authors tend to use specific grammar or punctuation, by focusing on a specific style/words/punctuation conventions, it might become easier to identify whether an author did indeed write an original text.</w:t>
            </w:r>
          </w:p>
          <w:p w14:paraId="7D87F3AE"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Metadata</w:t>
            </w:r>
          </w:p>
          <w:p w14:paraId="639C437C" w14:textId="77777777" w:rsidR="0053496D" w:rsidRPr="00BE196F" w:rsidRDefault="0053496D" w:rsidP="00DE2F71">
            <w:pPr>
              <w:pStyle w:val="Header"/>
              <w:ind w:left="284"/>
            </w:pPr>
            <w:r w:rsidRPr="00BE196F">
              <w:t>As mentioned before, document metadata can be extremely useful to identify contract cheating. Last minute to a small number of edits might be a good indication that plagiarism was committed. Different versions of documents can also be a strong indication. If a document was edited on different operating systems by different version of software, it is also rather apparent that a document was sent around and edited by different individuals, rendering an author’s claim of originality invalid.</w:t>
            </w:r>
          </w:p>
          <w:p w14:paraId="7CD5CDD3"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Clustering (Binongo-Analysis)</w:t>
            </w:r>
          </w:p>
          <w:p w14:paraId="3146196E" w14:textId="77777777" w:rsidR="0053496D" w:rsidRPr="00BE196F" w:rsidRDefault="0053496D" w:rsidP="00DE2F71">
            <w:pPr>
              <w:pStyle w:val="Header"/>
              <w:ind w:left="284"/>
            </w:pPr>
            <w:r w:rsidRPr="00BE196F">
              <w:t xml:space="preserve">Zander mentioned that by using the Binongo-Analysis, one can use graphs and charts to identify discrepancies between author styles. In the Binongo case-study, the authors were able to decrease fifty dimensions to two using multivariate statistical techniques of a principal component analysis. The best-fitting plane ensures that the most significant information is kept because the first two PCs (principal components) account for the two highest shares of the overall variation. The clusters that form is natural, and the visual representation is accurate. The lower-dimensional representation's interpoint distances give us a picture of the text blocks' relative affinities in the original hyperspace. The authorial component appeared to be the most significant cause of variation in the data sets. Baum's books differed from Thompson's in that the former's are on one side of the first PC's mean, while the latter's are on the other. The Binongo-Analysis confident accurately identified Thompson as the author of the 15th book because of this unwavering constancy. </w:t>
            </w:r>
          </w:p>
          <w:p w14:paraId="694A5B83" w14:textId="77777777" w:rsidR="0053496D" w:rsidRPr="00BE196F" w:rsidRDefault="0053496D" w:rsidP="00DE2F71">
            <w:pPr>
              <w:pStyle w:val="Header"/>
              <w:ind w:left="284"/>
            </w:pPr>
            <w:r w:rsidRPr="00BE196F">
              <w:t xml:space="preserve">When PCA is utilized as a graphical tool, it has an advantage over approaches that offer numerical probabilities: PCA's validity as a technique for identifying authors is not based on unverifiable statistical assumptions. Its application has grown in favor among stylometrists, who frequently adopt a multidimensional method in their research. Surprisingly, the approach may be capable of more than only distinguishing between two authors. It can be utilized to isolate differences in literary genre while analyzing the works of a single author. Oscar Wilde's plays were separated from his essays on the best-fitting plane in a prior analysis (Binongo and Smith 1999b). The team can include a legend to identify all items on a chart/graph. More on the Binongo-Analysis case-study: </w:t>
            </w:r>
            <w:hyperlink r:id="rId40" w:history="1">
              <w:r w:rsidRPr="00BE196F">
                <w:rPr>
                  <w:rStyle w:val="Hyperlink"/>
                </w:rPr>
                <w:t>Binongo</w:t>
              </w:r>
            </w:hyperlink>
            <w:r w:rsidRPr="00BE196F">
              <w:t xml:space="preserve"> </w:t>
            </w:r>
          </w:p>
          <w:p w14:paraId="64A5A686"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istance between clusters</w:t>
            </w:r>
          </w:p>
          <w:p w14:paraId="41F25F23" w14:textId="77777777" w:rsidR="0053496D" w:rsidRPr="00BE196F" w:rsidRDefault="0053496D" w:rsidP="00DE2F71">
            <w:pPr>
              <w:pStyle w:val="Header"/>
              <w:ind w:left="284"/>
              <w:rPr>
                <w:rStyle w:val="Hyperlink"/>
              </w:rPr>
            </w:pPr>
            <w:r w:rsidRPr="00BE196F">
              <w:t xml:space="preserve">Zander mentioned that the distance between the clusters in a Binongo-Analysis can also be used to identify authors of specific texts. Burrows' Delta and its variants can be used to identify authorship. Feature scaling (several types of standardization and normalization) and the type of distance measures (notably Manhattan, Euclidean, and Cosine) can be used as independent variables and the correct authorship attributions as the dependent variable indicative of the performance of each of the methods. As a result, one can describe in greater depth how each of these two factors interacts with one another and influences outcomes. More on identifying authorship via using Burrows’ Delta: </w:t>
            </w:r>
            <w:r w:rsidRPr="00BE196F">
              <w:fldChar w:fldCharType="begin"/>
            </w:r>
            <w:r w:rsidRPr="00BE196F">
              <w:instrText>HYPERLINK "https://watermark.silverchair.com/fqx023.pdf?token=AQECAHi208BE49Ooan9kkhW_Ercy7Dm3ZL_9Cf3qfKAc485ysgAAAsYwggLCBgkqhkiG9w0BBwagggKzMIICrwIBADCCAqgGCSqGSIb3DQEHATAeBglghkgBZQMEAS4wEQQMLZ_BO8Qdp239IrA6AgEQgIICeeG4QgIfFt00DTslStK1g5G2Kac5kPMdYuMsFAOnePJWTZxZemQJ1lB1eHN3fH1DbNmpwaz6MZM1J2JOA2wge4NgYWFL3ux8O4ZE7S6NyOa1eRw1OJPssOP1RGCnGQoJGiEmqYIcGSCNHmcKd3uW8LiSAohuMYje7E-E42PLSZ9V27whDXz3q81GeYpCBKYbaBBPEy9PJzme7E43wwjs6COe2f2i7RLmh1YrXHUd4MZYoB6vB0fwWvMOLuxXb97oaA2dX7GCalPJFj6QwcexF8IQKqIQAoGl3rqiq6wB3NY-Yp-uq4k0oo-exIUTbB6uD6MwW35TiQraX6C6AvNQVMnKJbf8AdN0VTjMduxzTTB_gxDz344HU8-afvDZbtEohPnbqT1AJbJSZChvUPRxMS6LGcKBc6f-m0ItW_cyAO2g-KanwwudiVFSutz4WoF2p10H2dT_r9GIx6uTY7xVCLjDNFZSo1GdiFNpB_Bk1USs4gBThFbOBOBixeLqefnkevt9INx3loXDiZYYRHnycvFgjHoEPSUfDIIEGdosUVbWUy6dONQOWbrdGkwWeIPJ5gqYV5evTHF6jdfQIOimq76_XpxYxh97U4dpBydrMulZCNDkQCxz4IrAGqgeiRWsnODpraSMLNrodcyS5xscWeuP3m3I3xb87y44mFUJDy-IaeQDgETfF5IvGVEFMLYr3FVx5RX-jbMzZkTsGixsnv99Gqo55M7IKSgI3-g_94jKBgdMrGK3WBHLZ5Fdya7cq6pXQdNK3rlING52KD7E1vXh656a2mJU8PXWj9Bxmksdz49P4H30XAxbSLSAoeQvVC_WKclE3LmMXg"</w:instrText>
            </w:r>
            <w:r w:rsidRPr="00BE196F">
              <w:fldChar w:fldCharType="separate"/>
            </w:r>
            <w:r w:rsidRPr="00BE196F">
              <w:rPr>
                <w:rStyle w:val="Hyperlink"/>
              </w:rPr>
              <w:t>Understanding and explaining Delta</w:t>
            </w:r>
          </w:p>
          <w:p w14:paraId="0A38903E" w14:textId="77777777" w:rsidR="0053496D" w:rsidRPr="00BE196F" w:rsidRDefault="0053496D" w:rsidP="00DE2F71">
            <w:pPr>
              <w:pStyle w:val="Header"/>
              <w:ind w:left="284"/>
            </w:pPr>
            <w:r w:rsidRPr="00BE196F">
              <w:rPr>
                <w:rStyle w:val="Hyperlink"/>
              </w:rPr>
              <w:t>measures for authorship attribution</w:t>
            </w:r>
            <w:r w:rsidRPr="00BE196F">
              <w:fldChar w:fldCharType="end"/>
            </w:r>
          </w:p>
          <w:p w14:paraId="37025BC9" w14:textId="77777777" w:rsidR="0053496D" w:rsidRPr="00BE196F" w:rsidRDefault="0053496D" w:rsidP="0053496D">
            <w:pPr>
              <w:pStyle w:val="Header"/>
              <w:numPr>
                <w:ilvl w:val="0"/>
                <w:numId w:val="65"/>
              </w:numPr>
              <w:tabs>
                <w:tab w:val="clear" w:pos="4513"/>
                <w:tab w:val="clear" w:pos="9026"/>
              </w:tabs>
              <w:ind w:left="284" w:hanging="284"/>
              <w:rPr>
                <w:b/>
                <w:bCs/>
              </w:rPr>
            </w:pPr>
            <w:r w:rsidRPr="00BE196F">
              <w:rPr>
                <w:b/>
                <w:bCs/>
              </w:rPr>
              <w:t>Document revisions</w:t>
            </w:r>
          </w:p>
          <w:p w14:paraId="70880FE0" w14:textId="77777777" w:rsidR="0053496D" w:rsidRPr="00BE196F" w:rsidRDefault="0053496D" w:rsidP="00DE2F71">
            <w:pPr>
              <w:pStyle w:val="Header"/>
              <w:ind w:left="284"/>
            </w:pPr>
            <w:r w:rsidRPr="00BE196F">
              <w:lastRenderedPageBreak/>
              <w:t>The total number of document revisions can also be a strong indicator whether plagiarism was committed. The number of revisions is indirectly proportional to the level of plagiarism.</w:t>
            </w:r>
          </w:p>
          <w:p w14:paraId="2ED5E6C2" w14:textId="77777777" w:rsidR="0053496D" w:rsidRPr="00BE196F" w:rsidRDefault="0053496D" w:rsidP="00DE2F71">
            <w:pPr>
              <w:pStyle w:val="Header"/>
              <w:rPr>
                <w:b/>
                <w:bCs/>
              </w:rPr>
            </w:pPr>
          </w:p>
          <w:p w14:paraId="5F0266FC" w14:textId="77777777" w:rsidR="0053496D" w:rsidRPr="00BE196F" w:rsidRDefault="0053496D" w:rsidP="00DE2F71">
            <w:pPr>
              <w:pStyle w:val="Header"/>
              <w:rPr>
                <w:b/>
                <w:bCs/>
              </w:rPr>
            </w:pPr>
            <w:r w:rsidRPr="00BE196F">
              <w:rPr>
                <w:b/>
                <w:bCs/>
              </w:rPr>
              <w:t>Application Data Flows</w:t>
            </w:r>
          </w:p>
          <w:p w14:paraId="7A35A876"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in – </w:t>
            </w:r>
            <w:r w:rsidRPr="00BE196F">
              <w:t>user enters username and password. Valid → go to Home page. Invalid → prompt user to re-enter username or password.</w:t>
            </w:r>
          </w:p>
          <w:p w14:paraId="778CABAD"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Home – </w:t>
            </w:r>
            <w:r w:rsidRPr="00BE196F">
              <w:t>when user click on the “Home” button on navigation bar, navigate to Home screen</w:t>
            </w:r>
            <w:r w:rsidRPr="00BE196F">
              <w:rPr>
                <w:b/>
                <w:bCs/>
              </w:rPr>
              <w:t>.</w:t>
            </w:r>
          </w:p>
          <w:p w14:paraId="6AA312F1"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Quick Text Analysis – </w:t>
            </w:r>
            <w:r w:rsidRPr="00BE196F">
              <w:t>user uploads source and suspected text → software analyses text → generate feedback report → user can save the report locally or on a cloud service</w:t>
            </w:r>
          </w:p>
          <w:p w14:paraId="0D1A9493"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Extensive Text Analysis – </w:t>
            </w:r>
            <w:r w:rsidRPr="00BE196F">
              <w:t>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4FC289E4"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Stylometry –</w:t>
            </w:r>
            <w:r w:rsidRPr="00BE196F">
              <w:t xml:space="preserve"> user selects a corpus → user uploads a source text → source file gets uploaded to the local corpus</w:t>
            </w:r>
            <w:r w:rsidRPr="00BE196F">
              <w:rPr>
                <w:b/>
                <w:bCs/>
              </w:rPr>
              <w:t xml:space="preserve"> → </w:t>
            </w:r>
            <w:r w:rsidRPr="00BE196F">
              <w:t>software analyses text → generate feedback report → report gets uploaded to cloud service</w:t>
            </w:r>
          </w:p>
          <w:p w14:paraId="7530DC65" w14:textId="77777777" w:rsidR="0053496D" w:rsidRPr="00BE196F" w:rsidRDefault="0053496D" w:rsidP="0053496D">
            <w:pPr>
              <w:pStyle w:val="Header"/>
              <w:numPr>
                <w:ilvl w:val="0"/>
                <w:numId w:val="63"/>
              </w:numPr>
              <w:tabs>
                <w:tab w:val="clear" w:pos="4513"/>
                <w:tab w:val="clear" w:pos="9026"/>
              </w:tabs>
              <w:ind w:left="284" w:hanging="284"/>
              <w:rPr>
                <w:b/>
                <w:bCs/>
              </w:rPr>
            </w:pPr>
            <w:r w:rsidRPr="00BE196F">
              <w:rPr>
                <w:b/>
                <w:bCs/>
              </w:rPr>
              <w:t xml:space="preserve">Logout – </w:t>
            </w:r>
            <w:r w:rsidRPr="00BE196F">
              <w:t>when user clicks the “Logout” button on the navigation bar, the user is logged out of the application</w:t>
            </w:r>
          </w:p>
          <w:p w14:paraId="6E841675" w14:textId="77777777" w:rsidR="0053496D" w:rsidRPr="00BE196F" w:rsidRDefault="0053496D" w:rsidP="00DE2F71">
            <w:pPr>
              <w:pStyle w:val="Header"/>
              <w:rPr>
                <w:b/>
                <w:bCs/>
              </w:rPr>
            </w:pPr>
          </w:p>
          <w:p w14:paraId="5C5E8BCD" w14:textId="77777777" w:rsidR="0053496D" w:rsidRPr="00BE196F" w:rsidRDefault="0053496D" w:rsidP="00DE2F71">
            <w:pPr>
              <w:pStyle w:val="Header"/>
              <w:rPr>
                <w:b/>
                <w:bCs/>
              </w:rPr>
            </w:pPr>
            <w:r w:rsidRPr="00BE196F">
              <w:rPr>
                <w:b/>
                <w:bCs/>
              </w:rPr>
              <w:t>Application Prototype</w:t>
            </w:r>
          </w:p>
          <w:p w14:paraId="322616B5" w14:textId="77777777" w:rsidR="0053496D" w:rsidRPr="00BE196F" w:rsidRDefault="0053496D" w:rsidP="0053496D">
            <w:pPr>
              <w:pStyle w:val="Header"/>
              <w:numPr>
                <w:ilvl w:val="0"/>
                <w:numId w:val="66"/>
              </w:numPr>
              <w:tabs>
                <w:tab w:val="clear" w:pos="4513"/>
                <w:tab w:val="clear" w:pos="9026"/>
              </w:tabs>
              <w:ind w:left="284" w:hanging="284"/>
            </w:pPr>
            <w:r w:rsidRPr="00BE196F">
              <w:t>The development team agreed that they would build a functional prototype for the client. The prototype will be delivered to the client between the 28</w:t>
            </w:r>
            <w:r w:rsidRPr="00BE196F">
              <w:rPr>
                <w:vertAlign w:val="superscript"/>
              </w:rPr>
              <w:t>th</w:t>
            </w:r>
            <w:r w:rsidRPr="00BE196F">
              <w:t xml:space="preserve"> of July to 4</w:t>
            </w:r>
            <w:r w:rsidRPr="00BE196F">
              <w:rPr>
                <w:vertAlign w:val="superscript"/>
              </w:rPr>
              <w:t>th</w:t>
            </w:r>
            <w:r w:rsidRPr="00BE196F">
              <w:t xml:space="preserve"> of August. For the time being, the development team needs to research Stylometry, machine learning algorithms and data visualization. The team also needs to sharpen their Python skills and study Flask architecture.</w:t>
            </w:r>
          </w:p>
          <w:p w14:paraId="7A41F26B" w14:textId="77777777" w:rsidR="0053496D" w:rsidRPr="00BE196F" w:rsidRDefault="0053496D" w:rsidP="00DE2F71">
            <w:pPr>
              <w:rPr>
                <w:color w:val="0000FF"/>
              </w:rPr>
            </w:pPr>
          </w:p>
          <w:p w14:paraId="4EFDFCD0" w14:textId="77777777" w:rsidR="0053496D" w:rsidRPr="00BE196F" w:rsidRDefault="0053496D" w:rsidP="00DE2F71">
            <w:pPr>
              <w:rPr>
                <w:color w:val="0000FF"/>
              </w:rPr>
            </w:pPr>
          </w:p>
          <w:p w14:paraId="00D8A0D7" w14:textId="77777777" w:rsidR="0053496D" w:rsidRPr="00BE196F" w:rsidRDefault="0053496D" w:rsidP="00DE2F71">
            <w:pPr>
              <w:rPr>
                <w:i/>
                <w:iCs/>
              </w:rPr>
            </w:pPr>
            <w:r w:rsidRPr="00BE196F">
              <w:rPr>
                <w:b/>
              </w:rPr>
              <w:t>PARKING LOT</w:t>
            </w:r>
            <w:r w:rsidRPr="00BE196F">
              <w:t xml:space="preserve">: </w:t>
            </w:r>
            <w:r w:rsidRPr="00BE196F">
              <w:rPr>
                <w:i/>
                <w:iCs/>
              </w:rPr>
              <w:t xml:space="preserve">[Describe any items that may have been deferred for a later discussion] </w:t>
            </w:r>
          </w:p>
          <w:p w14:paraId="119F1374" w14:textId="77777777" w:rsidR="0053496D" w:rsidRPr="00BE196F" w:rsidRDefault="0053496D" w:rsidP="00DE2F71"/>
          <w:p w14:paraId="1EB9F73A" w14:textId="77777777" w:rsidR="0053496D" w:rsidRPr="00BE196F" w:rsidRDefault="0053496D" w:rsidP="00DE2F71">
            <w:pPr>
              <w:rPr>
                <w:color w:val="0000FF"/>
              </w:rPr>
            </w:pPr>
            <w:r w:rsidRPr="00BE196F">
              <w:t>N/A</w:t>
            </w:r>
          </w:p>
          <w:p w14:paraId="5F4E1FE2" w14:textId="77777777" w:rsidR="0053496D" w:rsidRPr="00BE196F" w:rsidRDefault="0053496D" w:rsidP="00DE2F71">
            <w:pPr>
              <w:rPr>
                <w:color w:val="0000FF"/>
              </w:rPr>
            </w:pPr>
          </w:p>
        </w:tc>
      </w:tr>
      <w:tr w:rsidR="0053496D" w:rsidRPr="00BE196F" w14:paraId="1A96122F" w14:textId="77777777" w:rsidTr="00DE2F71">
        <w:tc>
          <w:tcPr>
            <w:tcW w:w="11016" w:type="dxa"/>
            <w:shd w:val="clear" w:color="auto" w:fill="auto"/>
          </w:tcPr>
          <w:p w14:paraId="0D268A58" w14:textId="77777777" w:rsidR="0053496D" w:rsidRPr="00BE196F" w:rsidRDefault="0053496D" w:rsidP="00DE2F71">
            <w:pPr>
              <w:pStyle w:val="Header"/>
              <w:rPr>
                <w:b/>
                <w:bCs/>
              </w:rPr>
            </w:pPr>
          </w:p>
        </w:tc>
      </w:tr>
    </w:tbl>
    <w:p w14:paraId="0A44621B"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14FFA94D" w14:textId="77777777" w:rsidTr="00DE2F71">
        <w:trPr>
          <w:tblHeader/>
        </w:trPr>
        <w:tc>
          <w:tcPr>
            <w:tcW w:w="11016" w:type="dxa"/>
            <w:shd w:val="clear" w:color="auto" w:fill="D9D9D9"/>
          </w:tcPr>
          <w:p w14:paraId="7C744ECA" w14:textId="77777777" w:rsidR="0053496D" w:rsidRPr="00BE196F" w:rsidRDefault="0053496D" w:rsidP="00DE2F71">
            <w:pPr>
              <w:rPr>
                <w:sz w:val="20"/>
                <w:szCs w:val="20"/>
              </w:rPr>
            </w:pPr>
            <w:r w:rsidRPr="00BE196F">
              <w:rPr>
                <w:b/>
                <w:sz w:val="20"/>
                <w:szCs w:val="20"/>
              </w:rPr>
              <w:t>Miscellaneous Items:</w:t>
            </w:r>
          </w:p>
        </w:tc>
      </w:tr>
      <w:tr w:rsidR="0053496D" w:rsidRPr="00BE196F" w14:paraId="50C2FBF9" w14:textId="77777777" w:rsidTr="00DE2F71">
        <w:tc>
          <w:tcPr>
            <w:tcW w:w="11016" w:type="dxa"/>
            <w:shd w:val="clear" w:color="auto" w:fill="auto"/>
          </w:tcPr>
          <w:p w14:paraId="2F0EA3A6"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Kruger suggested that the team should look at alternative ways to design flow charts. Prof. Kruger mentioned that it should be worthwhile to look at swimline charts, Raci charts as well as IDEF charts, which are useful for visualizing software engineering systems.</w:t>
            </w:r>
          </w:p>
          <w:p w14:paraId="5FA8E561"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have a look into scattered charts</w:t>
            </w:r>
          </w:p>
          <w:p w14:paraId="6D749E6A"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The development team should read on Art Schneiderman: an expert on process management</w:t>
            </w:r>
          </w:p>
          <w:p w14:paraId="2DEE4318" w14:textId="77777777" w:rsidR="0053496D" w:rsidRPr="00BE196F" w:rsidRDefault="0053496D" w:rsidP="0053496D">
            <w:pPr>
              <w:numPr>
                <w:ilvl w:val="0"/>
                <w:numId w:val="66"/>
              </w:numPr>
              <w:spacing w:line="240" w:lineRule="auto"/>
              <w:ind w:left="567" w:hanging="578"/>
              <w:rPr>
                <w:sz w:val="20"/>
                <w:szCs w:val="20"/>
              </w:rPr>
            </w:pPr>
            <w:r w:rsidRPr="00BE196F">
              <w:rPr>
                <w:sz w:val="20"/>
                <w:szCs w:val="20"/>
              </w:rPr>
              <w:t>Prof. Neels warned the team about the potential dangers of releasing a fully functional prototype: it can lead to minority reports, as predictions/analysis from the software might automatically predict that an individual that is part of a certain group or populace are more likely to commit plagiarism.</w:t>
            </w:r>
          </w:p>
          <w:p w14:paraId="2890A97D" w14:textId="77777777" w:rsidR="0053496D" w:rsidRPr="00BE196F" w:rsidRDefault="0053496D" w:rsidP="00DE2F71">
            <w:pPr>
              <w:ind w:left="567"/>
              <w:rPr>
                <w:sz w:val="20"/>
                <w:szCs w:val="20"/>
              </w:rPr>
            </w:pPr>
            <w:r w:rsidRPr="00BE196F">
              <w:rPr>
                <w:sz w:val="20"/>
                <w:szCs w:val="20"/>
              </w:rPr>
              <w:t xml:space="preserve"> </w:t>
            </w:r>
          </w:p>
        </w:tc>
      </w:tr>
    </w:tbl>
    <w:p w14:paraId="634957F2" w14:textId="77777777" w:rsidR="0053496D" w:rsidRPr="00BE196F" w:rsidRDefault="0053496D" w:rsidP="0053496D">
      <w:pPr>
        <w:rPr>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9"/>
      </w:tblGrid>
      <w:tr w:rsidR="0053496D" w:rsidRPr="00BE196F" w14:paraId="4C195383" w14:textId="77777777" w:rsidTr="00DE2F71">
        <w:trPr>
          <w:tblHeader/>
        </w:trPr>
        <w:tc>
          <w:tcPr>
            <w:tcW w:w="11016" w:type="dxa"/>
            <w:shd w:val="clear" w:color="auto" w:fill="D9D9D9"/>
          </w:tcPr>
          <w:p w14:paraId="0FBFCC9D" w14:textId="77777777" w:rsidR="0053496D" w:rsidRPr="00BE196F" w:rsidRDefault="0053496D" w:rsidP="00DE2F71">
            <w:pPr>
              <w:rPr>
                <w:sz w:val="20"/>
                <w:szCs w:val="20"/>
              </w:rPr>
            </w:pPr>
            <w:r w:rsidRPr="00BE196F">
              <w:rPr>
                <w:b/>
                <w:sz w:val="20"/>
                <w:szCs w:val="20"/>
              </w:rPr>
              <w:t>Items for next minute:</w:t>
            </w:r>
          </w:p>
        </w:tc>
      </w:tr>
      <w:tr w:rsidR="0053496D" w:rsidRPr="00BE196F" w14:paraId="3FE2132E" w14:textId="77777777" w:rsidTr="00DE2F71">
        <w:tc>
          <w:tcPr>
            <w:tcW w:w="11016" w:type="dxa"/>
            <w:shd w:val="clear" w:color="auto" w:fill="auto"/>
          </w:tcPr>
          <w:p w14:paraId="02A5B670" w14:textId="77777777" w:rsidR="0053496D" w:rsidRPr="00BE196F" w:rsidRDefault="0053496D" w:rsidP="0053496D">
            <w:pPr>
              <w:numPr>
                <w:ilvl w:val="0"/>
                <w:numId w:val="47"/>
              </w:numPr>
              <w:spacing w:line="240" w:lineRule="auto"/>
            </w:pPr>
            <w:r w:rsidRPr="00BE196F">
              <w:t>Discussion of application prototype</w:t>
            </w:r>
          </w:p>
          <w:p w14:paraId="2A54A51B" w14:textId="77777777" w:rsidR="0053496D" w:rsidRPr="00BE196F" w:rsidRDefault="0053496D" w:rsidP="0053496D">
            <w:pPr>
              <w:numPr>
                <w:ilvl w:val="0"/>
                <w:numId w:val="47"/>
              </w:numPr>
              <w:spacing w:line="240" w:lineRule="auto"/>
            </w:pPr>
            <w:r w:rsidRPr="00BE196F">
              <w:t>Stylometric functionalities</w:t>
            </w:r>
          </w:p>
          <w:p w14:paraId="0C4EBC0E" w14:textId="77777777" w:rsidR="0053496D" w:rsidRPr="00BE196F" w:rsidRDefault="0053496D" w:rsidP="0053496D">
            <w:pPr>
              <w:numPr>
                <w:ilvl w:val="0"/>
                <w:numId w:val="47"/>
              </w:numPr>
              <w:spacing w:line="240" w:lineRule="auto"/>
            </w:pPr>
            <w:r w:rsidRPr="00BE196F">
              <w:t>Data visualization techniques</w:t>
            </w:r>
          </w:p>
          <w:p w14:paraId="439114E4" w14:textId="77777777" w:rsidR="0053496D" w:rsidRPr="00BE196F" w:rsidRDefault="0053496D" w:rsidP="0053496D">
            <w:pPr>
              <w:numPr>
                <w:ilvl w:val="0"/>
                <w:numId w:val="47"/>
              </w:numPr>
              <w:spacing w:line="240" w:lineRule="auto"/>
            </w:pPr>
            <w:r w:rsidRPr="00BE196F">
              <w:lastRenderedPageBreak/>
              <w:t>Feedback report contents</w:t>
            </w:r>
          </w:p>
          <w:p w14:paraId="2FDB4453" w14:textId="77777777" w:rsidR="0053496D" w:rsidRPr="00BE196F" w:rsidRDefault="0053496D" w:rsidP="0053496D">
            <w:pPr>
              <w:numPr>
                <w:ilvl w:val="0"/>
                <w:numId w:val="47"/>
              </w:numPr>
              <w:spacing w:line="240" w:lineRule="auto"/>
            </w:pPr>
            <w:r w:rsidRPr="00BE196F">
              <w:t>Accuracy of analysis</w:t>
            </w:r>
          </w:p>
          <w:p w14:paraId="09D8E14C" w14:textId="77777777" w:rsidR="0053496D" w:rsidRPr="00BE196F" w:rsidRDefault="0053496D" w:rsidP="0053496D">
            <w:pPr>
              <w:numPr>
                <w:ilvl w:val="0"/>
                <w:numId w:val="47"/>
              </w:numPr>
              <w:spacing w:line="240" w:lineRule="auto"/>
            </w:pPr>
            <w:r w:rsidRPr="00BE196F">
              <w:t>User requirements satisfaction</w:t>
            </w:r>
          </w:p>
          <w:p w14:paraId="6047DC7A" w14:textId="77777777" w:rsidR="0053496D" w:rsidRPr="00BE196F" w:rsidRDefault="0053496D" w:rsidP="00DE2F71">
            <w:pPr>
              <w:rPr>
                <w:sz w:val="20"/>
                <w:szCs w:val="20"/>
              </w:rPr>
            </w:pPr>
          </w:p>
        </w:tc>
      </w:tr>
    </w:tbl>
    <w:p w14:paraId="5F06A3E6" w14:textId="7E819CB7" w:rsidR="0053496D" w:rsidRPr="00BE196F" w:rsidRDefault="0053496D" w:rsidP="0053496D">
      <w:pPr>
        <w:rPr>
          <w:sz w:val="20"/>
          <w:szCs w:val="20"/>
        </w:rPr>
      </w:pPr>
    </w:p>
    <w:p w14:paraId="4D661649" w14:textId="77777777" w:rsidR="006338ED" w:rsidRPr="00BE196F" w:rsidRDefault="006338ED" w:rsidP="0053496D">
      <w:pPr>
        <w:rPr>
          <w:sz w:val="20"/>
          <w:szCs w:val="20"/>
        </w:rPr>
      </w:pPr>
    </w:p>
    <w:p w14:paraId="3771A6E7" w14:textId="77777777" w:rsidR="00F81738" w:rsidRPr="00BE196F" w:rsidRDefault="00F81738" w:rsidP="00BE1E4C">
      <w:pPr>
        <w:spacing w:line="360" w:lineRule="auto"/>
      </w:pPr>
    </w:p>
    <w:sectPr w:rsidR="00F81738" w:rsidRPr="00BE196F">
      <w:headerReference w:type="default" r:id="rId41"/>
      <w:footerReference w:type="default" r:id="rId42"/>
      <w:headerReference w:type="first" r:id="rId43"/>
      <w:footerReference w:type="first" r:id="rId44"/>
      <w:pgSz w:w="11909" w:h="16834"/>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18A61C" w14:textId="77777777" w:rsidR="00461AA5" w:rsidRDefault="00461AA5">
      <w:pPr>
        <w:spacing w:line="240" w:lineRule="auto"/>
      </w:pPr>
      <w:r>
        <w:separator/>
      </w:r>
    </w:p>
  </w:endnote>
  <w:endnote w:type="continuationSeparator" w:id="0">
    <w:p w14:paraId="11095822" w14:textId="77777777" w:rsidR="00461AA5" w:rsidRDefault="00461AA5">
      <w:pPr>
        <w:spacing w:line="240" w:lineRule="auto"/>
      </w:pPr>
      <w:r>
        <w:continuationSeparator/>
      </w:r>
    </w:p>
  </w:endnote>
  <w:endnote w:type="continuationNotice" w:id="1">
    <w:p w14:paraId="015E8159" w14:textId="77777777" w:rsidR="00461AA5" w:rsidRDefault="00461AA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458F4" w14:textId="7B7E8DC6" w:rsidR="00605019" w:rsidRDefault="00605019">
    <w:pPr>
      <w:jc w:val="right"/>
    </w:pPr>
    <w:r>
      <w:fldChar w:fldCharType="begin"/>
    </w:r>
    <w:r>
      <w:instrText>PAGE</w:instrText>
    </w:r>
    <w:r>
      <w:fldChar w:fldCharType="separate"/>
    </w:r>
    <w:r w:rsidR="007A69E0">
      <w:rPr>
        <w:noProof/>
      </w:rPr>
      <w:t>2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916BB" w14:textId="77777777" w:rsidR="00605019" w:rsidRDefault="00605019">
    <w:pPr>
      <w:ind w:left="902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E47FE" w14:textId="77777777" w:rsidR="00461AA5" w:rsidRDefault="00461AA5">
      <w:pPr>
        <w:spacing w:line="240" w:lineRule="auto"/>
      </w:pPr>
      <w:r>
        <w:separator/>
      </w:r>
    </w:p>
  </w:footnote>
  <w:footnote w:type="continuationSeparator" w:id="0">
    <w:p w14:paraId="6252795C" w14:textId="77777777" w:rsidR="00461AA5" w:rsidRDefault="00461AA5">
      <w:pPr>
        <w:spacing w:line="240" w:lineRule="auto"/>
      </w:pPr>
      <w:r>
        <w:continuationSeparator/>
      </w:r>
    </w:p>
  </w:footnote>
  <w:footnote w:type="continuationNotice" w:id="1">
    <w:p w14:paraId="4919C553" w14:textId="77777777" w:rsidR="00461AA5" w:rsidRDefault="00461AA5">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00605019" w14:paraId="461D9999" w14:textId="77777777" w:rsidTr="139D2A7E">
      <w:tc>
        <w:tcPr>
          <w:tcW w:w="3005" w:type="dxa"/>
        </w:tcPr>
        <w:p w14:paraId="4C1F472B" w14:textId="0D42D60F" w:rsidR="00605019" w:rsidRDefault="00605019" w:rsidP="139D2A7E">
          <w:pPr>
            <w:pStyle w:val="Header"/>
            <w:ind w:left="-115"/>
          </w:pPr>
        </w:p>
      </w:tc>
      <w:tc>
        <w:tcPr>
          <w:tcW w:w="3005" w:type="dxa"/>
        </w:tcPr>
        <w:p w14:paraId="64C11C97" w14:textId="7928127F" w:rsidR="00605019" w:rsidRDefault="00605019" w:rsidP="139D2A7E">
          <w:pPr>
            <w:pStyle w:val="Header"/>
            <w:jc w:val="center"/>
          </w:pPr>
        </w:p>
      </w:tc>
      <w:tc>
        <w:tcPr>
          <w:tcW w:w="3005" w:type="dxa"/>
        </w:tcPr>
        <w:p w14:paraId="4C27F23B" w14:textId="065B9DC5" w:rsidR="00605019" w:rsidRDefault="00605019" w:rsidP="139D2A7E">
          <w:pPr>
            <w:pStyle w:val="Header"/>
            <w:ind w:right="-115"/>
            <w:jc w:val="right"/>
          </w:pPr>
        </w:p>
      </w:tc>
    </w:tr>
  </w:tbl>
  <w:p w14:paraId="3D40AAEB" w14:textId="04A2A1EF" w:rsidR="00605019" w:rsidRDefault="006050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4E1A7" w14:textId="77777777" w:rsidR="00605019" w:rsidRDefault="0060501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790"/>
    <w:multiLevelType w:val="hybridMultilevel"/>
    <w:tmpl w:val="AB569D3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05AD5E01"/>
    <w:multiLevelType w:val="hybridMultilevel"/>
    <w:tmpl w:val="2C5C0F50"/>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2" w15:restartNumberingAfterBreak="0">
    <w:nsid w:val="06285519"/>
    <w:multiLevelType w:val="hybridMultilevel"/>
    <w:tmpl w:val="7DA80048"/>
    <w:lvl w:ilvl="0" w:tplc="41968E5E">
      <w:start w:val="1"/>
      <w:numFmt w:val="decimal"/>
      <w:pStyle w:val="h3"/>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B93090"/>
    <w:multiLevelType w:val="hybridMultilevel"/>
    <w:tmpl w:val="6BF893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256173"/>
    <w:multiLevelType w:val="hybridMultilevel"/>
    <w:tmpl w:val="C504A3FC"/>
    <w:lvl w:ilvl="0" w:tplc="E2BA758E">
      <w:start w:val="1"/>
      <w:numFmt w:val="decimal"/>
      <w:lvlText w:val="1.%1"/>
      <w:lvlJc w:val="left"/>
      <w:pPr>
        <w:ind w:left="720" w:hanging="360"/>
      </w:pPr>
      <w:rPr>
        <w:rFonts w:ascii="Arial" w:hAnsi="Arial"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0A592408"/>
    <w:multiLevelType w:val="multilevel"/>
    <w:tmpl w:val="D780DF0A"/>
    <w:lvl w:ilvl="0">
      <w:start w:val="1"/>
      <w:numFmt w:val="decimal"/>
      <w:lvlText w:val="%1"/>
      <w:lvlJc w:val="left"/>
      <w:pPr>
        <w:tabs>
          <w:tab w:val="num" w:pos="432"/>
        </w:tabs>
        <w:ind w:left="432" w:hanging="432"/>
      </w:pPr>
      <w:rPr>
        <w:rFonts w:hint="default"/>
      </w:rPr>
    </w:lvl>
    <w:lvl w:ilvl="1">
      <w:start w:val="1"/>
      <w:numFmt w:val="decimal"/>
      <w:lvlText w:val="4.%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A657078"/>
    <w:multiLevelType w:val="hybridMultilevel"/>
    <w:tmpl w:val="A866C09C"/>
    <w:lvl w:ilvl="0" w:tplc="023C1648">
      <w:start w:val="1"/>
      <w:numFmt w:val="decimal"/>
      <w:lvlText w:val="9.%1"/>
      <w:lvlJc w:val="left"/>
      <w:pPr>
        <w:ind w:left="1080" w:hanging="360"/>
      </w:pPr>
      <w:rPr>
        <w:rFonts w:ascii="Arial" w:hAnsi="Arial"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7" w15:restartNumberingAfterBreak="0">
    <w:nsid w:val="0D081B52"/>
    <w:multiLevelType w:val="hybridMultilevel"/>
    <w:tmpl w:val="4D44B7A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DF80FF1"/>
    <w:multiLevelType w:val="hybridMultilevel"/>
    <w:tmpl w:val="78D6240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E087DD7"/>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2E4039"/>
    <w:multiLevelType w:val="hybridMultilevel"/>
    <w:tmpl w:val="DFBA7B28"/>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E6A1951"/>
    <w:multiLevelType w:val="multilevel"/>
    <w:tmpl w:val="F950F59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E7D0BDF"/>
    <w:multiLevelType w:val="hybridMultilevel"/>
    <w:tmpl w:val="1186A160"/>
    <w:lvl w:ilvl="0" w:tplc="7EDC2F3E">
      <w:start w:val="1"/>
      <w:numFmt w:val="bullet"/>
      <w:pStyle w:val="EndNoteBibliography"/>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012344E"/>
    <w:multiLevelType w:val="hybridMultilevel"/>
    <w:tmpl w:val="F8600292"/>
    <w:lvl w:ilvl="0" w:tplc="3D288020">
      <w:start w:val="1"/>
      <w:numFmt w:val="bullet"/>
      <w:lvlText w:val=""/>
      <w:lvlJc w:val="left"/>
      <w:pPr>
        <w:ind w:left="1860" w:hanging="360"/>
      </w:pPr>
      <w:rPr>
        <w:rFonts w:ascii="Symbol" w:hAnsi="Symbol" w:hint="default"/>
        <w:color w:val="auto"/>
      </w:rPr>
    </w:lvl>
    <w:lvl w:ilvl="1" w:tplc="1C090003" w:tentative="1">
      <w:start w:val="1"/>
      <w:numFmt w:val="bullet"/>
      <w:lvlText w:val="o"/>
      <w:lvlJc w:val="left"/>
      <w:pPr>
        <w:ind w:left="2580" w:hanging="360"/>
      </w:pPr>
      <w:rPr>
        <w:rFonts w:ascii="Courier New" w:hAnsi="Courier New" w:cs="Courier New" w:hint="default"/>
      </w:rPr>
    </w:lvl>
    <w:lvl w:ilvl="2" w:tplc="1C090005" w:tentative="1">
      <w:start w:val="1"/>
      <w:numFmt w:val="bullet"/>
      <w:lvlText w:val=""/>
      <w:lvlJc w:val="left"/>
      <w:pPr>
        <w:ind w:left="3300" w:hanging="360"/>
      </w:pPr>
      <w:rPr>
        <w:rFonts w:ascii="Wingdings" w:hAnsi="Wingdings" w:hint="default"/>
      </w:rPr>
    </w:lvl>
    <w:lvl w:ilvl="3" w:tplc="1C090001" w:tentative="1">
      <w:start w:val="1"/>
      <w:numFmt w:val="bullet"/>
      <w:lvlText w:val=""/>
      <w:lvlJc w:val="left"/>
      <w:pPr>
        <w:ind w:left="4020" w:hanging="360"/>
      </w:pPr>
      <w:rPr>
        <w:rFonts w:ascii="Symbol" w:hAnsi="Symbol" w:hint="default"/>
      </w:rPr>
    </w:lvl>
    <w:lvl w:ilvl="4" w:tplc="1C090003" w:tentative="1">
      <w:start w:val="1"/>
      <w:numFmt w:val="bullet"/>
      <w:lvlText w:val="o"/>
      <w:lvlJc w:val="left"/>
      <w:pPr>
        <w:ind w:left="4740" w:hanging="360"/>
      </w:pPr>
      <w:rPr>
        <w:rFonts w:ascii="Courier New" w:hAnsi="Courier New" w:cs="Courier New" w:hint="default"/>
      </w:rPr>
    </w:lvl>
    <w:lvl w:ilvl="5" w:tplc="1C090005" w:tentative="1">
      <w:start w:val="1"/>
      <w:numFmt w:val="bullet"/>
      <w:lvlText w:val=""/>
      <w:lvlJc w:val="left"/>
      <w:pPr>
        <w:ind w:left="5460" w:hanging="360"/>
      </w:pPr>
      <w:rPr>
        <w:rFonts w:ascii="Wingdings" w:hAnsi="Wingdings" w:hint="default"/>
      </w:rPr>
    </w:lvl>
    <w:lvl w:ilvl="6" w:tplc="1C090001" w:tentative="1">
      <w:start w:val="1"/>
      <w:numFmt w:val="bullet"/>
      <w:lvlText w:val=""/>
      <w:lvlJc w:val="left"/>
      <w:pPr>
        <w:ind w:left="6180" w:hanging="360"/>
      </w:pPr>
      <w:rPr>
        <w:rFonts w:ascii="Symbol" w:hAnsi="Symbol" w:hint="default"/>
      </w:rPr>
    </w:lvl>
    <w:lvl w:ilvl="7" w:tplc="1C090003" w:tentative="1">
      <w:start w:val="1"/>
      <w:numFmt w:val="bullet"/>
      <w:lvlText w:val="o"/>
      <w:lvlJc w:val="left"/>
      <w:pPr>
        <w:ind w:left="6900" w:hanging="360"/>
      </w:pPr>
      <w:rPr>
        <w:rFonts w:ascii="Courier New" w:hAnsi="Courier New" w:cs="Courier New" w:hint="default"/>
      </w:rPr>
    </w:lvl>
    <w:lvl w:ilvl="8" w:tplc="1C090005" w:tentative="1">
      <w:start w:val="1"/>
      <w:numFmt w:val="bullet"/>
      <w:lvlText w:val=""/>
      <w:lvlJc w:val="left"/>
      <w:pPr>
        <w:ind w:left="7620" w:hanging="360"/>
      </w:pPr>
      <w:rPr>
        <w:rFonts w:ascii="Wingdings" w:hAnsi="Wingdings" w:hint="default"/>
      </w:rPr>
    </w:lvl>
  </w:abstractNum>
  <w:abstractNum w:abstractNumId="14" w15:restartNumberingAfterBreak="0">
    <w:nsid w:val="148D1849"/>
    <w:multiLevelType w:val="hybridMultilevel"/>
    <w:tmpl w:val="E1A65212"/>
    <w:lvl w:ilvl="0" w:tplc="1C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16331A"/>
    <w:multiLevelType w:val="multilevel"/>
    <w:tmpl w:val="4142DEE4"/>
    <w:lvl w:ilvl="0">
      <w:start w:val="1"/>
      <w:numFmt w:val="decimal"/>
      <w:lvlText w:val="%1"/>
      <w:lvlJc w:val="left"/>
      <w:pPr>
        <w:tabs>
          <w:tab w:val="num" w:pos="432"/>
        </w:tabs>
        <w:ind w:left="432" w:hanging="432"/>
      </w:pPr>
      <w:rPr>
        <w:rFonts w:hint="default"/>
      </w:rPr>
    </w:lvl>
    <w:lvl w:ilvl="1">
      <w:start w:val="2"/>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C0933FF"/>
    <w:multiLevelType w:val="hybridMultilevel"/>
    <w:tmpl w:val="8AC2B732"/>
    <w:lvl w:ilvl="0" w:tplc="89448246">
      <w:start w:val="1"/>
      <w:numFmt w:val="decimal"/>
      <w:lvlText w:val="%1."/>
      <w:lvlJc w:val="left"/>
      <w:rPr>
        <w:color w:val="auto"/>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0964587"/>
    <w:multiLevelType w:val="hybridMultilevel"/>
    <w:tmpl w:val="D9808F4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20FA56F4"/>
    <w:multiLevelType w:val="hybridMultilevel"/>
    <w:tmpl w:val="10469FE0"/>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9461DDF"/>
    <w:multiLevelType w:val="multilevel"/>
    <w:tmpl w:val="68C268D4"/>
    <w:lvl w:ilvl="0">
      <w:start w:val="1"/>
      <w:numFmt w:val="decimal"/>
      <w:lvlText w:val="%1"/>
      <w:lvlJc w:val="left"/>
      <w:pPr>
        <w:tabs>
          <w:tab w:val="num" w:pos="432"/>
        </w:tabs>
        <w:ind w:left="432" w:hanging="432"/>
      </w:pPr>
      <w:rPr>
        <w:rFonts w:hint="default"/>
      </w:rPr>
    </w:lvl>
    <w:lvl w:ilvl="1">
      <w:start w:val="1"/>
      <w:numFmt w:val="decimal"/>
      <w:lvlText w:val="9.%2"/>
      <w:lvlJc w:val="left"/>
      <w:pPr>
        <w:tabs>
          <w:tab w:val="num" w:pos="576"/>
        </w:tabs>
        <w:ind w:left="576" w:hanging="576"/>
      </w:pPr>
      <w:rPr>
        <w:rFonts w:hint="default"/>
      </w:rPr>
    </w:lvl>
    <w:lvl w:ilvl="2">
      <w:start w:val="1"/>
      <w:numFmt w:val="decimal"/>
      <w:lvlText w:val="4.4.%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F423554"/>
    <w:multiLevelType w:val="hybridMultilevel"/>
    <w:tmpl w:val="60A060A4"/>
    <w:lvl w:ilvl="0" w:tplc="8182FDDA">
      <w:start w:val="1"/>
      <w:numFmt w:val="bullet"/>
      <w:lvlText w:val=""/>
      <w:lvlJc w:val="left"/>
      <w:pPr>
        <w:tabs>
          <w:tab w:val="num" w:pos="360"/>
        </w:tabs>
        <w:ind w:left="360" w:hanging="360"/>
      </w:pPr>
      <w:rPr>
        <w:rFonts w:ascii="Wingdings" w:hAnsi="Wingdings"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start w:val="1"/>
      <w:numFmt w:val="bullet"/>
      <w:lvlText w:val=""/>
      <w:lvlJc w:val="left"/>
      <w:pPr>
        <w:tabs>
          <w:tab w:val="num" w:pos="1800"/>
        </w:tabs>
        <w:ind w:left="1800" w:hanging="360"/>
      </w:pPr>
      <w:rPr>
        <w:rFonts w:ascii="Wingdings" w:hAnsi="Wingdings" w:hint="default"/>
      </w:rPr>
    </w:lvl>
    <w:lvl w:ilvl="3" w:tplc="04090001">
      <w:start w:val="1"/>
      <w:numFmt w:val="bullet"/>
      <w:lvlText w:val=""/>
      <w:lvlJc w:val="left"/>
      <w:pPr>
        <w:tabs>
          <w:tab w:val="num" w:pos="2520"/>
        </w:tabs>
        <w:ind w:left="2520" w:hanging="360"/>
      </w:pPr>
      <w:rPr>
        <w:rFonts w:ascii="Symbol" w:hAnsi="Symbol" w:hint="default"/>
      </w:rPr>
    </w:lvl>
    <w:lvl w:ilvl="4" w:tplc="04090003">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0E452D3"/>
    <w:multiLevelType w:val="hybridMultilevel"/>
    <w:tmpl w:val="8ED87A9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173344F"/>
    <w:multiLevelType w:val="hybridMultilevel"/>
    <w:tmpl w:val="92761F40"/>
    <w:lvl w:ilvl="0" w:tplc="1C090003">
      <w:start w:val="1"/>
      <w:numFmt w:val="bullet"/>
      <w:lvlText w:val="o"/>
      <w:lvlJc w:val="left"/>
      <w:pPr>
        <w:ind w:left="1140" w:hanging="360"/>
      </w:pPr>
      <w:rPr>
        <w:rFonts w:ascii="Courier New" w:hAnsi="Courier New" w:cs="Courier New"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23" w15:restartNumberingAfterBreak="0">
    <w:nsid w:val="32163B00"/>
    <w:multiLevelType w:val="multilevel"/>
    <w:tmpl w:val="75CEEB6E"/>
    <w:lvl w:ilvl="0">
      <w:start w:val="3"/>
      <w:numFmt w:val="decimal"/>
      <w:lvlText w:val="%1"/>
      <w:lvlJc w:val="left"/>
      <w:pPr>
        <w:tabs>
          <w:tab w:val="num" w:pos="432"/>
        </w:tabs>
        <w:ind w:left="432" w:hanging="432"/>
      </w:pPr>
      <w:rPr>
        <w:rFonts w:hint="default"/>
      </w:rPr>
    </w:lvl>
    <w:lvl w:ilvl="1">
      <w:start w:val="5"/>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340F5B63"/>
    <w:multiLevelType w:val="hybridMultilevel"/>
    <w:tmpl w:val="71FE8E4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5570C53"/>
    <w:multiLevelType w:val="multilevel"/>
    <w:tmpl w:val="F6D03D2A"/>
    <w:lvl w:ilvl="0">
      <w:start w:val="3"/>
      <w:numFmt w:val="decimal"/>
      <w:lvlText w:val="%1"/>
      <w:lvlJc w:val="left"/>
      <w:pPr>
        <w:tabs>
          <w:tab w:val="num" w:pos="432"/>
        </w:tabs>
        <w:ind w:left="432" w:hanging="432"/>
      </w:pPr>
      <w:rPr>
        <w:rFonts w:hint="default"/>
      </w:rPr>
    </w:lvl>
    <w:lvl w:ilvl="1">
      <w:start w:val="7"/>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35827A28"/>
    <w:multiLevelType w:val="multilevel"/>
    <w:tmpl w:val="6C686BDA"/>
    <w:lvl w:ilvl="0">
      <w:start w:val="3"/>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35D44296"/>
    <w:multiLevelType w:val="hybridMultilevel"/>
    <w:tmpl w:val="7512CD4C"/>
    <w:lvl w:ilvl="0" w:tplc="57DE6D88">
      <w:start w:val="1"/>
      <w:numFmt w:val="decimal"/>
      <w:lvlText w:val="12.%1"/>
      <w:lvlJc w:val="left"/>
      <w:pPr>
        <w:ind w:left="720" w:hanging="360"/>
      </w:pPr>
      <w:rPr>
        <w:rFonts w:hint="default"/>
      </w:rPr>
    </w:lvl>
    <w:lvl w:ilvl="1" w:tplc="9CEA62EE">
      <w:start w:val="1"/>
      <w:numFmt w:val="lowerLetter"/>
      <w:lvlText w:val="%2."/>
      <w:lvlJc w:val="left"/>
      <w:pPr>
        <w:ind w:left="1440" w:hanging="360"/>
      </w:pPr>
      <w:rPr>
        <w:b/>
        <w:bCs/>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3CB93FA3"/>
    <w:multiLevelType w:val="hybridMultilevel"/>
    <w:tmpl w:val="E6DABD42"/>
    <w:lvl w:ilvl="0" w:tplc="359AA454">
      <w:start w:val="1"/>
      <w:numFmt w:val="bullet"/>
      <w:lvlText w:val=""/>
      <w:lvlJc w:val="left"/>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3E435B10"/>
    <w:multiLevelType w:val="hybridMultilevel"/>
    <w:tmpl w:val="73608924"/>
    <w:lvl w:ilvl="0" w:tplc="40F69530">
      <w:numFmt w:val="bullet"/>
      <w:lvlText w:val="•"/>
      <w:lvlJc w:val="left"/>
      <w:pPr>
        <w:ind w:left="720" w:hanging="360"/>
      </w:pPr>
      <w:rPr>
        <w:rFonts w:ascii="Calibri" w:eastAsia="Calibri" w:hAnsi="Calibri"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3F805DD4"/>
    <w:multiLevelType w:val="hybridMultilevel"/>
    <w:tmpl w:val="A71A3A56"/>
    <w:lvl w:ilvl="0" w:tplc="0409000F">
      <w:start w:val="1"/>
      <w:numFmt w:val="decimal"/>
      <w:lvlText w:val="%1."/>
      <w:lvlJc w:val="left"/>
      <w:pPr>
        <w:tabs>
          <w:tab w:val="num" w:pos="420"/>
        </w:tabs>
        <w:ind w:left="4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40122616"/>
    <w:multiLevelType w:val="multilevel"/>
    <w:tmpl w:val="E35A7770"/>
    <w:lvl w:ilvl="0">
      <w:start w:val="5"/>
      <w:numFmt w:val="decimal"/>
      <w:lvlText w:val="%1"/>
      <w:lvlJc w:val="left"/>
      <w:pPr>
        <w:tabs>
          <w:tab w:val="num" w:pos="432"/>
        </w:tabs>
        <w:ind w:left="432" w:hanging="432"/>
      </w:pPr>
      <w:rPr>
        <w:rFonts w:hint="default"/>
      </w:rPr>
    </w:lvl>
    <w:lvl w:ilvl="1">
      <w:start w:val="1"/>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41FE5CEF"/>
    <w:multiLevelType w:val="hybridMultilevel"/>
    <w:tmpl w:val="A20C16FE"/>
    <w:lvl w:ilvl="0" w:tplc="1C090003">
      <w:start w:val="1"/>
      <w:numFmt w:val="bullet"/>
      <w:lvlText w:val="o"/>
      <w:lvlJc w:val="left"/>
      <w:pPr>
        <w:ind w:left="780" w:hanging="360"/>
      </w:pPr>
      <w:rPr>
        <w:rFonts w:ascii="Courier New" w:hAnsi="Courier New" w:cs="Courier New"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3" w15:restartNumberingAfterBreak="0">
    <w:nsid w:val="442D4820"/>
    <w:multiLevelType w:val="multilevel"/>
    <w:tmpl w:val="DFBE40A4"/>
    <w:lvl w:ilvl="0">
      <w:start w:val="5"/>
      <w:numFmt w:val="decimal"/>
      <w:lvlText w:val="%1"/>
      <w:lvlJc w:val="left"/>
      <w:pPr>
        <w:tabs>
          <w:tab w:val="num" w:pos="432"/>
        </w:tabs>
        <w:ind w:left="432" w:hanging="432"/>
      </w:pPr>
      <w:rPr>
        <w:rFonts w:hint="default"/>
      </w:rPr>
    </w:lvl>
    <w:lvl w:ilvl="1">
      <w:start w:val="6"/>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463223C2"/>
    <w:multiLevelType w:val="multilevel"/>
    <w:tmpl w:val="FDE2856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5" w15:restartNumberingAfterBreak="0">
    <w:nsid w:val="477C2ECB"/>
    <w:multiLevelType w:val="multilevel"/>
    <w:tmpl w:val="A2A086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48083108"/>
    <w:multiLevelType w:val="hybridMultilevel"/>
    <w:tmpl w:val="AB4AA064"/>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37" w15:restartNumberingAfterBreak="0">
    <w:nsid w:val="48650ABC"/>
    <w:multiLevelType w:val="hybridMultilevel"/>
    <w:tmpl w:val="DCFA123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4B5E095D"/>
    <w:multiLevelType w:val="hybridMultilevel"/>
    <w:tmpl w:val="00C0215A"/>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39" w15:restartNumberingAfterBreak="0">
    <w:nsid w:val="4B94222E"/>
    <w:multiLevelType w:val="hybridMultilevel"/>
    <w:tmpl w:val="CE1C8E0C"/>
    <w:lvl w:ilvl="0" w:tplc="1C090003">
      <w:start w:val="1"/>
      <w:numFmt w:val="bullet"/>
      <w:lvlText w:val="o"/>
      <w:lvlJc w:val="left"/>
      <w:pPr>
        <w:ind w:left="1713" w:hanging="360"/>
      </w:pPr>
      <w:rPr>
        <w:rFonts w:ascii="Courier New" w:hAnsi="Courier New" w:cs="Courier New" w:hint="default"/>
      </w:rPr>
    </w:lvl>
    <w:lvl w:ilvl="1" w:tplc="1C090003" w:tentative="1">
      <w:start w:val="1"/>
      <w:numFmt w:val="bullet"/>
      <w:lvlText w:val="o"/>
      <w:lvlJc w:val="left"/>
      <w:pPr>
        <w:ind w:left="2433" w:hanging="360"/>
      </w:pPr>
      <w:rPr>
        <w:rFonts w:ascii="Courier New" w:hAnsi="Courier New" w:cs="Courier New" w:hint="default"/>
      </w:rPr>
    </w:lvl>
    <w:lvl w:ilvl="2" w:tplc="1C090005" w:tentative="1">
      <w:start w:val="1"/>
      <w:numFmt w:val="bullet"/>
      <w:lvlText w:val=""/>
      <w:lvlJc w:val="left"/>
      <w:pPr>
        <w:ind w:left="3153" w:hanging="360"/>
      </w:pPr>
      <w:rPr>
        <w:rFonts w:ascii="Wingdings" w:hAnsi="Wingdings" w:hint="default"/>
      </w:rPr>
    </w:lvl>
    <w:lvl w:ilvl="3" w:tplc="1C090001" w:tentative="1">
      <w:start w:val="1"/>
      <w:numFmt w:val="bullet"/>
      <w:lvlText w:val=""/>
      <w:lvlJc w:val="left"/>
      <w:pPr>
        <w:ind w:left="3873" w:hanging="360"/>
      </w:pPr>
      <w:rPr>
        <w:rFonts w:ascii="Symbol" w:hAnsi="Symbol" w:hint="default"/>
      </w:rPr>
    </w:lvl>
    <w:lvl w:ilvl="4" w:tplc="1C090003" w:tentative="1">
      <w:start w:val="1"/>
      <w:numFmt w:val="bullet"/>
      <w:lvlText w:val="o"/>
      <w:lvlJc w:val="left"/>
      <w:pPr>
        <w:ind w:left="4593" w:hanging="360"/>
      </w:pPr>
      <w:rPr>
        <w:rFonts w:ascii="Courier New" w:hAnsi="Courier New" w:cs="Courier New" w:hint="default"/>
      </w:rPr>
    </w:lvl>
    <w:lvl w:ilvl="5" w:tplc="1C090005" w:tentative="1">
      <w:start w:val="1"/>
      <w:numFmt w:val="bullet"/>
      <w:lvlText w:val=""/>
      <w:lvlJc w:val="left"/>
      <w:pPr>
        <w:ind w:left="5313" w:hanging="360"/>
      </w:pPr>
      <w:rPr>
        <w:rFonts w:ascii="Wingdings" w:hAnsi="Wingdings" w:hint="default"/>
      </w:rPr>
    </w:lvl>
    <w:lvl w:ilvl="6" w:tplc="1C090001" w:tentative="1">
      <w:start w:val="1"/>
      <w:numFmt w:val="bullet"/>
      <w:lvlText w:val=""/>
      <w:lvlJc w:val="left"/>
      <w:pPr>
        <w:ind w:left="6033" w:hanging="360"/>
      </w:pPr>
      <w:rPr>
        <w:rFonts w:ascii="Symbol" w:hAnsi="Symbol" w:hint="default"/>
      </w:rPr>
    </w:lvl>
    <w:lvl w:ilvl="7" w:tplc="1C090003" w:tentative="1">
      <w:start w:val="1"/>
      <w:numFmt w:val="bullet"/>
      <w:lvlText w:val="o"/>
      <w:lvlJc w:val="left"/>
      <w:pPr>
        <w:ind w:left="6753" w:hanging="360"/>
      </w:pPr>
      <w:rPr>
        <w:rFonts w:ascii="Courier New" w:hAnsi="Courier New" w:cs="Courier New" w:hint="default"/>
      </w:rPr>
    </w:lvl>
    <w:lvl w:ilvl="8" w:tplc="1C090005" w:tentative="1">
      <w:start w:val="1"/>
      <w:numFmt w:val="bullet"/>
      <w:lvlText w:val=""/>
      <w:lvlJc w:val="left"/>
      <w:pPr>
        <w:ind w:left="7473" w:hanging="360"/>
      </w:pPr>
      <w:rPr>
        <w:rFonts w:ascii="Wingdings" w:hAnsi="Wingdings" w:hint="default"/>
      </w:rPr>
    </w:lvl>
  </w:abstractNum>
  <w:abstractNum w:abstractNumId="40" w15:restartNumberingAfterBreak="0">
    <w:nsid w:val="4F47126B"/>
    <w:multiLevelType w:val="hybridMultilevel"/>
    <w:tmpl w:val="9EF80B76"/>
    <w:lvl w:ilvl="0" w:tplc="3D288020">
      <w:start w:val="1"/>
      <w:numFmt w:val="bullet"/>
      <w:lvlText w:val=""/>
      <w:lvlJc w:val="left"/>
      <w:pPr>
        <w:ind w:left="720" w:hanging="360"/>
      </w:pPr>
      <w:rPr>
        <w:rFonts w:ascii="Symbol" w:hAnsi="Symbol" w:hint="default"/>
        <w:color w:val="auto"/>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501D2185"/>
    <w:multiLevelType w:val="hybridMultilevel"/>
    <w:tmpl w:val="5FD869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2" w15:restartNumberingAfterBreak="0">
    <w:nsid w:val="50B56316"/>
    <w:multiLevelType w:val="multilevel"/>
    <w:tmpl w:val="F39C3530"/>
    <w:lvl w:ilvl="0">
      <w:start w:val="3"/>
      <w:numFmt w:val="decimal"/>
      <w:lvlText w:val="%1"/>
      <w:lvlJc w:val="left"/>
      <w:pPr>
        <w:tabs>
          <w:tab w:val="num" w:pos="432"/>
        </w:tabs>
        <w:ind w:left="432" w:hanging="432"/>
      </w:pPr>
      <w:rPr>
        <w:rFonts w:hint="default"/>
      </w:rPr>
    </w:lvl>
    <w:lvl w:ilvl="1">
      <w:start w:val="3"/>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3" w15:restartNumberingAfterBreak="0">
    <w:nsid w:val="542D0D84"/>
    <w:multiLevelType w:val="hybridMultilevel"/>
    <w:tmpl w:val="825EDC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58655588"/>
    <w:multiLevelType w:val="hybridMultilevel"/>
    <w:tmpl w:val="43241AFA"/>
    <w:lvl w:ilvl="0" w:tplc="1C090003">
      <w:start w:val="1"/>
      <w:numFmt w:val="bullet"/>
      <w:lvlText w:val="o"/>
      <w:lvlJc w:val="left"/>
      <w:pPr>
        <w:ind w:left="1140" w:hanging="360"/>
      </w:pPr>
      <w:rPr>
        <w:rFonts w:ascii="Courier New" w:hAnsi="Courier New" w:cs="Courier New" w:hint="default"/>
        <w:color w:val="auto"/>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45" w15:restartNumberingAfterBreak="0">
    <w:nsid w:val="58E92E0D"/>
    <w:multiLevelType w:val="hybridMultilevel"/>
    <w:tmpl w:val="82CC6A78"/>
    <w:lvl w:ilvl="0" w:tplc="3D288020">
      <w:start w:val="1"/>
      <w:numFmt w:val="bullet"/>
      <w:lvlText w:val=""/>
      <w:lvlJc w:val="left"/>
      <w:pPr>
        <w:tabs>
          <w:tab w:val="num" w:pos="360"/>
        </w:tabs>
        <w:ind w:left="360" w:hanging="360"/>
      </w:pPr>
      <w:rPr>
        <w:rFonts w:ascii="Symbol" w:hAnsi="Symbol" w:hint="default"/>
        <w:color w:val="auto"/>
      </w:rPr>
    </w:lvl>
    <w:lvl w:ilvl="1" w:tplc="FFFFFFFF">
      <w:start w:val="1"/>
      <w:numFmt w:val="bullet"/>
      <w:lvlText w:val="o"/>
      <w:lvlJc w:val="left"/>
      <w:pPr>
        <w:tabs>
          <w:tab w:val="num" w:pos="1080"/>
        </w:tabs>
        <w:ind w:left="1080" w:hanging="360"/>
      </w:pPr>
      <w:rPr>
        <w:rFonts w:ascii="Courier New" w:hAnsi="Courier New" w:cs="Courier New" w:hint="default"/>
      </w:rPr>
    </w:lvl>
    <w:lvl w:ilvl="2" w:tplc="FFFFFFFF">
      <w:start w:val="1"/>
      <w:numFmt w:val="bullet"/>
      <w:lvlText w:val=""/>
      <w:lvlJc w:val="left"/>
      <w:pPr>
        <w:tabs>
          <w:tab w:val="num" w:pos="1800"/>
        </w:tabs>
        <w:ind w:left="1800" w:hanging="360"/>
      </w:pPr>
      <w:rPr>
        <w:rFonts w:ascii="Wingdings" w:hAnsi="Wingdings" w:hint="default"/>
      </w:rPr>
    </w:lvl>
    <w:lvl w:ilvl="3" w:tplc="FFFFFFFF">
      <w:start w:val="1"/>
      <w:numFmt w:val="bullet"/>
      <w:lvlText w:val=""/>
      <w:lvlJc w:val="left"/>
      <w:pPr>
        <w:tabs>
          <w:tab w:val="num" w:pos="2520"/>
        </w:tabs>
        <w:ind w:left="2520" w:hanging="360"/>
      </w:pPr>
      <w:rPr>
        <w:rFonts w:ascii="Symbol" w:hAnsi="Symbol" w:hint="default"/>
      </w:rPr>
    </w:lvl>
    <w:lvl w:ilvl="4" w:tplc="FFFFFFFF">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46" w15:restartNumberingAfterBreak="0">
    <w:nsid w:val="5C102A11"/>
    <w:multiLevelType w:val="hybridMultilevel"/>
    <w:tmpl w:val="F74250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DB248BD"/>
    <w:multiLevelType w:val="hybridMultilevel"/>
    <w:tmpl w:val="769CD0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1A65E9D"/>
    <w:multiLevelType w:val="multilevel"/>
    <w:tmpl w:val="48A67D06"/>
    <w:lvl w:ilvl="0">
      <w:start w:val="5"/>
      <w:numFmt w:val="decimal"/>
      <w:lvlText w:val="%1"/>
      <w:lvlJc w:val="left"/>
      <w:pPr>
        <w:tabs>
          <w:tab w:val="num" w:pos="432"/>
        </w:tabs>
        <w:ind w:left="432" w:hanging="432"/>
      </w:pPr>
      <w:rPr>
        <w:rFonts w:hint="default"/>
      </w:rPr>
    </w:lvl>
    <w:lvl w:ilvl="1">
      <w:start w:val="8"/>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9" w15:restartNumberingAfterBreak="0">
    <w:nsid w:val="62453D90"/>
    <w:multiLevelType w:val="hybridMultilevel"/>
    <w:tmpl w:val="176272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0" w15:restartNumberingAfterBreak="0">
    <w:nsid w:val="65401988"/>
    <w:multiLevelType w:val="hybridMultilevel"/>
    <w:tmpl w:val="333E35F4"/>
    <w:lvl w:ilvl="0" w:tplc="1C090001">
      <w:start w:val="1"/>
      <w:numFmt w:val="bullet"/>
      <w:lvlText w:val=""/>
      <w:lvlJc w:val="left"/>
      <w:pPr>
        <w:ind w:left="1140" w:hanging="360"/>
      </w:pPr>
      <w:rPr>
        <w:rFonts w:ascii="Symbol" w:hAnsi="Symbol" w:hint="default"/>
      </w:rPr>
    </w:lvl>
    <w:lvl w:ilvl="1" w:tplc="1C090003" w:tentative="1">
      <w:start w:val="1"/>
      <w:numFmt w:val="bullet"/>
      <w:lvlText w:val="o"/>
      <w:lvlJc w:val="left"/>
      <w:pPr>
        <w:ind w:left="1860" w:hanging="360"/>
      </w:pPr>
      <w:rPr>
        <w:rFonts w:ascii="Courier New" w:hAnsi="Courier New" w:cs="Courier New" w:hint="default"/>
      </w:rPr>
    </w:lvl>
    <w:lvl w:ilvl="2" w:tplc="1C090005" w:tentative="1">
      <w:start w:val="1"/>
      <w:numFmt w:val="bullet"/>
      <w:lvlText w:val=""/>
      <w:lvlJc w:val="left"/>
      <w:pPr>
        <w:ind w:left="2580" w:hanging="360"/>
      </w:pPr>
      <w:rPr>
        <w:rFonts w:ascii="Wingdings" w:hAnsi="Wingdings" w:hint="default"/>
      </w:rPr>
    </w:lvl>
    <w:lvl w:ilvl="3" w:tplc="1C090001" w:tentative="1">
      <w:start w:val="1"/>
      <w:numFmt w:val="bullet"/>
      <w:lvlText w:val=""/>
      <w:lvlJc w:val="left"/>
      <w:pPr>
        <w:ind w:left="3300" w:hanging="360"/>
      </w:pPr>
      <w:rPr>
        <w:rFonts w:ascii="Symbol" w:hAnsi="Symbol" w:hint="default"/>
      </w:rPr>
    </w:lvl>
    <w:lvl w:ilvl="4" w:tplc="1C090003" w:tentative="1">
      <w:start w:val="1"/>
      <w:numFmt w:val="bullet"/>
      <w:lvlText w:val="o"/>
      <w:lvlJc w:val="left"/>
      <w:pPr>
        <w:ind w:left="4020" w:hanging="360"/>
      </w:pPr>
      <w:rPr>
        <w:rFonts w:ascii="Courier New" w:hAnsi="Courier New" w:cs="Courier New" w:hint="default"/>
      </w:rPr>
    </w:lvl>
    <w:lvl w:ilvl="5" w:tplc="1C090005" w:tentative="1">
      <w:start w:val="1"/>
      <w:numFmt w:val="bullet"/>
      <w:lvlText w:val=""/>
      <w:lvlJc w:val="left"/>
      <w:pPr>
        <w:ind w:left="4740" w:hanging="360"/>
      </w:pPr>
      <w:rPr>
        <w:rFonts w:ascii="Wingdings" w:hAnsi="Wingdings" w:hint="default"/>
      </w:rPr>
    </w:lvl>
    <w:lvl w:ilvl="6" w:tplc="1C090001" w:tentative="1">
      <w:start w:val="1"/>
      <w:numFmt w:val="bullet"/>
      <w:lvlText w:val=""/>
      <w:lvlJc w:val="left"/>
      <w:pPr>
        <w:ind w:left="5460" w:hanging="360"/>
      </w:pPr>
      <w:rPr>
        <w:rFonts w:ascii="Symbol" w:hAnsi="Symbol" w:hint="default"/>
      </w:rPr>
    </w:lvl>
    <w:lvl w:ilvl="7" w:tplc="1C090003" w:tentative="1">
      <w:start w:val="1"/>
      <w:numFmt w:val="bullet"/>
      <w:lvlText w:val="o"/>
      <w:lvlJc w:val="left"/>
      <w:pPr>
        <w:ind w:left="6180" w:hanging="360"/>
      </w:pPr>
      <w:rPr>
        <w:rFonts w:ascii="Courier New" w:hAnsi="Courier New" w:cs="Courier New" w:hint="default"/>
      </w:rPr>
    </w:lvl>
    <w:lvl w:ilvl="8" w:tplc="1C090005" w:tentative="1">
      <w:start w:val="1"/>
      <w:numFmt w:val="bullet"/>
      <w:lvlText w:val=""/>
      <w:lvlJc w:val="left"/>
      <w:pPr>
        <w:ind w:left="6900" w:hanging="360"/>
      </w:pPr>
      <w:rPr>
        <w:rFonts w:ascii="Wingdings" w:hAnsi="Wingdings" w:hint="default"/>
      </w:rPr>
    </w:lvl>
  </w:abstractNum>
  <w:abstractNum w:abstractNumId="51" w15:restartNumberingAfterBreak="0">
    <w:nsid w:val="68362370"/>
    <w:multiLevelType w:val="multilevel"/>
    <w:tmpl w:val="16180452"/>
    <w:lvl w:ilvl="0">
      <w:start w:val="1"/>
      <w:numFmt w:val="decimal"/>
      <w:lvlText w:val="%1"/>
      <w:lvlJc w:val="left"/>
      <w:pPr>
        <w:tabs>
          <w:tab w:val="num" w:pos="432"/>
        </w:tabs>
        <w:ind w:left="432" w:hanging="432"/>
      </w:pPr>
      <w:rPr>
        <w:rFonts w:hint="default"/>
      </w:rPr>
    </w:lvl>
    <w:lvl w:ilvl="1">
      <w:start w:val="1"/>
      <w:numFmt w:val="decimal"/>
      <w:lvlText w:val="2.%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2" w15:restartNumberingAfterBreak="0">
    <w:nsid w:val="6BFF6BD5"/>
    <w:multiLevelType w:val="hybridMultilevel"/>
    <w:tmpl w:val="113C69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3" w15:restartNumberingAfterBreak="0">
    <w:nsid w:val="6CDB6BA8"/>
    <w:multiLevelType w:val="multilevel"/>
    <w:tmpl w:val="0F4ADD1A"/>
    <w:lvl w:ilvl="0">
      <w:start w:val="3"/>
      <w:numFmt w:val="decimal"/>
      <w:lvlText w:val="%1"/>
      <w:lvlJc w:val="left"/>
      <w:pPr>
        <w:tabs>
          <w:tab w:val="num" w:pos="432"/>
        </w:tabs>
        <w:ind w:left="432" w:hanging="432"/>
      </w:pPr>
      <w:rPr>
        <w:rFonts w:hint="default"/>
      </w:rPr>
    </w:lvl>
    <w:lvl w:ilvl="1">
      <w:start w:val="4"/>
      <w:numFmt w:val="decimal"/>
      <w:lvlText w:val="1.%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4" w15:restartNumberingAfterBreak="0">
    <w:nsid w:val="71E061E7"/>
    <w:multiLevelType w:val="hybridMultilevel"/>
    <w:tmpl w:val="45EA921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5" w15:restartNumberingAfterBreak="0">
    <w:nsid w:val="74D42CFB"/>
    <w:multiLevelType w:val="hybridMultilevel"/>
    <w:tmpl w:val="AD60AA98"/>
    <w:lvl w:ilvl="0" w:tplc="04360001">
      <w:start w:val="1"/>
      <w:numFmt w:val="bullet"/>
      <w:lvlText w:val=""/>
      <w:lvlJc w:val="left"/>
      <w:pPr>
        <w:ind w:left="720" w:hanging="360"/>
      </w:pPr>
      <w:rPr>
        <w:rFonts w:ascii="Symbol" w:hAnsi="Symbol" w:hint="default"/>
      </w:rPr>
    </w:lvl>
    <w:lvl w:ilvl="1" w:tplc="04360003" w:tentative="1">
      <w:start w:val="1"/>
      <w:numFmt w:val="bullet"/>
      <w:lvlText w:val="o"/>
      <w:lvlJc w:val="left"/>
      <w:pPr>
        <w:ind w:left="1440" w:hanging="360"/>
      </w:pPr>
      <w:rPr>
        <w:rFonts w:ascii="Courier New" w:hAnsi="Courier New" w:cs="Courier New" w:hint="default"/>
      </w:rPr>
    </w:lvl>
    <w:lvl w:ilvl="2" w:tplc="04360005" w:tentative="1">
      <w:start w:val="1"/>
      <w:numFmt w:val="bullet"/>
      <w:lvlText w:val=""/>
      <w:lvlJc w:val="left"/>
      <w:pPr>
        <w:ind w:left="2160" w:hanging="360"/>
      </w:pPr>
      <w:rPr>
        <w:rFonts w:ascii="Wingdings" w:hAnsi="Wingdings" w:hint="default"/>
      </w:rPr>
    </w:lvl>
    <w:lvl w:ilvl="3" w:tplc="04360001" w:tentative="1">
      <w:start w:val="1"/>
      <w:numFmt w:val="bullet"/>
      <w:lvlText w:val=""/>
      <w:lvlJc w:val="left"/>
      <w:pPr>
        <w:ind w:left="2880" w:hanging="360"/>
      </w:pPr>
      <w:rPr>
        <w:rFonts w:ascii="Symbol" w:hAnsi="Symbol" w:hint="default"/>
      </w:rPr>
    </w:lvl>
    <w:lvl w:ilvl="4" w:tplc="04360003" w:tentative="1">
      <w:start w:val="1"/>
      <w:numFmt w:val="bullet"/>
      <w:lvlText w:val="o"/>
      <w:lvlJc w:val="left"/>
      <w:pPr>
        <w:ind w:left="3600" w:hanging="360"/>
      </w:pPr>
      <w:rPr>
        <w:rFonts w:ascii="Courier New" w:hAnsi="Courier New" w:cs="Courier New" w:hint="default"/>
      </w:rPr>
    </w:lvl>
    <w:lvl w:ilvl="5" w:tplc="04360005" w:tentative="1">
      <w:start w:val="1"/>
      <w:numFmt w:val="bullet"/>
      <w:lvlText w:val=""/>
      <w:lvlJc w:val="left"/>
      <w:pPr>
        <w:ind w:left="4320" w:hanging="360"/>
      </w:pPr>
      <w:rPr>
        <w:rFonts w:ascii="Wingdings" w:hAnsi="Wingdings" w:hint="default"/>
      </w:rPr>
    </w:lvl>
    <w:lvl w:ilvl="6" w:tplc="04360001" w:tentative="1">
      <w:start w:val="1"/>
      <w:numFmt w:val="bullet"/>
      <w:lvlText w:val=""/>
      <w:lvlJc w:val="left"/>
      <w:pPr>
        <w:ind w:left="5040" w:hanging="360"/>
      </w:pPr>
      <w:rPr>
        <w:rFonts w:ascii="Symbol" w:hAnsi="Symbol" w:hint="default"/>
      </w:rPr>
    </w:lvl>
    <w:lvl w:ilvl="7" w:tplc="04360003" w:tentative="1">
      <w:start w:val="1"/>
      <w:numFmt w:val="bullet"/>
      <w:lvlText w:val="o"/>
      <w:lvlJc w:val="left"/>
      <w:pPr>
        <w:ind w:left="5760" w:hanging="360"/>
      </w:pPr>
      <w:rPr>
        <w:rFonts w:ascii="Courier New" w:hAnsi="Courier New" w:cs="Courier New" w:hint="default"/>
      </w:rPr>
    </w:lvl>
    <w:lvl w:ilvl="8" w:tplc="04360005" w:tentative="1">
      <w:start w:val="1"/>
      <w:numFmt w:val="bullet"/>
      <w:lvlText w:val=""/>
      <w:lvlJc w:val="left"/>
      <w:pPr>
        <w:ind w:left="6480" w:hanging="360"/>
      </w:pPr>
      <w:rPr>
        <w:rFonts w:ascii="Wingdings" w:hAnsi="Wingdings" w:hint="default"/>
      </w:rPr>
    </w:lvl>
  </w:abstractNum>
  <w:abstractNum w:abstractNumId="56" w15:restartNumberingAfterBreak="0">
    <w:nsid w:val="76A85F3A"/>
    <w:multiLevelType w:val="multilevel"/>
    <w:tmpl w:val="9A202908"/>
    <w:lvl w:ilvl="0">
      <w:start w:val="5"/>
      <w:numFmt w:val="decimal"/>
      <w:lvlText w:val="%1"/>
      <w:lvlJc w:val="left"/>
      <w:pPr>
        <w:tabs>
          <w:tab w:val="num" w:pos="432"/>
        </w:tabs>
        <w:ind w:left="432" w:hanging="432"/>
      </w:pPr>
      <w:rPr>
        <w:rFonts w:hint="default"/>
      </w:rPr>
    </w:lvl>
    <w:lvl w:ilvl="1">
      <w:start w:val="4"/>
      <w:numFmt w:val="decimal"/>
      <w:lvlText w:val="10.%2"/>
      <w:lvlJc w:val="left"/>
      <w:pPr>
        <w:tabs>
          <w:tab w:val="num" w:pos="576"/>
        </w:tabs>
        <w:ind w:left="576" w:hanging="576"/>
      </w:pPr>
      <w:rPr>
        <w:rFonts w:hint="default"/>
      </w:rPr>
    </w:lvl>
    <w:lvl w:ilvl="2">
      <w:start w:val="1"/>
      <w:numFmt w:val="decimal"/>
      <w:lvlText w:val="1.3.%3"/>
      <w:lvlJc w:val="left"/>
      <w:pPr>
        <w:tabs>
          <w:tab w:val="num" w:pos="720"/>
        </w:tabs>
        <w:ind w:left="720" w:hanging="720"/>
      </w:pPr>
      <w:rPr>
        <w:rFonts w:hint="default"/>
        <w:sz w:val="22"/>
        <w:szCs w:val="22"/>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7" w15:restartNumberingAfterBreak="0">
    <w:nsid w:val="77F12AF5"/>
    <w:multiLevelType w:val="multilevel"/>
    <w:tmpl w:val="B7EC4770"/>
    <w:lvl w:ilvl="0">
      <w:start w:val="5"/>
      <w:numFmt w:val="decimal"/>
      <w:pStyle w:val="Heading1"/>
      <w:lvlText w:val="%1"/>
      <w:lvlJc w:val="left"/>
      <w:pPr>
        <w:tabs>
          <w:tab w:val="num" w:pos="432"/>
        </w:tabs>
        <w:ind w:left="432" w:hanging="432"/>
      </w:pPr>
      <w:rPr>
        <w:rFonts w:hint="default"/>
      </w:rPr>
    </w:lvl>
    <w:lvl w:ilvl="1">
      <w:start w:val="1"/>
      <w:numFmt w:val="decimal"/>
      <w:pStyle w:val="Heading2"/>
      <w:lvlText w:val="11.%2"/>
      <w:lvlJc w:val="left"/>
      <w:pPr>
        <w:tabs>
          <w:tab w:val="num" w:pos="576"/>
        </w:tabs>
        <w:ind w:left="576" w:hanging="576"/>
      </w:pPr>
      <w:rPr>
        <w:rFonts w:hint="default"/>
      </w:rPr>
    </w:lvl>
    <w:lvl w:ilvl="2">
      <w:start w:val="1"/>
      <w:numFmt w:val="decimal"/>
      <w:pStyle w:val="Heading3"/>
      <w:lvlText w:val="1.3.%3"/>
      <w:lvlJc w:val="left"/>
      <w:pPr>
        <w:tabs>
          <w:tab w:val="num" w:pos="720"/>
        </w:tabs>
        <w:ind w:left="720" w:hanging="720"/>
      </w:pPr>
      <w:rPr>
        <w:rFonts w:hint="default"/>
        <w:sz w:val="22"/>
        <w:szCs w:val="22"/>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58" w15:restartNumberingAfterBreak="0">
    <w:nsid w:val="783B2FE1"/>
    <w:multiLevelType w:val="hybridMultilevel"/>
    <w:tmpl w:val="0D34F80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9" w15:restartNumberingAfterBreak="0">
    <w:nsid w:val="7A7E0248"/>
    <w:multiLevelType w:val="hybridMultilevel"/>
    <w:tmpl w:val="DB26E6AE"/>
    <w:lvl w:ilvl="0" w:tplc="2624AE30">
      <w:start w:val="1"/>
      <w:numFmt w:val="decimal"/>
      <w:lvlText w:val="%1."/>
      <w:lvlJc w:val="left"/>
      <w:pPr>
        <w:ind w:left="783" w:hanging="360"/>
      </w:pPr>
      <w:rPr>
        <w:b/>
        <w:bCs/>
      </w:rPr>
    </w:lvl>
    <w:lvl w:ilvl="1" w:tplc="1C090019">
      <w:start w:val="1"/>
      <w:numFmt w:val="lowerLetter"/>
      <w:lvlText w:val="%2."/>
      <w:lvlJc w:val="left"/>
      <w:pPr>
        <w:ind w:left="1503" w:hanging="360"/>
      </w:pPr>
    </w:lvl>
    <w:lvl w:ilvl="2" w:tplc="1C09001B">
      <w:start w:val="1"/>
      <w:numFmt w:val="lowerRoman"/>
      <w:lvlText w:val="%3."/>
      <w:lvlJc w:val="right"/>
      <w:pPr>
        <w:ind w:left="2223" w:hanging="180"/>
      </w:pPr>
    </w:lvl>
    <w:lvl w:ilvl="3" w:tplc="1C09000F">
      <w:start w:val="1"/>
      <w:numFmt w:val="decimal"/>
      <w:lvlText w:val="%4."/>
      <w:lvlJc w:val="left"/>
      <w:pPr>
        <w:ind w:left="2943" w:hanging="360"/>
      </w:pPr>
    </w:lvl>
    <w:lvl w:ilvl="4" w:tplc="1C090019">
      <w:start w:val="1"/>
      <w:numFmt w:val="lowerLetter"/>
      <w:lvlText w:val="%5."/>
      <w:lvlJc w:val="left"/>
      <w:pPr>
        <w:ind w:left="3663" w:hanging="360"/>
      </w:pPr>
    </w:lvl>
    <w:lvl w:ilvl="5" w:tplc="1C09001B">
      <w:start w:val="1"/>
      <w:numFmt w:val="lowerRoman"/>
      <w:lvlText w:val="%6."/>
      <w:lvlJc w:val="right"/>
      <w:pPr>
        <w:ind w:left="4383" w:hanging="180"/>
      </w:pPr>
    </w:lvl>
    <w:lvl w:ilvl="6" w:tplc="1C09000F">
      <w:start w:val="1"/>
      <w:numFmt w:val="decimal"/>
      <w:lvlText w:val="%7."/>
      <w:lvlJc w:val="left"/>
      <w:pPr>
        <w:ind w:left="5103" w:hanging="360"/>
      </w:pPr>
    </w:lvl>
    <w:lvl w:ilvl="7" w:tplc="1C090019">
      <w:start w:val="1"/>
      <w:numFmt w:val="lowerLetter"/>
      <w:lvlText w:val="%8."/>
      <w:lvlJc w:val="left"/>
      <w:pPr>
        <w:ind w:left="5823" w:hanging="360"/>
      </w:pPr>
    </w:lvl>
    <w:lvl w:ilvl="8" w:tplc="1C09001B">
      <w:start w:val="1"/>
      <w:numFmt w:val="lowerRoman"/>
      <w:lvlText w:val="%9."/>
      <w:lvlJc w:val="right"/>
      <w:pPr>
        <w:ind w:left="6543" w:hanging="180"/>
      </w:pPr>
    </w:lvl>
  </w:abstractNum>
  <w:abstractNum w:abstractNumId="60" w15:restartNumberingAfterBreak="0">
    <w:nsid w:val="7AC245F5"/>
    <w:multiLevelType w:val="hybridMultilevel"/>
    <w:tmpl w:val="0A5CDB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479542005">
    <w:abstractNumId w:val="35"/>
  </w:num>
  <w:num w:numId="2" w16cid:durableId="523636159">
    <w:abstractNumId w:val="0"/>
  </w:num>
  <w:num w:numId="3" w16cid:durableId="769812955">
    <w:abstractNumId w:val="27"/>
  </w:num>
  <w:num w:numId="4" w16cid:durableId="417362085">
    <w:abstractNumId w:val="4"/>
  </w:num>
  <w:num w:numId="5" w16cid:durableId="924653488">
    <w:abstractNumId w:val="18"/>
  </w:num>
  <w:num w:numId="6" w16cid:durableId="1428312882">
    <w:abstractNumId w:val="17"/>
  </w:num>
  <w:num w:numId="7" w16cid:durableId="757943046">
    <w:abstractNumId w:val="43"/>
  </w:num>
  <w:num w:numId="8" w16cid:durableId="1027826982">
    <w:abstractNumId w:val="24"/>
  </w:num>
  <w:num w:numId="9" w16cid:durableId="2021808181">
    <w:abstractNumId w:val="46"/>
  </w:num>
  <w:num w:numId="10" w16cid:durableId="1642029855">
    <w:abstractNumId w:val="3"/>
  </w:num>
  <w:num w:numId="11" w16cid:durableId="451558133">
    <w:abstractNumId w:val="55"/>
  </w:num>
  <w:num w:numId="12" w16cid:durableId="999767315">
    <w:abstractNumId w:val="29"/>
  </w:num>
  <w:num w:numId="13" w16cid:durableId="588464592">
    <w:abstractNumId w:val="47"/>
  </w:num>
  <w:num w:numId="14" w16cid:durableId="949432827">
    <w:abstractNumId w:val="6"/>
  </w:num>
  <w:num w:numId="15" w16cid:durableId="1016074915">
    <w:abstractNumId w:val="7"/>
  </w:num>
  <w:num w:numId="16" w16cid:durableId="34044769">
    <w:abstractNumId w:val="9"/>
  </w:num>
  <w:num w:numId="17" w16cid:durableId="1580599763">
    <w:abstractNumId w:val="2"/>
  </w:num>
  <w:num w:numId="18" w16cid:durableId="160312829">
    <w:abstractNumId w:val="11"/>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993333823">
    <w:abstractNumId w:val="11"/>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1.%2"/>
        <w:lvlJc w:val="left"/>
        <w:pPr>
          <w:tabs>
            <w:tab w:val="num" w:pos="576"/>
          </w:tabs>
          <w:ind w:left="576" w:hanging="576"/>
        </w:pPr>
        <w:rPr>
          <w:rFonts w:hint="default"/>
        </w:rPr>
      </w:lvl>
    </w:lvlOverride>
    <w:lvlOverride w:ilvl="2">
      <w:lvl w:ilvl="2">
        <w:start w:val="1"/>
        <w:numFmt w:val="decimal"/>
        <w:lvlText w:val="1.2.%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0" w16cid:durableId="1691712388">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255597161">
    <w:abstractNumId w:val="15"/>
  </w:num>
  <w:num w:numId="22" w16cid:durableId="1454405901">
    <w:abstractNumId w:val="53"/>
  </w:num>
  <w:num w:numId="23" w16cid:durableId="1513568640">
    <w:abstractNumId w:val="34"/>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23919487">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949123815">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6" w16cid:durableId="1971931824">
    <w:abstractNumId w:val="19"/>
    <w:lvlOverride w:ilvl="0">
      <w:lvl w:ilvl="0">
        <w:start w:val="1"/>
        <w:numFmt w:val="decimal"/>
        <w:lvlText w:val="%1"/>
        <w:lvlJc w:val="left"/>
        <w:pPr>
          <w:tabs>
            <w:tab w:val="num" w:pos="432"/>
          </w:tabs>
          <w:ind w:left="432" w:hanging="432"/>
        </w:pPr>
        <w:rPr>
          <w:rFonts w:hint="default"/>
        </w:rPr>
      </w:lvl>
    </w:lvlOverride>
    <w:lvlOverride w:ilvl="1">
      <w:lvl w:ilvl="1">
        <w:start w:val="1"/>
        <w:numFmt w:val="decimal"/>
        <w:lvlText w:val="4.%2"/>
        <w:lvlJc w:val="left"/>
        <w:pPr>
          <w:tabs>
            <w:tab w:val="num" w:pos="576"/>
          </w:tabs>
          <w:ind w:left="576" w:hanging="576"/>
        </w:pPr>
        <w:rPr>
          <w:rFonts w:hint="default"/>
        </w:rPr>
      </w:lvl>
    </w:lvlOverride>
    <w:lvlOverride w:ilvl="2">
      <w:lvl w:ilvl="2">
        <w:start w:val="1"/>
        <w:numFmt w:val="decimal"/>
        <w:lvlText w:val="4.4.%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7" w16cid:durableId="1331836928">
    <w:abstractNumId w:val="26"/>
    <w:lvlOverride w:ilvl="0">
      <w:lvl w:ilvl="0">
        <w:start w:val="3"/>
        <w:numFmt w:val="decimal"/>
        <w:lvlText w:val="%1"/>
        <w:lvlJc w:val="left"/>
        <w:pPr>
          <w:tabs>
            <w:tab w:val="num" w:pos="432"/>
          </w:tabs>
          <w:ind w:left="432" w:hanging="432"/>
        </w:pPr>
        <w:rPr>
          <w:rFonts w:hint="default"/>
        </w:rPr>
      </w:lvl>
    </w:lvlOverride>
    <w:lvlOverride w:ilvl="1">
      <w:lvl w:ilvl="1">
        <w:start w:val="1"/>
        <w:numFmt w:val="decimal"/>
        <w:lvlText w:val="9.%2"/>
        <w:lvlJc w:val="left"/>
        <w:pPr>
          <w:tabs>
            <w:tab w:val="num" w:pos="576"/>
          </w:tabs>
          <w:ind w:left="576" w:hanging="576"/>
        </w:pPr>
        <w:rPr>
          <w:rFonts w:hint="default"/>
        </w:rPr>
      </w:lvl>
    </w:lvlOverride>
    <w:lvlOverride w:ilvl="2">
      <w:lvl w:ilvl="2">
        <w:start w:val="1"/>
        <w:numFmt w:val="decimal"/>
        <w:lvlText w:val="1.3.%3"/>
        <w:lvlJc w:val="left"/>
        <w:pPr>
          <w:tabs>
            <w:tab w:val="num" w:pos="720"/>
          </w:tabs>
          <w:ind w:left="720" w:hanging="720"/>
        </w:pPr>
        <w:rPr>
          <w:rFonts w:hint="default"/>
          <w:sz w:val="22"/>
          <w:szCs w:val="22"/>
        </w:rPr>
      </w:lvl>
    </w:lvlOverride>
    <w:lvlOverride w:ilvl="3">
      <w:lvl w:ilvl="3">
        <w:start w:val="1"/>
        <w:numFmt w:val="decimal"/>
        <w:lvlText w:val="%1.%2.%3.%4"/>
        <w:lvlJc w:val="left"/>
        <w:pPr>
          <w:tabs>
            <w:tab w:val="num" w:pos="864"/>
          </w:tabs>
          <w:ind w:left="864" w:hanging="864"/>
        </w:pPr>
        <w:rPr>
          <w:rFonts w:hint="default"/>
        </w:rPr>
      </w:lvl>
    </w:lvlOverride>
    <w:lvlOverride w:ilvl="4">
      <w:lvl w:ilvl="4">
        <w:start w:val="1"/>
        <w:numFmt w:val="decimal"/>
        <w:lvlText w:val="%1.%2.%3.%4.%5"/>
        <w:lvlJc w:val="left"/>
        <w:pPr>
          <w:tabs>
            <w:tab w:val="num" w:pos="1008"/>
          </w:tabs>
          <w:ind w:left="1008" w:hanging="1008"/>
        </w:pPr>
        <w:rPr>
          <w:rFonts w:hint="default"/>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28" w16cid:durableId="1206722001">
    <w:abstractNumId w:val="26"/>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377585728">
    <w:abstractNumId w:val="31"/>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761291553">
    <w:abstractNumId w:val="57"/>
  </w:num>
  <w:num w:numId="31" w16cid:durableId="1964729904">
    <w:abstractNumId w:val="57"/>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67001378">
    <w:abstractNumId w:val="42"/>
  </w:num>
  <w:num w:numId="33" w16cid:durableId="1192453002">
    <w:abstractNumId w:val="56"/>
  </w:num>
  <w:num w:numId="34" w16cid:durableId="1260021711">
    <w:abstractNumId w:val="23"/>
  </w:num>
  <w:num w:numId="35" w16cid:durableId="670642287">
    <w:abstractNumId w:val="33"/>
  </w:num>
  <w:num w:numId="36" w16cid:durableId="824928947">
    <w:abstractNumId w:val="25"/>
  </w:num>
  <w:num w:numId="37" w16cid:durableId="1784231297">
    <w:abstractNumId w:val="48"/>
  </w:num>
  <w:num w:numId="38" w16cid:durableId="201792541">
    <w:abstractNumId w:val="57"/>
    <w:lvlOverride w:ilvl="0">
      <w:lvl w:ilvl="0">
        <w:start w:val="5"/>
        <w:numFmt w:val="decimal"/>
        <w:pStyle w:val="Heading1"/>
        <w:lvlText w:val="%1"/>
        <w:lvlJc w:val="left"/>
        <w:pPr>
          <w:tabs>
            <w:tab w:val="num" w:pos="432"/>
          </w:tabs>
          <w:ind w:left="432" w:hanging="432"/>
        </w:pPr>
        <w:rPr>
          <w:rFonts w:hint="default"/>
        </w:rPr>
      </w:lvl>
    </w:lvlOverride>
    <w:lvlOverride w:ilvl="1">
      <w:lvl w:ilvl="1">
        <w:start w:val="1"/>
        <w:numFmt w:val="decimal"/>
        <w:pStyle w:val="Heading2"/>
        <w:lvlText w:val="12.%2"/>
        <w:lvlJc w:val="left"/>
        <w:pPr>
          <w:tabs>
            <w:tab w:val="num" w:pos="576"/>
          </w:tabs>
          <w:ind w:left="576" w:hanging="576"/>
        </w:pPr>
        <w:rPr>
          <w:rFonts w:hint="default"/>
        </w:rPr>
      </w:lvl>
    </w:lvlOverride>
    <w:lvlOverride w:ilvl="2">
      <w:lvl w:ilvl="2">
        <w:start w:val="1"/>
        <w:numFmt w:val="decimal"/>
        <w:pStyle w:val="Heading3"/>
        <w:lvlText w:val="1.3.%3"/>
        <w:lvlJc w:val="left"/>
        <w:pPr>
          <w:tabs>
            <w:tab w:val="num" w:pos="720"/>
          </w:tabs>
          <w:ind w:left="720" w:hanging="720"/>
        </w:pPr>
        <w:rPr>
          <w:rFonts w:hint="default"/>
          <w:sz w:val="22"/>
          <w:szCs w:val="22"/>
        </w:rPr>
      </w:lvl>
    </w:lvlOverride>
    <w:lvlOverride w:ilvl="3">
      <w:lvl w:ilvl="3">
        <w:start w:val="1"/>
        <w:numFmt w:val="decimal"/>
        <w:pStyle w:val="Heading4"/>
        <w:lvlText w:val="%1.%2.%3.%4"/>
        <w:lvlJc w:val="left"/>
        <w:pPr>
          <w:tabs>
            <w:tab w:val="num" w:pos="864"/>
          </w:tabs>
          <w:ind w:left="864" w:hanging="864"/>
        </w:pPr>
        <w:rPr>
          <w:rFonts w:hint="default"/>
        </w:rPr>
      </w:lvl>
    </w:lvlOverride>
    <w:lvlOverride w:ilvl="4">
      <w:lvl w:ilvl="4">
        <w:start w:val="1"/>
        <w:numFmt w:val="decimal"/>
        <w:pStyle w:val="Heading5"/>
        <w:lvlText w:val="%1.%2.%3.%4.%5"/>
        <w:lvlJc w:val="left"/>
        <w:pPr>
          <w:tabs>
            <w:tab w:val="num" w:pos="1008"/>
          </w:tabs>
          <w:ind w:left="1008" w:hanging="1008"/>
        </w:pPr>
        <w:rPr>
          <w:rFonts w:hint="default"/>
        </w:rPr>
      </w:lvl>
    </w:lvlOverride>
    <w:lvlOverride w:ilvl="5">
      <w:lvl w:ilvl="5">
        <w:start w:val="1"/>
        <w:numFmt w:val="decimal"/>
        <w:pStyle w:val="Heading6"/>
        <w:lvlText w:val="%1.%2.%3.%4.%5.%6"/>
        <w:lvlJc w:val="left"/>
        <w:pPr>
          <w:tabs>
            <w:tab w:val="num" w:pos="1152"/>
          </w:tabs>
          <w:ind w:left="1152" w:hanging="1152"/>
        </w:pPr>
        <w:rPr>
          <w:rFonts w:hint="default"/>
        </w:rPr>
      </w:lvl>
    </w:lvlOverride>
    <w:lvlOverride w:ilvl="6">
      <w:lvl w:ilvl="6">
        <w:start w:val="1"/>
        <w:numFmt w:val="decimal"/>
        <w:pStyle w:val="Heading7"/>
        <w:lvlText w:val="%1.%2.%3.%4.%5.%6.%7"/>
        <w:lvlJc w:val="left"/>
        <w:pPr>
          <w:tabs>
            <w:tab w:val="num" w:pos="1296"/>
          </w:tabs>
          <w:ind w:left="1296" w:hanging="1296"/>
        </w:pPr>
        <w:rPr>
          <w:rFonts w:hint="default"/>
        </w:rPr>
      </w:lvl>
    </w:lvlOverride>
    <w:lvlOverride w:ilvl="7">
      <w:lvl w:ilvl="7">
        <w:start w:val="1"/>
        <w:numFmt w:val="decimal"/>
        <w:pStyle w:val="Heading8"/>
        <w:lvlText w:val="%1.%2.%3.%4.%5.%6.%7.%8"/>
        <w:lvlJc w:val="left"/>
        <w:pPr>
          <w:tabs>
            <w:tab w:val="num" w:pos="1440"/>
          </w:tabs>
          <w:ind w:left="1440" w:hanging="1440"/>
        </w:pPr>
        <w:rPr>
          <w:rFonts w:hint="default"/>
        </w:rPr>
      </w:lvl>
    </w:lvlOverride>
    <w:lvlOverride w:ilvl="8">
      <w:lvl w:ilvl="8">
        <w:start w:val="1"/>
        <w:numFmt w:val="decimal"/>
        <w:pStyle w:val="Heading9"/>
        <w:lvlText w:val="%1.%2.%3.%4.%5.%6.%7.%8.%9"/>
        <w:lvlJc w:val="left"/>
        <w:pPr>
          <w:tabs>
            <w:tab w:val="num" w:pos="1584"/>
          </w:tabs>
          <w:ind w:left="1584" w:hanging="1584"/>
        </w:pPr>
        <w:rPr>
          <w:rFonts w:hint="default"/>
        </w:rPr>
      </w:lvl>
    </w:lvlOverride>
  </w:num>
  <w:num w:numId="39" w16cid:durableId="1157645140">
    <w:abstractNumId w:val="57"/>
    <w:lvlOverride w:ilvl="0">
      <w:startOverride w:val="5"/>
      <w:lvl w:ilvl="0">
        <w:start w:val="5"/>
        <w:numFmt w:val="decimal"/>
        <w:pStyle w:val="Heading1"/>
        <w:lvlText w:val="%1"/>
        <w:lvlJc w:val="left"/>
        <w:pPr>
          <w:tabs>
            <w:tab w:val="num" w:pos="432"/>
          </w:tabs>
          <w:ind w:left="432" w:hanging="432"/>
        </w:pPr>
        <w:rPr>
          <w:rFonts w:hint="default"/>
        </w:rPr>
      </w:lvl>
    </w:lvlOverride>
    <w:lvlOverride w:ilvl="1">
      <w:startOverride w:val="1"/>
      <w:lvl w:ilvl="1">
        <w:start w:val="1"/>
        <w:numFmt w:val="decimal"/>
        <w:pStyle w:val="Heading2"/>
        <w:lvlText w:val="12.%2"/>
        <w:lvlJc w:val="left"/>
        <w:pPr>
          <w:tabs>
            <w:tab w:val="num" w:pos="576"/>
          </w:tabs>
          <w:ind w:left="576" w:hanging="576"/>
        </w:pPr>
        <w:rPr>
          <w:rFonts w:hint="default"/>
        </w:rPr>
      </w:lvl>
    </w:lvlOverride>
    <w:lvlOverride w:ilvl="2">
      <w:startOverride w:val="1"/>
      <w:lvl w:ilvl="2">
        <w:start w:val="1"/>
        <w:numFmt w:val="decimal"/>
        <w:pStyle w:val="Heading3"/>
        <w:lvlText w:val="1.3.%3"/>
        <w:lvlJc w:val="left"/>
        <w:pPr>
          <w:tabs>
            <w:tab w:val="num" w:pos="720"/>
          </w:tabs>
          <w:ind w:left="720" w:hanging="720"/>
        </w:pPr>
        <w:rPr>
          <w:rFonts w:hint="default"/>
          <w:sz w:val="22"/>
          <w:szCs w:val="22"/>
        </w:rPr>
      </w:lvl>
    </w:lvlOverride>
    <w:lvlOverride w:ilvl="3">
      <w:startOverride w:val="1"/>
      <w:lvl w:ilvl="3">
        <w:start w:val="1"/>
        <w:numFmt w:val="decimal"/>
        <w:pStyle w:val="Heading4"/>
        <w:lvlText w:val="%1.%2.%3.%4"/>
        <w:lvlJc w:val="left"/>
        <w:pPr>
          <w:tabs>
            <w:tab w:val="num" w:pos="864"/>
          </w:tabs>
          <w:ind w:left="864" w:hanging="864"/>
        </w:pPr>
        <w:rPr>
          <w:rFonts w:hint="default"/>
        </w:rPr>
      </w:lvl>
    </w:lvlOverride>
    <w:lvlOverride w:ilvl="4">
      <w:startOverride w:val="1"/>
      <w:lvl w:ilvl="4">
        <w:start w:val="1"/>
        <w:numFmt w:val="decimal"/>
        <w:pStyle w:val="Heading5"/>
        <w:lvlText w:val="%1.%2.%3.%4.%5"/>
        <w:lvlJc w:val="left"/>
        <w:pPr>
          <w:tabs>
            <w:tab w:val="num" w:pos="1008"/>
          </w:tabs>
          <w:ind w:left="1008" w:hanging="1008"/>
        </w:pPr>
        <w:rPr>
          <w:rFonts w:hint="default"/>
        </w:rPr>
      </w:lvl>
    </w:lvlOverride>
    <w:lvlOverride w:ilvl="5">
      <w:startOverride w:val="1"/>
      <w:lvl w:ilvl="5">
        <w:start w:val="1"/>
        <w:numFmt w:val="decimal"/>
        <w:pStyle w:val="Heading6"/>
        <w:lvlText w:val="%1.%2.%3.%4.%5.%6"/>
        <w:lvlJc w:val="left"/>
        <w:pPr>
          <w:tabs>
            <w:tab w:val="num" w:pos="1152"/>
          </w:tabs>
          <w:ind w:left="1152" w:hanging="1152"/>
        </w:pPr>
        <w:rPr>
          <w:rFonts w:hint="default"/>
        </w:rPr>
      </w:lvl>
    </w:lvlOverride>
    <w:lvlOverride w:ilvl="6">
      <w:startOverride w:val="1"/>
      <w:lvl w:ilvl="6">
        <w:start w:val="1"/>
        <w:numFmt w:val="decimal"/>
        <w:pStyle w:val="Heading7"/>
        <w:lvlText w:val="%1.%2.%3.%4.%5.%6.%7"/>
        <w:lvlJc w:val="left"/>
        <w:pPr>
          <w:tabs>
            <w:tab w:val="num" w:pos="1296"/>
          </w:tabs>
          <w:ind w:left="1296" w:hanging="1296"/>
        </w:pPr>
        <w:rPr>
          <w:rFonts w:hint="default"/>
        </w:rPr>
      </w:lvl>
    </w:lvlOverride>
    <w:lvlOverride w:ilvl="7">
      <w:startOverride w:val="1"/>
      <w:lvl w:ilvl="7">
        <w:start w:val="1"/>
        <w:numFmt w:val="decimal"/>
        <w:pStyle w:val="Heading8"/>
        <w:lvlText w:val="%1.%2.%3.%4.%5.%6.%7.%8"/>
        <w:lvlJc w:val="left"/>
        <w:pPr>
          <w:tabs>
            <w:tab w:val="num" w:pos="1440"/>
          </w:tabs>
          <w:ind w:left="1440" w:hanging="1440"/>
        </w:pPr>
        <w:rPr>
          <w:rFonts w:hint="default"/>
        </w:rPr>
      </w:lvl>
    </w:lvlOverride>
    <w:lvlOverride w:ilvl="8">
      <w:startOverride w:val="1"/>
      <w:lvl w:ilvl="8">
        <w:start w:val="1"/>
        <w:numFmt w:val="decimal"/>
        <w:pStyle w:val="Heading9"/>
        <w:lvlText w:val="%1.%2.%3.%4.%5.%6.%7.%8.%9"/>
        <w:lvlJc w:val="left"/>
        <w:pPr>
          <w:tabs>
            <w:tab w:val="num" w:pos="1584"/>
          </w:tabs>
          <w:ind w:left="1584" w:hanging="1584"/>
        </w:pPr>
        <w:rPr>
          <w:rFonts w:hint="default"/>
        </w:rPr>
      </w:lvl>
    </w:lvlOverride>
  </w:num>
  <w:num w:numId="40" w16cid:durableId="1962370980">
    <w:abstractNumId w:val="57"/>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128771">
    <w:abstractNumId w:val="58"/>
  </w:num>
  <w:num w:numId="42" w16cid:durableId="1452045107">
    <w:abstractNumId w:val="14"/>
  </w:num>
  <w:num w:numId="43" w16cid:durableId="1894585051">
    <w:abstractNumId w:val="1"/>
  </w:num>
  <w:num w:numId="44" w16cid:durableId="73280109">
    <w:abstractNumId w:val="41"/>
  </w:num>
  <w:num w:numId="45" w16cid:durableId="1125536569">
    <w:abstractNumId w:val="52"/>
  </w:num>
  <w:num w:numId="46" w16cid:durableId="313612098">
    <w:abstractNumId w:val="37"/>
  </w:num>
  <w:num w:numId="47" w16cid:durableId="791902067">
    <w:abstractNumId w:val="20"/>
  </w:num>
  <w:num w:numId="48" w16cid:durableId="930894626">
    <w:abstractNumId w:val="30"/>
  </w:num>
  <w:num w:numId="49" w16cid:durableId="2098669894">
    <w:abstractNumId w:val="38"/>
  </w:num>
  <w:num w:numId="50" w16cid:durableId="672606702">
    <w:abstractNumId w:val="8"/>
  </w:num>
  <w:num w:numId="51" w16cid:durableId="1216813867">
    <w:abstractNumId w:val="32"/>
  </w:num>
  <w:num w:numId="52" w16cid:durableId="1503814980">
    <w:abstractNumId w:val="16"/>
  </w:num>
  <w:num w:numId="53" w16cid:durableId="844127868">
    <w:abstractNumId w:val="45"/>
  </w:num>
  <w:num w:numId="54" w16cid:durableId="400373222">
    <w:abstractNumId w:val="13"/>
  </w:num>
  <w:num w:numId="55" w16cid:durableId="1721661498">
    <w:abstractNumId w:val="44"/>
  </w:num>
  <w:num w:numId="56" w16cid:durableId="609509164">
    <w:abstractNumId w:val="12"/>
  </w:num>
  <w:num w:numId="57" w16cid:durableId="1566838306">
    <w:abstractNumId w:val="36"/>
  </w:num>
  <w:num w:numId="58" w16cid:durableId="1892034367">
    <w:abstractNumId w:val="10"/>
  </w:num>
  <w:num w:numId="59" w16cid:durableId="1410427567">
    <w:abstractNumId w:val="40"/>
  </w:num>
  <w:num w:numId="60" w16cid:durableId="461967194">
    <w:abstractNumId w:val="50"/>
  </w:num>
  <w:num w:numId="61" w16cid:durableId="673263011">
    <w:abstractNumId w:val="60"/>
  </w:num>
  <w:num w:numId="62" w16cid:durableId="1998224199">
    <w:abstractNumId w:val="39"/>
  </w:num>
  <w:num w:numId="63" w16cid:durableId="454373949">
    <w:abstractNumId w:val="21"/>
  </w:num>
  <w:num w:numId="64" w16cid:durableId="136724969">
    <w:abstractNumId w:val="22"/>
  </w:num>
  <w:num w:numId="65" w16cid:durableId="1076049661">
    <w:abstractNumId w:val="49"/>
  </w:num>
  <w:num w:numId="66" w16cid:durableId="1131174427">
    <w:abstractNumId w:val="28"/>
  </w:num>
  <w:num w:numId="67" w16cid:durableId="263071273">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8" w16cid:durableId="1544708625">
    <w:abstractNumId w:val="54"/>
    <w:lvlOverride w:ilvl="0"/>
    <w:lvlOverride w:ilvl="1"/>
    <w:lvlOverride w:ilvl="2"/>
    <w:lvlOverride w:ilvl="3"/>
    <w:lvlOverride w:ilvl="4"/>
    <w:lvlOverride w:ilvl="5"/>
    <w:lvlOverride w:ilvl="6"/>
    <w:lvlOverride w:ilvl="7"/>
    <w:lvlOverride w:ilvl="8"/>
  </w:num>
  <w:numIdMacAtCleanup w:val="6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Q3NjYxN7Q0tzCxtDRV0lEKTi0uzszPAykwrgUAhCbi3SwAAAA="/>
  </w:docVars>
  <w:rsids>
    <w:rsidRoot w:val="00F81738"/>
    <w:rsid w:val="00005C0E"/>
    <w:rsid w:val="00006899"/>
    <w:rsid w:val="00007CAB"/>
    <w:rsid w:val="00011E84"/>
    <w:rsid w:val="00015C1A"/>
    <w:rsid w:val="00017372"/>
    <w:rsid w:val="0002730B"/>
    <w:rsid w:val="00030662"/>
    <w:rsid w:val="000328E9"/>
    <w:rsid w:val="00034A50"/>
    <w:rsid w:val="00035881"/>
    <w:rsid w:val="00036EBB"/>
    <w:rsid w:val="000421AB"/>
    <w:rsid w:val="000505FB"/>
    <w:rsid w:val="000536FC"/>
    <w:rsid w:val="00082B52"/>
    <w:rsid w:val="00083048"/>
    <w:rsid w:val="000839FB"/>
    <w:rsid w:val="00094ACC"/>
    <w:rsid w:val="00096629"/>
    <w:rsid w:val="000973DF"/>
    <w:rsid w:val="0009746D"/>
    <w:rsid w:val="000A39CF"/>
    <w:rsid w:val="000A4AC4"/>
    <w:rsid w:val="000A5A24"/>
    <w:rsid w:val="000B08F9"/>
    <w:rsid w:val="000B129C"/>
    <w:rsid w:val="000B1DF2"/>
    <w:rsid w:val="000B1E4F"/>
    <w:rsid w:val="000C039E"/>
    <w:rsid w:val="000C1921"/>
    <w:rsid w:val="000C4E7E"/>
    <w:rsid w:val="000C5987"/>
    <w:rsid w:val="000C7E11"/>
    <w:rsid w:val="000D4221"/>
    <w:rsid w:val="000E3CBD"/>
    <w:rsid w:val="000E5C3C"/>
    <w:rsid w:val="000F28D3"/>
    <w:rsid w:val="000F7663"/>
    <w:rsid w:val="0010172B"/>
    <w:rsid w:val="00101B7D"/>
    <w:rsid w:val="00101D0E"/>
    <w:rsid w:val="00102196"/>
    <w:rsid w:val="0010498C"/>
    <w:rsid w:val="0010647B"/>
    <w:rsid w:val="00111CBB"/>
    <w:rsid w:val="00112CC9"/>
    <w:rsid w:val="00114F76"/>
    <w:rsid w:val="00116FEC"/>
    <w:rsid w:val="00117409"/>
    <w:rsid w:val="00120E3E"/>
    <w:rsid w:val="00122999"/>
    <w:rsid w:val="00130A6F"/>
    <w:rsid w:val="001424CE"/>
    <w:rsid w:val="0014295C"/>
    <w:rsid w:val="0014313A"/>
    <w:rsid w:val="001438C9"/>
    <w:rsid w:val="00146C81"/>
    <w:rsid w:val="00152F0C"/>
    <w:rsid w:val="00153400"/>
    <w:rsid w:val="001745EE"/>
    <w:rsid w:val="001774A1"/>
    <w:rsid w:val="00180DD6"/>
    <w:rsid w:val="00187D90"/>
    <w:rsid w:val="001923E8"/>
    <w:rsid w:val="00196076"/>
    <w:rsid w:val="001A19A8"/>
    <w:rsid w:val="001A2A22"/>
    <w:rsid w:val="001A7741"/>
    <w:rsid w:val="001C2C57"/>
    <w:rsid w:val="001D09AA"/>
    <w:rsid w:val="001D18FF"/>
    <w:rsid w:val="001D6FC5"/>
    <w:rsid w:val="001E257D"/>
    <w:rsid w:val="001E4260"/>
    <w:rsid w:val="001E4CCD"/>
    <w:rsid w:val="001E5D21"/>
    <w:rsid w:val="001F2B7E"/>
    <w:rsid w:val="001F30E3"/>
    <w:rsid w:val="00200090"/>
    <w:rsid w:val="0020087F"/>
    <w:rsid w:val="00204230"/>
    <w:rsid w:val="0021364A"/>
    <w:rsid w:val="0021386D"/>
    <w:rsid w:val="00214242"/>
    <w:rsid w:val="00214797"/>
    <w:rsid w:val="00216FCF"/>
    <w:rsid w:val="00220595"/>
    <w:rsid w:val="002214C1"/>
    <w:rsid w:val="00226F44"/>
    <w:rsid w:val="00227EDF"/>
    <w:rsid w:val="00232448"/>
    <w:rsid w:val="00234FFF"/>
    <w:rsid w:val="00235234"/>
    <w:rsid w:val="00236227"/>
    <w:rsid w:val="002406F9"/>
    <w:rsid w:val="002416FE"/>
    <w:rsid w:val="00244CF5"/>
    <w:rsid w:val="002578C6"/>
    <w:rsid w:val="00261BC1"/>
    <w:rsid w:val="00262391"/>
    <w:rsid w:val="00271D5E"/>
    <w:rsid w:val="00272F99"/>
    <w:rsid w:val="002744E8"/>
    <w:rsid w:val="00274DD9"/>
    <w:rsid w:val="00274E72"/>
    <w:rsid w:val="00275D65"/>
    <w:rsid w:val="00280051"/>
    <w:rsid w:val="0028185E"/>
    <w:rsid w:val="002818F0"/>
    <w:rsid w:val="00284154"/>
    <w:rsid w:val="00284C69"/>
    <w:rsid w:val="0028543E"/>
    <w:rsid w:val="0029223D"/>
    <w:rsid w:val="00293413"/>
    <w:rsid w:val="002943DA"/>
    <w:rsid w:val="002954ED"/>
    <w:rsid w:val="002978A9"/>
    <w:rsid w:val="002A70F8"/>
    <w:rsid w:val="002B17C1"/>
    <w:rsid w:val="002B5027"/>
    <w:rsid w:val="002B508F"/>
    <w:rsid w:val="002B6BC1"/>
    <w:rsid w:val="002B732B"/>
    <w:rsid w:val="002B7B30"/>
    <w:rsid w:val="002C171B"/>
    <w:rsid w:val="002C4F79"/>
    <w:rsid w:val="002C54F8"/>
    <w:rsid w:val="002C608A"/>
    <w:rsid w:val="002C6F35"/>
    <w:rsid w:val="002D4239"/>
    <w:rsid w:val="002D427E"/>
    <w:rsid w:val="002E5F1C"/>
    <w:rsid w:val="00301AC8"/>
    <w:rsid w:val="00302B14"/>
    <w:rsid w:val="00304174"/>
    <w:rsid w:val="003044F9"/>
    <w:rsid w:val="00304C78"/>
    <w:rsid w:val="00305285"/>
    <w:rsid w:val="00307808"/>
    <w:rsid w:val="00310523"/>
    <w:rsid w:val="00312396"/>
    <w:rsid w:val="0031542C"/>
    <w:rsid w:val="0031666A"/>
    <w:rsid w:val="00316767"/>
    <w:rsid w:val="00317750"/>
    <w:rsid w:val="00322A10"/>
    <w:rsid w:val="00324327"/>
    <w:rsid w:val="003271F8"/>
    <w:rsid w:val="0033653E"/>
    <w:rsid w:val="00336B68"/>
    <w:rsid w:val="003417B3"/>
    <w:rsid w:val="00344EE3"/>
    <w:rsid w:val="00345DA2"/>
    <w:rsid w:val="00346C76"/>
    <w:rsid w:val="003474C9"/>
    <w:rsid w:val="00347AE3"/>
    <w:rsid w:val="003518BB"/>
    <w:rsid w:val="00351F28"/>
    <w:rsid w:val="003604AC"/>
    <w:rsid w:val="00363B73"/>
    <w:rsid w:val="00364F7B"/>
    <w:rsid w:val="00365B06"/>
    <w:rsid w:val="00373A48"/>
    <w:rsid w:val="00375950"/>
    <w:rsid w:val="00375B2B"/>
    <w:rsid w:val="00380475"/>
    <w:rsid w:val="00383C75"/>
    <w:rsid w:val="00384627"/>
    <w:rsid w:val="003B08E4"/>
    <w:rsid w:val="003B2BBE"/>
    <w:rsid w:val="003B4B5F"/>
    <w:rsid w:val="003B4F9E"/>
    <w:rsid w:val="003B501F"/>
    <w:rsid w:val="003B628E"/>
    <w:rsid w:val="003B6C22"/>
    <w:rsid w:val="003B705E"/>
    <w:rsid w:val="003B7F9A"/>
    <w:rsid w:val="003C04BC"/>
    <w:rsid w:val="003C2487"/>
    <w:rsid w:val="003C25EA"/>
    <w:rsid w:val="003C3543"/>
    <w:rsid w:val="003C5A1C"/>
    <w:rsid w:val="003D2A35"/>
    <w:rsid w:val="003D6063"/>
    <w:rsid w:val="003E1991"/>
    <w:rsid w:val="003F0984"/>
    <w:rsid w:val="003F3F9C"/>
    <w:rsid w:val="003F694F"/>
    <w:rsid w:val="004020FB"/>
    <w:rsid w:val="00410D05"/>
    <w:rsid w:val="0042388A"/>
    <w:rsid w:val="00425C9C"/>
    <w:rsid w:val="00430FCF"/>
    <w:rsid w:val="004422EA"/>
    <w:rsid w:val="00443237"/>
    <w:rsid w:val="0045191F"/>
    <w:rsid w:val="004521AA"/>
    <w:rsid w:val="0045257C"/>
    <w:rsid w:val="00461502"/>
    <w:rsid w:val="00461AA5"/>
    <w:rsid w:val="00465336"/>
    <w:rsid w:val="004731FA"/>
    <w:rsid w:val="00474E92"/>
    <w:rsid w:val="0048187B"/>
    <w:rsid w:val="00482E20"/>
    <w:rsid w:val="004845FB"/>
    <w:rsid w:val="00485A00"/>
    <w:rsid w:val="004863A5"/>
    <w:rsid w:val="00486A1B"/>
    <w:rsid w:val="0049019B"/>
    <w:rsid w:val="00490D84"/>
    <w:rsid w:val="00491676"/>
    <w:rsid w:val="00491B1A"/>
    <w:rsid w:val="00493E75"/>
    <w:rsid w:val="00494302"/>
    <w:rsid w:val="00497487"/>
    <w:rsid w:val="004A61A4"/>
    <w:rsid w:val="004B1E9F"/>
    <w:rsid w:val="004B4720"/>
    <w:rsid w:val="004B529E"/>
    <w:rsid w:val="004B7DC3"/>
    <w:rsid w:val="004C5DB7"/>
    <w:rsid w:val="004C7526"/>
    <w:rsid w:val="004D4EAC"/>
    <w:rsid w:val="004D7929"/>
    <w:rsid w:val="004D7FAE"/>
    <w:rsid w:val="004E036F"/>
    <w:rsid w:val="004E1A47"/>
    <w:rsid w:val="004E2E53"/>
    <w:rsid w:val="004E78DB"/>
    <w:rsid w:val="004F355B"/>
    <w:rsid w:val="005000BB"/>
    <w:rsid w:val="00500E87"/>
    <w:rsid w:val="0050248B"/>
    <w:rsid w:val="00503A3B"/>
    <w:rsid w:val="00505647"/>
    <w:rsid w:val="005111BB"/>
    <w:rsid w:val="00511D3B"/>
    <w:rsid w:val="0052513E"/>
    <w:rsid w:val="00527751"/>
    <w:rsid w:val="00527DF6"/>
    <w:rsid w:val="005347C7"/>
    <w:rsid w:val="0053496D"/>
    <w:rsid w:val="0053683A"/>
    <w:rsid w:val="00537933"/>
    <w:rsid w:val="005430B0"/>
    <w:rsid w:val="00547AE0"/>
    <w:rsid w:val="00554F45"/>
    <w:rsid w:val="005559B7"/>
    <w:rsid w:val="00557C57"/>
    <w:rsid w:val="00562648"/>
    <w:rsid w:val="00564B1A"/>
    <w:rsid w:val="00564F41"/>
    <w:rsid w:val="00574049"/>
    <w:rsid w:val="0058020D"/>
    <w:rsid w:val="005828F7"/>
    <w:rsid w:val="0058316B"/>
    <w:rsid w:val="00592B81"/>
    <w:rsid w:val="00592E13"/>
    <w:rsid w:val="00594C7D"/>
    <w:rsid w:val="00595A5D"/>
    <w:rsid w:val="005977B6"/>
    <w:rsid w:val="005A78AD"/>
    <w:rsid w:val="005B05B1"/>
    <w:rsid w:val="005B210A"/>
    <w:rsid w:val="005B5E9F"/>
    <w:rsid w:val="005C0C62"/>
    <w:rsid w:val="005C13F0"/>
    <w:rsid w:val="005C4C5F"/>
    <w:rsid w:val="005C55DB"/>
    <w:rsid w:val="005C6C43"/>
    <w:rsid w:val="005D14DC"/>
    <w:rsid w:val="005D1A77"/>
    <w:rsid w:val="005D1AD7"/>
    <w:rsid w:val="005D1FA4"/>
    <w:rsid w:val="005D582A"/>
    <w:rsid w:val="005D5ACA"/>
    <w:rsid w:val="005E1731"/>
    <w:rsid w:val="005E4141"/>
    <w:rsid w:val="005F38CC"/>
    <w:rsid w:val="005F772F"/>
    <w:rsid w:val="00605019"/>
    <w:rsid w:val="0061094D"/>
    <w:rsid w:val="00613928"/>
    <w:rsid w:val="00615148"/>
    <w:rsid w:val="006220B8"/>
    <w:rsid w:val="00624AF9"/>
    <w:rsid w:val="00625F38"/>
    <w:rsid w:val="00627101"/>
    <w:rsid w:val="006327A2"/>
    <w:rsid w:val="006338ED"/>
    <w:rsid w:val="0063626B"/>
    <w:rsid w:val="0063667D"/>
    <w:rsid w:val="00641115"/>
    <w:rsid w:val="00643BBC"/>
    <w:rsid w:val="0064596E"/>
    <w:rsid w:val="006475AB"/>
    <w:rsid w:val="00650BE1"/>
    <w:rsid w:val="006514AE"/>
    <w:rsid w:val="0065375D"/>
    <w:rsid w:val="00654AE8"/>
    <w:rsid w:val="006615A3"/>
    <w:rsid w:val="006648E3"/>
    <w:rsid w:val="00666A19"/>
    <w:rsid w:val="00670E32"/>
    <w:rsid w:val="006773A6"/>
    <w:rsid w:val="00681FCB"/>
    <w:rsid w:val="00682F86"/>
    <w:rsid w:val="00686F69"/>
    <w:rsid w:val="00686FD6"/>
    <w:rsid w:val="00694CD6"/>
    <w:rsid w:val="006A16A6"/>
    <w:rsid w:val="006A1A46"/>
    <w:rsid w:val="006A30D2"/>
    <w:rsid w:val="006A35A2"/>
    <w:rsid w:val="006A4781"/>
    <w:rsid w:val="006A5549"/>
    <w:rsid w:val="006A60E9"/>
    <w:rsid w:val="006A6139"/>
    <w:rsid w:val="006A694C"/>
    <w:rsid w:val="006B0174"/>
    <w:rsid w:val="006B070E"/>
    <w:rsid w:val="006B1DB5"/>
    <w:rsid w:val="006B2998"/>
    <w:rsid w:val="006B4AFC"/>
    <w:rsid w:val="006B7D2A"/>
    <w:rsid w:val="006C0B7B"/>
    <w:rsid w:val="006C1273"/>
    <w:rsid w:val="006C2B3D"/>
    <w:rsid w:val="006C2D0D"/>
    <w:rsid w:val="006C768B"/>
    <w:rsid w:val="006D18B0"/>
    <w:rsid w:val="006D387C"/>
    <w:rsid w:val="006D4A51"/>
    <w:rsid w:val="006E1232"/>
    <w:rsid w:val="006E1A40"/>
    <w:rsid w:val="006E3EB3"/>
    <w:rsid w:val="006E3FDF"/>
    <w:rsid w:val="006E4753"/>
    <w:rsid w:val="006E57B0"/>
    <w:rsid w:val="006F037C"/>
    <w:rsid w:val="006F0390"/>
    <w:rsid w:val="006F047F"/>
    <w:rsid w:val="006F4969"/>
    <w:rsid w:val="006F712C"/>
    <w:rsid w:val="007038FE"/>
    <w:rsid w:val="00704BF3"/>
    <w:rsid w:val="00706285"/>
    <w:rsid w:val="0071018B"/>
    <w:rsid w:val="00711DB7"/>
    <w:rsid w:val="00712B22"/>
    <w:rsid w:val="00713741"/>
    <w:rsid w:val="00715B42"/>
    <w:rsid w:val="0071637C"/>
    <w:rsid w:val="00717370"/>
    <w:rsid w:val="007179A2"/>
    <w:rsid w:val="0072564F"/>
    <w:rsid w:val="00727376"/>
    <w:rsid w:val="00727E79"/>
    <w:rsid w:val="007322FB"/>
    <w:rsid w:val="0073272A"/>
    <w:rsid w:val="00733140"/>
    <w:rsid w:val="00734127"/>
    <w:rsid w:val="007344FD"/>
    <w:rsid w:val="00735F38"/>
    <w:rsid w:val="007370EF"/>
    <w:rsid w:val="00737FA8"/>
    <w:rsid w:val="00740BB6"/>
    <w:rsid w:val="00742250"/>
    <w:rsid w:val="00747389"/>
    <w:rsid w:val="0075658B"/>
    <w:rsid w:val="007574D5"/>
    <w:rsid w:val="007643CB"/>
    <w:rsid w:val="00770225"/>
    <w:rsid w:val="007738DB"/>
    <w:rsid w:val="007809C9"/>
    <w:rsid w:val="007817B6"/>
    <w:rsid w:val="00782F8E"/>
    <w:rsid w:val="00783A16"/>
    <w:rsid w:val="007852D1"/>
    <w:rsid w:val="00785390"/>
    <w:rsid w:val="00785E9E"/>
    <w:rsid w:val="00787BD0"/>
    <w:rsid w:val="00794243"/>
    <w:rsid w:val="00796063"/>
    <w:rsid w:val="007A13FF"/>
    <w:rsid w:val="007A1641"/>
    <w:rsid w:val="007A1F07"/>
    <w:rsid w:val="007A3FBD"/>
    <w:rsid w:val="007A6524"/>
    <w:rsid w:val="007A69E0"/>
    <w:rsid w:val="007A6AB7"/>
    <w:rsid w:val="007A77A5"/>
    <w:rsid w:val="007B3A55"/>
    <w:rsid w:val="007C6BA8"/>
    <w:rsid w:val="007D19CD"/>
    <w:rsid w:val="007D5177"/>
    <w:rsid w:val="007E0BFD"/>
    <w:rsid w:val="007E6CFB"/>
    <w:rsid w:val="007E74FB"/>
    <w:rsid w:val="007F783C"/>
    <w:rsid w:val="00802E68"/>
    <w:rsid w:val="008030EC"/>
    <w:rsid w:val="008049BA"/>
    <w:rsid w:val="00826602"/>
    <w:rsid w:val="00827AE2"/>
    <w:rsid w:val="00827DA6"/>
    <w:rsid w:val="0083128E"/>
    <w:rsid w:val="00833ABC"/>
    <w:rsid w:val="00834378"/>
    <w:rsid w:val="00836D64"/>
    <w:rsid w:val="00837D6E"/>
    <w:rsid w:val="00840173"/>
    <w:rsid w:val="00841E18"/>
    <w:rsid w:val="00857497"/>
    <w:rsid w:val="008610F1"/>
    <w:rsid w:val="008713D7"/>
    <w:rsid w:val="008756A9"/>
    <w:rsid w:val="00876B8A"/>
    <w:rsid w:val="00882680"/>
    <w:rsid w:val="00886B16"/>
    <w:rsid w:val="00890115"/>
    <w:rsid w:val="00890FEC"/>
    <w:rsid w:val="008A1F63"/>
    <w:rsid w:val="008A206E"/>
    <w:rsid w:val="008A38AF"/>
    <w:rsid w:val="008A5B57"/>
    <w:rsid w:val="008B3C02"/>
    <w:rsid w:val="008B4B38"/>
    <w:rsid w:val="008C20BB"/>
    <w:rsid w:val="008C228E"/>
    <w:rsid w:val="008D431A"/>
    <w:rsid w:val="008D44C4"/>
    <w:rsid w:val="008D5821"/>
    <w:rsid w:val="008E21C8"/>
    <w:rsid w:val="008E428C"/>
    <w:rsid w:val="008E5843"/>
    <w:rsid w:val="008E6881"/>
    <w:rsid w:val="008F03F9"/>
    <w:rsid w:val="008F237F"/>
    <w:rsid w:val="008F64AF"/>
    <w:rsid w:val="008F66B1"/>
    <w:rsid w:val="008F6902"/>
    <w:rsid w:val="008F705A"/>
    <w:rsid w:val="009069C2"/>
    <w:rsid w:val="009079FC"/>
    <w:rsid w:val="009112AF"/>
    <w:rsid w:val="009167F7"/>
    <w:rsid w:val="00930584"/>
    <w:rsid w:val="00930F7A"/>
    <w:rsid w:val="00934072"/>
    <w:rsid w:val="00940AB7"/>
    <w:rsid w:val="00940E5C"/>
    <w:rsid w:val="00942A8B"/>
    <w:rsid w:val="00950777"/>
    <w:rsid w:val="00950B0B"/>
    <w:rsid w:val="00954B92"/>
    <w:rsid w:val="00964E9A"/>
    <w:rsid w:val="0096572D"/>
    <w:rsid w:val="009659C8"/>
    <w:rsid w:val="00965B4D"/>
    <w:rsid w:val="0097324F"/>
    <w:rsid w:val="009738FB"/>
    <w:rsid w:val="00973B48"/>
    <w:rsid w:val="00973F73"/>
    <w:rsid w:val="00974BE8"/>
    <w:rsid w:val="009751A8"/>
    <w:rsid w:val="00975300"/>
    <w:rsid w:val="00980579"/>
    <w:rsid w:val="00986CDD"/>
    <w:rsid w:val="00993909"/>
    <w:rsid w:val="00994FC7"/>
    <w:rsid w:val="009A23F2"/>
    <w:rsid w:val="009A297B"/>
    <w:rsid w:val="009A2AB2"/>
    <w:rsid w:val="009A4869"/>
    <w:rsid w:val="009A6796"/>
    <w:rsid w:val="009C008E"/>
    <w:rsid w:val="009C18F4"/>
    <w:rsid w:val="009C2E97"/>
    <w:rsid w:val="009C2FF0"/>
    <w:rsid w:val="009C46E0"/>
    <w:rsid w:val="009C704D"/>
    <w:rsid w:val="009C7119"/>
    <w:rsid w:val="009D3AAA"/>
    <w:rsid w:val="009E1E52"/>
    <w:rsid w:val="009E7455"/>
    <w:rsid w:val="009F218D"/>
    <w:rsid w:val="009F57AE"/>
    <w:rsid w:val="009F6C3C"/>
    <w:rsid w:val="00A01A1E"/>
    <w:rsid w:val="00A04E8D"/>
    <w:rsid w:val="00A07407"/>
    <w:rsid w:val="00A177E2"/>
    <w:rsid w:val="00A24A07"/>
    <w:rsid w:val="00A320A6"/>
    <w:rsid w:val="00A32AB1"/>
    <w:rsid w:val="00A35985"/>
    <w:rsid w:val="00A37BF5"/>
    <w:rsid w:val="00A40660"/>
    <w:rsid w:val="00A46E7B"/>
    <w:rsid w:val="00A478DE"/>
    <w:rsid w:val="00A500DA"/>
    <w:rsid w:val="00A5287E"/>
    <w:rsid w:val="00A60CFE"/>
    <w:rsid w:val="00A62C19"/>
    <w:rsid w:val="00A741C0"/>
    <w:rsid w:val="00A75547"/>
    <w:rsid w:val="00A7650D"/>
    <w:rsid w:val="00A77EA2"/>
    <w:rsid w:val="00A819D9"/>
    <w:rsid w:val="00A825EC"/>
    <w:rsid w:val="00A840D4"/>
    <w:rsid w:val="00A87173"/>
    <w:rsid w:val="00A90853"/>
    <w:rsid w:val="00A95F1F"/>
    <w:rsid w:val="00AA05D4"/>
    <w:rsid w:val="00AA0BAC"/>
    <w:rsid w:val="00AA4087"/>
    <w:rsid w:val="00AA62A0"/>
    <w:rsid w:val="00AC0148"/>
    <w:rsid w:val="00AD5094"/>
    <w:rsid w:val="00AD71BF"/>
    <w:rsid w:val="00AE0E2F"/>
    <w:rsid w:val="00AE1239"/>
    <w:rsid w:val="00AE2D46"/>
    <w:rsid w:val="00AE3992"/>
    <w:rsid w:val="00AE47CC"/>
    <w:rsid w:val="00AE5CB9"/>
    <w:rsid w:val="00AE71F9"/>
    <w:rsid w:val="00AE7F8D"/>
    <w:rsid w:val="00AF126F"/>
    <w:rsid w:val="00AF500F"/>
    <w:rsid w:val="00AF5255"/>
    <w:rsid w:val="00AF7EF3"/>
    <w:rsid w:val="00B021DD"/>
    <w:rsid w:val="00B0236D"/>
    <w:rsid w:val="00B0560E"/>
    <w:rsid w:val="00B1068C"/>
    <w:rsid w:val="00B10F2E"/>
    <w:rsid w:val="00B11CC0"/>
    <w:rsid w:val="00B13F40"/>
    <w:rsid w:val="00B201BC"/>
    <w:rsid w:val="00B23597"/>
    <w:rsid w:val="00B264A2"/>
    <w:rsid w:val="00B33ACD"/>
    <w:rsid w:val="00B3634E"/>
    <w:rsid w:val="00B37BAD"/>
    <w:rsid w:val="00B37DF0"/>
    <w:rsid w:val="00B507E4"/>
    <w:rsid w:val="00B50F95"/>
    <w:rsid w:val="00B52ED5"/>
    <w:rsid w:val="00B54510"/>
    <w:rsid w:val="00B6385B"/>
    <w:rsid w:val="00B63C9F"/>
    <w:rsid w:val="00B64181"/>
    <w:rsid w:val="00B645BD"/>
    <w:rsid w:val="00B7021F"/>
    <w:rsid w:val="00B745B6"/>
    <w:rsid w:val="00B757DB"/>
    <w:rsid w:val="00B7630E"/>
    <w:rsid w:val="00B76BE8"/>
    <w:rsid w:val="00B81C52"/>
    <w:rsid w:val="00B81F0A"/>
    <w:rsid w:val="00B830E6"/>
    <w:rsid w:val="00B97A3F"/>
    <w:rsid w:val="00BA4F77"/>
    <w:rsid w:val="00BA7FDA"/>
    <w:rsid w:val="00BB34DA"/>
    <w:rsid w:val="00BC0A87"/>
    <w:rsid w:val="00BC0EA9"/>
    <w:rsid w:val="00BC4EF3"/>
    <w:rsid w:val="00BC5DED"/>
    <w:rsid w:val="00BD26DC"/>
    <w:rsid w:val="00BD4EFD"/>
    <w:rsid w:val="00BD5E96"/>
    <w:rsid w:val="00BE069A"/>
    <w:rsid w:val="00BE196F"/>
    <w:rsid w:val="00BE1E4C"/>
    <w:rsid w:val="00BE3FA3"/>
    <w:rsid w:val="00BE4828"/>
    <w:rsid w:val="00BE4858"/>
    <w:rsid w:val="00BE5514"/>
    <w:rsid w:val="00BF0144"/>
    <w:rsid w:val="00BF0A4F"/>
    <w:rsid w:val="00BF1661"/>
    <w:rsid w:val="00BF28C6"/>
    <w:rsid w:val="00BF2A87"/>
    <w:rsid w:val="00BF5783"/>
    <w:rsid w:val="00BF6383"/>
    <w:rsid w:val="00C00747"/>
    <w:rsid w:val="00C00CF5"/>
    <w:rsid w:val="00C04732"/>
    <w:rsid w:val="00C05075"/>
    <w:rsid w:val="00C063AC"/>
    <w:rsid w:val="00C10955"/>
    <w:rsid w:val="00C15E5A"/>
    <w:rsid w:val="00C204A1"/>
    <w:rsid w:val="00C23834"/>
    <w:rsid w:val="00C24C8D"/>
    <w:rsid w:val="00C25DCE"/>
    <w:rsid w:val="00C27CEF"/>
    <w:rsid w:val="00C30EC6"/>
    <w:rsid w:val="00C329F8"/>
    <w:rsid w:val="00C33238"/>
    <w:rsid w:val="00C34493"/>
    <w:rsid w:val="00C35895"/>
    <w:rsid w:val="00C37B2C"/>
    <w:rsid w:val="00C43269"/>
    <w:rsid w:val="00C47207"/>
    <w:rsid w:val="00C52C43"/>
    <w:rsid w:val="00C547A2"/>
    <w:rsid w:val="00C61F74"/>
    <w:rsid w:val="00C645C9"/>
    <w:rsid w:val="00C65D4E"/>
    <w:rsid w:val="00C727B0"/>
    <w:rsid w:val="00C75FBF"/>
    <w:rsid w:val="00C8055B"/>
    <w:rsid w:val="00C80DED"/>
    <w:rsid w:val="00C82216"/>
    <w:rsid w:val="00C82C1C"/>
    <w:rsid w:val="00C87ED8"/>
    <w:rsid w:val="00C901D4"/>
    <w:rsid w:val="00C94850"/>
    <w:rsid w:val="00C956C6"/>
    <w:rsid w:val="00CA01B5"/>
    <w:rsid w:val="00CA1CB7"/>
    <w:rsid w:val="00CA1DE6"/>
    <w:rsid w:val="00CA27A5"/>
    <w:rsid w:val="00CA5015"/>
    <w:rsid w:val="00CB5BEA"/>
    <w:rsid w:val="00CB6755"/>
    <w:rsid w:val="00CB7804"/>
    <w:rsid w:val="00CC1D71"/>
    <w:rsid w:val="00CC7AAB"/>
    <w:rsid w:val="00CD203A"/>
    <w:rsid w:val="00CE58C7"/>
    <w:rsid w:val="00CE5D4D"/>
    <w:rsid w:val="00CE5E86"/>
    <w:rsid w:val="00CE7106"/>
    <w:rsid w:val="00CF2026"/>
    <w:rsid w:val="00D03E27"/>
    <w:rsid w:val="00D05731"/>
    <w:rsid w:val="00D138A5"/>
    <w:rsid w:val="00D15237"/>
    <w:rsid w:val="00D158E2"/>
    <w:rsid w:val="00D22061"/>
    <w:rsid w:val="00D256BE"/>
    <w:rsid w:val="00D25D3C"/>
    <w:rsid w:val="00D321D2"/>
    <w:rsid w:val="00D34A68"/>
    <w:rsid w:val="00D36BCB"/>
    <w:rsid w:val="00D44ADF"/>
    <w:rsid w:val="00D50853"/>
    <w:rsid w:val="00D52641"/>
    <w:rsid w:val="00D678BF"/>
    <w:rsid w:val="00D7246F"/>
    <w:rsid w:val="00D73C9E"/>
    <w:rsid w:val="00D74B3A"/>
    <w:rsid w:val="00D85374"/>
    <w:rsid w:val="00D8593D"/>
    <w:rsid w:val="00D85AD2"/>
    <w:rsid w:val="00D85BF1"/>
    <w:rsid w:val="00D907E1"/>
    <w:rsid w:val="00D92339"/>
    <w:rsid w:val="00D97FF2"/>
    <w:rsid w:val="00DA37CD"/>
    <w:rsid w:val="00DA5273"/>
    <w:rsid w:val="00DA5508"/>
    <w:rsid w:val="00DA5C76"/>
    <w:rsid w:val="00DA6D87"/>
    <w:rsid w:val="00DB08D4"/>
    <w:rsid w:val="00DB207D"/>
    <w:rsid w:val="00DB74DB"/>
    <w:rsid w:val="00DD0055"/>
    <w:rsid w:val="00DD0BC8"/>
    <w:rsid w:val="00DD11C7"/>
    <w:rsid w:val="00DD14BB"/>
    <w:rsid w:val="00DD32BB"/>
    <w:rsid w:val="00DD3544"/>
    <w:rsid w:val="00DD7BBB"/>
    <w:rsid w:val="00DE1794"/>
    <w:rsid w:val="00DE379F"/>
    <w:rsid w:val="00DE576F"/>
    <w:rsid w:val="00DF1240"/>
    <w:rsid w:val="00DF2018"/>
    <w:rsid w:val="00DF3239"/>
    <w:rsid w:val="00DF6B06"/>
    <w:rsid w:val="00E01632"/>
    <w:rsid w:val="00E02911"/>
    <w:rsid w:val="00E03997"/>
    <w:rsid w:val="00E074FC"/>
    <w:rsid w:val="00E11895"/>
    <w:rsid w:val="00E149F3"/>
    <w:rsid w:val="00E2103B"/>
    <w:rsid w:val="00E2397A"/>
    <w:rsid w:val="00E3215E"/>
    <w:rsid w:val="00E34553"/>
    <w:rsid w:val="00E3491C"/>
    <w:rsid w:val="00E36236"/>
    <w:rsid w:val="00E42ED3"/>
    <w:rsid w:val="00E4673E"/>
    <w:rsid w:val="00E4754B"/>
    <w:rsid w:val="00E5253D"/>
    <w:rsid w:val="00E53EB2"/>
    <w:rsid w:val="00E61BB6"/>
    <w:rsid w:val="00E62F71"/>
    <w:rsid w:val="00E647B0"/>
    <w:rsid w:val="00E67474"/>
    <w:rsid w:val="00E75804"/>
    <w:rsid w:val="00E8182E"/>
    <w:rsid w:val="00E82F80"/>
    <w:rsid w:val="00E84802"/>
    <w:rsid w:val="00E85BCE"/>
    <w:rsid w:val="00E93D6C"/>
    <w:rsid w:val="00E96A75"/>
    <w:rsid w:val="00EB4831"/>
    <w:rsid w:val="00EB5998"/>
    <w:rsid w:val="00EB73EC"/>
    <w:rsid w:val="00EB7F65"/>
    <w:rsid w:val="00EC37EF"/>
    <w:rsid w:val="00EE00DF"/>
    <w:rsid w:val="00EE0788"/>
    <w:rsid w:val="00EE11A4"/>
    <w:rsid w:val="00EE31A3"/>
    <w:rsid w:val="00EE44E3"/>
    <w:rsid w:val="00EF1110"/>
    <w:rsid w:val="00EF7E18"/>
    <w:rsid w:val="00F02FAD"/>
    <w:rsid w:val="00F04A46"/>
    <w:rsid w:val="00F05DDA"/>
    <w:rsid w:val="00F0661E"/>
    <w:rsid w:val="00F11105"/>
    <w:rsid w:val="00F120C9"/>
    <w:rsid w:val="00F217E3"/>
    <w:rsid w:val="00F22997"/>
    <w:rsid w:val="00F22D85"/>
    <w:rsid w:val="00F22EA2"/>
    <w:rsid w:val="00F246C1"/>
    <w:rsid w:val="00F272BD"/>
    <w:rsid w:val="00F27773"/>
    <w:rsid w:val="00F277A5"/>
    <w:rsid w:val="00F27ABE"/>
    <w:rsid w:val="00F3074C"/>
    <w:rsid w:val="00F30AF6"/>
    <w:rsid w:val="00F335FB"/>
    <w:rsid w:val="00F34530"/>
    <w:rsid w:val="00F35B21"/>
    <w:rsid w:val="00F37662"/>
    <w:rsid w:val="00F40814"/>
    <w:rsid w:val="00F42B50"/>
    <w:rsid w:val="00F42E38"/>
    <w:rsid w:val="00F450C9"/>
    <w:rsid w:val="00F46723"/>
    <w:rsid w:val="00F51556"/>
    <w:rsid w:val="00F52D83"/>
    <w:rsid w:val="00F533B1"/>
    <w:rsid w:val="00F576A0"/>
    <w:rsid w:val="00F61803"/>
    <w:rsid w:val="00F621C0"/>
    <w:rsid w:val="00F64084"/>
    <w:rsid w:val="00F6578B"/>
    <w:rsid w:val="00F66584"/>
    <w:rsid w:val="00F67AE7"/>
    <w:rsid w:val="00F67F29"/>
    <w:rsid w:val="00F8102C"/>
    <w:rsid w:val="00F815E8"/>
    <w:rsid w:val="00F81738"/>
    <w:rsid w:val="00F83960"/>
    <w:rsid w:val="00F86F9B"/>
    <w:rsid w:val="00F90773"/>
    <w:rsid w:val="00F91FB6"/>
    <w:rsid w:val="00F9272C"/>
    <w:rsid w:val="00F93FF6"/>
    <w:rsid w:val="00F95C4A"/>
    <w:rsid w:val="00F97985"/>
    <w:rsid w:val="00FA0B7F"/>
    <w:rsid w:val="00FA486A"/>
    <w:rsid w:val="00FA6A6E"/>
    <w:rsid w:val="00FB3D8A"/>
    <w:rsid w:val="00FB58C6"/>
    <w:rsid w:val="00FC01D6"/>
    <w:rsid w:val="00FC04B4"/>
    <w:rsid w:val="00FC09E5"/>
    <w:rsid w:val="00FC0B0E"/>
    <w:rsid w:val="00FC0ECF"/>
    <w:rsid w:val="00FC0F90"/>
    <w:rsid w:val="00FC2EAD"/>
    <w:rsid w:val="00FD73AB"/>
    <w:rsid w:val="00FE12E8"/>
    <w:rsid w:val="00FE1837"/>
    <w:rsid w:val="00FE7CF9"/>
    <w:rsid w:val="00FE7E55"/>
    <w:rsid w:val="00FF07C0"/>
    <w:rsid w:val="00FF0AB9"/>
    <w:rsid w:val="00FF558A"/>
    <w:rsid w:val="00FF6725"/>
    <w:rsid w:val="139D2A7E"/>
    <w:rsid w:val="21E6F395"/>
    <w:rsid w:val="7F11820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8373D"/>
  <w15:docId w15:val="{F4AF69C7-1730-4F44-8F1F-517E42759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ZA"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D321D2"/>
    <w:pPr>
      <w:keepNext/>
      <w:keepLines/>
      <w:numPr>
        <w:numId w:val="30"/>
      </w:numPr>
      <w:spacing w:before="400" w:after="120"/>
      <w:outlineLvl w:val="0"/>
    </w:pPr>
    <w:rPr>
      <w:sz w:val="28"/>
      <w:szCs w:val="40"/>
    </w:rPr>
  </w:style>
  <w:style w:type="paragraph" w:styleId="Heading2">
    <w:name w:val="heading 2"/>
    <w:basedOn w:val="Normal"/>
    <w:next w:val="Normal"/>
    <w:uiPriority w:val="9"/>
    <w:unhideWhenUsed/>
    <w:qFormat/>
    <w:rsid w:val="002B7B30"/>
    <w:pPr>
      <w:keepNext/>
      <w:keepLines/>
      <w:numPr>
        <w:ilvl w:val="1"/>
        <w:numId w:val="30"/>
      </w:numPr>
      <w:spacing w:before="360" w:after="120"/>
      <w:outlineLvl w:val="1"/>
    </w:pPr>
    <w:rPr>
      <w:b/>
      <w:sz w:val="24"/>
      <w:szCs w:val="32"/>
    </w:rPr>
  </w:style>
  <w:style w:type="paragraph" w:styleId="Heading3">
    <w:name w:val="heading 3"/>
    <w:basedOn w:val="Normal"/>
    <w:next w:val="Normal"/>
    <w:link w:val="Heading3Char"/>
    <w:uiPriority w:val="9"/>
    <w:unhideWhenUsed/>
    <w:qFormat/>
    <w:rsid w:val="007574D5"/>
    <w:pPr>
      <w:keepNext/>
      <w:keepLines/>
      <w:numPr>
        <w:ilvl w:val="2"/>
        <w:numId w:val="30"/>
      </w:numPr>
      <w:spacing w:before="320" w:after="80"/>
      <w:outlineLvl w:val="2"/>
    </w:pPr>
    <w:rPr>
      <w:color w:val="434343"/>
      <w:sz w:val="24"/>
      <w:szCs w:val="28"/>
    </w:rPr>
  </w:style>
  <w:style w:type="paragraph" w:styleId="Heading4">
    <w:name w:val="heading 4"/>
    <w:basedOn w:val="Normal"/>
    <w:next w:val="Normal"/>
    <w:uiPriority w:val="9"/>
    <w:unhideWhenUsed/>
    <w:qFormat/>
    <w:pPr>
      <w:keepNext/>
      <w:keepLines/>
      <w:numPr>
        <w:ilvl w:val="3"/>
        <w:numId w:val="30"/>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30"/>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30"/>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DF3239"/>
    <w:pPr>
      <w:keepNext/>
      <w:keepLines/>
      <w:numPr>
        <w:ilvl w:val="6"/>
        <w:numId w:val="30"/>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F3239"/>
    <w:pPr>
      <w:keepNext/>
      <w:keepLines/>
      <w:numPr>
        <w:ilvl w:val="7"/>
        <w:numId w:val="3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3239"/>
    <w:pPr>
      <w:keepNext/>
      <w:keepLines/>
      <w:numPr>
        <w:ilvl w:val="8"/>
        <w:numId w:val="3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D321D2"/>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321D2"/>
    <w:pPr>
      <w:spacing w:after="100"/>
    </w:pPr>
  </w:style>
  <w:style w:type="character" w:styleId="Hyperlink">
    <w:name w:val="Hyperlink"/>
    <w:basedOn w:val="DefaultParagraphFont"/>
    <w:uiPriority w:val="99"/>
    <w:unhideWhenUsed/>
    <w:rsid w:val="00D321D2"/>
    <w:rPr>
      <w:color w:val="0000FF" w:themeColor="hyperlink"/>
      <w:u w:val="single"/>
    </w:rPr>
  </w:style>
  <w:style w:type="table" w:styleId="TableGrid">
    <w:name w:val="Table Grid"/>
    <w:basedOn w:val="TableNormal"/>
    <w:uiPriority w:val="39"/>
    <w:rsid w:val="00485A0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D907E1"/>
    <w:pPr>
      <w:ind w:left="720"/>
      <w:contextualSpacing/>
    </w:pPr>
  </w:style>
  <w:style w:type="character" w:customStyle="1" w:styleId="UnresolvedMention1">
    <w:name w:val="Unresolved Mention1"/>
    <w:basedOn w:val="DefaultParagraphFont"/>
    <w:uiPriority w:val="99"/>
    <w:semiHidden/>
    <w:unhideWhenUsed/>
    <w:rsid w:val="0048187B"/>
    <w:rPr>
      <w:color w:val="605E5C"/>
      <w:shd w:val="clear" w:color="auto" w:fill="E1DFDD"/>
    </w:rPr>
  </w:style>
  <w:style w:type="character" w:styleId="FollowedHyperlink">
    <w:name w:val="FollowedHyperlink"/>
    <w:basedOn w:val="DefaultParagraphFont"/>
    <w:uiPriority w:val="99"/>
    <w:semiHidden/>
    <w:unhideWhenUsed/>
    <w:rsid w:val="0048187B"/>
    <w:rPr>
      <w:color w:val="800080" w:themeColor="followedHyperlink"/>
      <w:u w:val="single"/>
    </w:rPr>
  </w:style>
  <w:style w:type="paragraph" w:styleId="TOC2">
    <w:name w:val="toc 2"/>
    <w:basedOn w:val="Normal"/>
    <w:next w:val="Normal"/>
    <w:autoRedefine/>
    <w:uiPriority w:val="39"/>
    <w:unhideWhenUsed/>
    <w:rsid w:val="004020FB"/>
    <w:pPr>
      <w:spacing w:after="100"/>
      <w:ind w:left="220"/>
    </w:pPr>
  </w:style>
  <w:style w:type="character" w:customStyle="1" w:styleId="UnresolvedMention2">
    <w:name w:val="Unresolved Mention2"/>
    <w:basedOn w:val="DefaultParagraphFont"/>
    <w:uiPriority w:val="99"/>
    <w:semiHidden/>
    <w:unhideWhenUsed/>
    <w:rsid w:val="00272F99"/>
    <w:rPr>
      <w:color w:val="605E5C"/>
      <w:shd w:val="clear" w:color="auto" w:fill="E1DFDD"/>
    </w:rPr>
  </w:style>
  <w:style w:type="paragraph" w:styleId="NoSpacing">
    <w:name w:val="No Spacing"/>
    <w:uiPriority w:val="1"/>
    <w:qFormat/>
    <w:rsid w:val="00C27CEF"/>
    <w:pPr>
      <w:spacing w:line="240" w:lineRule="auto"/>
    </w:pPr>
  </w:style>
  <w:style w:type="paragraph" w:styleId="Caption">
    <w:name w:val="caption"/>
    <w:basedOn w:val="Normal"/>
    <w:next w:val="Normal"/>
    <w:uiPriority w:val="35"/>
    <w:unhideWhenUsed/>
    <w:qFormat/>
    <w:rsid w:val="009659C8"/>
    <w:pPr>
      <w:spacing w:after="200" w:line="240" w:lineRule="auto"/>
    </w:pPr>
    <w:rPr>
      <w:i/>
      <w:iCs/>
      <w:color w:val="1F497D" w:themeColor="text2"/>
      <w:sz w:val="18"/>
      <w:szCs w:val="18"/>
    </w:rPr>
  </w:style>
  <w:style w:type="character" w:customStyle="1" w:styleId="UnresolvedMention3">
    <w:name w:val="Unresolved Mention3"/>
    <w:basedOn w:val="DefaultParagraphFont"/>
    <w:uiPriority w:val="99"/>
    <w:semiHidden/>
    <w:unhideWhenUsed/>
    <w:rsid w:val="00735F38"/>
    <w:rPr>
      <w:color w:val="605E5C"/>
      <w:shd w:val="clear" w:color="auto" w:fill="E1DFDD"/>
    </w:rPr>
  </w:style>
  <w:style w:type="character" w:customStyle="1" w:styleId="ListParagraphChar">
    <w:name w:val="List Paragraph Char"/>
    <w:link w:val="ListParagraph"/>
    <w:uiPriority w:val="34"/>
    <w:locked/>
    <w:rsid w:val="00214242"/>
  </w:style>
  <w:style w:type="paragraph" w:styleId="Header">
    <w:name w:val="header"/>
    <w:basedOn w:val="Normal"/>
    <w:link w:val="HeaderChar"/>
    <w:unhideWhenUsed/>
    <w:rsid w:val="00030662"/>
    <w:pPr>
      <w:tabs>
        <w:tab w:val="center" w:pos="4513"/>
        <w:tab w:val="right" w:pos="9026"/>
      </w:tabs>
      <w:spacing w:line="240" w:lineRule="auto"/>
    </w:pPr>
  </w:style>
  <w:style w:type="character" w:customStyle="1" w:styleId="HeaderChar">
    <w:name w:val="Header Char"/>
    <w:basedOn w:val="DefaultParagraphFont"/>
    <w:link w:val="Header"/>
    <w:uiPriority w:val="99"/>
    <w:rsid w:val="00030662"/>
  </w:style>
  <w:style w:type="paragraph" w:styleId="Footer">
    <w:name w:val="footer"/>
    <w:basedOn w:val="Normal"/>
    <w:link w:val="FooterChar"/>
    <w:uiPriority w:val="99"/>
    <w:semiHidden/>
    <w:unhideWhenUsed/>
    <w:rsid w:val="00030662"/>
    <w:pPr>
      <w:tabs>
        <w:tab w:val="center" w:pos="4513"/>
        <w:tab w:val="right" w:pos="9026"/>
      </w:tabs>
      <w:spacing w:line="240" w:lineRule="auto"/>
    </w:pPr>
  </w:style>
  <w:style w:type="character" w:customStyle="1" w:styleId="FooterChar">
    <w:name w:val="Footer Char"/>
    <w:basedOn w:val="DefaultParagraphFont"/>
    <w:link w:val="Footer"/>
    <w:uiPriority w:val="99"/>
    <w:semiHidden/>
    <w:rsid w:val="00030662"/>
  </w:style>
  <w:style w:type="character" w:customStyle="1" w:styleId="Heading7Char">
    <w:name w:val="Heading 7 Char"/>
    <w:basedOn w:val="DefaultParagraphFont"/>
    <w:link w:val="Heading7"/>
    <w:uiPriority w:val="9"/>
    <w:semiHidden/>
    <w:rsid w:val="00DF3239"/>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DF323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F3239"/>
    <w:rPr>
      <w:rFonts w:asciiTheme="majorHAnsi" w:eastAsiaTheme="majorEastAsia" w:hAnsiTheme="majorHAnsi" w:cstheme="majorBidi"/>
      <w:i/>
      <w:iCs/>
      <w:color w:val="272727" w:themeColor="text1" w:themeTint="D8"/>
      <w:sz w:val="21"/>
      <w:szCs w:val="21"/>
    </w:rPr>
  </w:style>
  <w:style w:type="paragraph" w:customStyle="1" w:styleId="h3">
    <w:name w:val="h3"/>
    <w:basedOn w:val="Heading3"/>
    <w:next w:val="Heading3"/>
    <w:link w:val="h3Char"/>
    <w:rsid w:val="00101D0E"/>
    <w:pPr>
      <w:numPr>
        <w:ilvl w:val="0"/>
        <w:numId w:val="17"/>
      </w:numPr>
      <w:spacing w:before="0" w:after="0" w:line="360" w:lineRule="auto"/>
    </w:pPr>
    <w:rPr>
      <w:b/>
    </w:rPr>
  </w:style>
  <w:style w:type="paragraph" w:styleId="TOC3">
    <w:name w:val="toc 3"/>
    <w:basedOn w:val="Normal"/>
    <w:next w:val="Normal"/>
    <w:autoRedefine/>
    <w:uiPriority w:val="39"/>
    <w:unhideWhenUsed/>
    <w:rsid w:val="00FC0F90"/>
    <w:pPr>
      <w:spacing w:after="100"/>
      <w:ind w:left="440"/>
    </w:pPr>
  </w:style>
  <w:style w:type="character" w:customStyle="1" w:styleId="Heading3Char">
    <w:name w:val="Heading 3 Char"/>
    <w:basedOn w:val="DefaultParagraphFont"/>
    <w:link w:val="Heading3"/>
    <w:uiPriority w:val="9"/>
    <w:rsid w:val="007574D5"/>
    <w:rPr>
      <w:color w:val="434343"/>
      <w:sz w:val="24"/>
      <w:szCs w:val="28"/>
    </w:rPr>
  </w:style>
  <w:style w:type="character" w:customStyle="1" w:styleId="h3Char">
    <w:name w:val="h3 Char"/>
    <w:basedOn w:val="Heading3Char"/>
    <w:link w:val="h3"/>
    <w:rsid w:val="00101D0E"/>
    <w:rPr>
      <w:b/>
      <w:color w:val="434343"/>
      <w:sz w:val="24"/>
      <w:szCs w:val="28"/>
    </w:rPr>
  </w:style>
  <w:style w:type="paragraph" w:styleId="TOC4">
    <w:name w:val="toc 4"/>
    <w:basedOn w:val="Normal"/>
    <w:next w:val="Normal"/>
    <w:autoRedefine/>
    <w:uiPriority w:val="39"/>
    <w:unhideWhenUsed/>
    <w:rsid w:val="00FC0F90"/>
    <w:pPr>
      <w:spacing w:after="100" w:line="259" w:lineRule="auto"/>
      <w:ind w:left="660"/>
    </w:pPr>
    <w:rPr>
      <w:rFonts w:asciiTheme="minorHAnsi" w:eastAsiaTheme="minorEastAsia" w:hAnsiTheme="minorHAnsi" w:cstheme="minorBidi"/>
      <w:lang w:val="en-ZA"/>
    </w:rPr>
  </w:style>
  <w:style w:type="paragraph" w:styleId="TOC5">
    <w:name w:val="toc 5"/>
    <w:basedOn w:val="Normal"/>
    <w:next w:val="Normal"/>
    <w:autoRedefine/>
    <w:uiPriority w:val="39"/>
    <w:unhideWhenUsed/>
    <w:rsid w:val="00FC0F90"/>
    <w:pPr>
      <w:spacing w:after="100" w:line="259" w:lineRule="auto"/>
      <w:ind w:left="880"/>
    </w:pPr>
    <w:rPr>
      <w:rFonts w:asciiTheme="minorHAnsi" w:eastAsiaTheme="minorEastAsia" w:hAnsiTheme="minorHAnsi" w:cstheme="minorBidi"/>
      <w:lang w:val="en-ZA"/>
    </w:rPr>
  </w:style>
  <w:style w:type="paragraph" w:styleId="TOC6">
    <w:name w:val="toc 6"/>
    <w:basedOn w:val="Normal"/>
    <w:next w:val="Normal"/>
    <w:autoRedefine/>
    <w:uiPriority w:val="39"/>
    <w:unhideWhenUsed/>
    <w:rsid w:val="00FC0F90"/>
    <w:pPr>
      <w:spacing w:after="100" w:line="259" w:lineRule="auto"/>
      <w:ind w:left="1100"/>
    </w:pPr>
    <w:rPr>
      <w:rFonts w:asciiTheme="minorHAnsi" w:eastAsiaTheme="minorEastAsia" w:hAnsiTheme="minorHAnsi" w:cstheme="minorBidi"/>
      <w:lang w:val="en-ZA"/>
    </w:rPr>
  </w:style>
  <w:style w:type="paragraph" w:styleId="TOC7">
    <w:name w:val="toc 7"/>
    <w:basedOn w:val="Normal"/>
    <w:next w:val="Normal"/>
    <w:autoRedefine/>
    <w:uiPriority w:val="39"/>
    <w:unhideWhenUsed/>
    <w:rsid w:val="00FC0F90"/>
    <w:pPr>
      <w:spacing w:after="100" w:line="259" w:lineRule="auto"/>
      <w:ind w:left="1320"/>
    </w:pPr>
    <w:rPr>
      <w:rFonts w:asciiTheme="minorHAnsi" w:eastAsiaTheme="minorEastAsia" w:hAnsiTheme="minorHAnsi" w:cstheme="minorBidi"/>
      <w:lang w:val="en-ZA"/>
    </w:rPr>
  </w:style>
  <w:style w:type="paragraph" w:styleId="TOC8">
    <w:name w:val="toc 8"/>
    <w:basedOn w:val="Normal"/>
    <w:next w:val="Normal"/>
    <w:autoRedefine/>
    <w:uiPriority w:val="39"/>
    <w:unhideWhenUsed/>
    <w:rsid w:val="00FC0F90"/>
    <w:pPr>
      <w:spacing w:after="100" w:line="259" w:lineRule="auto"/>
      <w:ind w:left="1540"/>
    </w:pPr>
    <w:rPr>
      <w:rFonts w:asciiTheme="minorHAnsi" w:eastAsiaTheme="minorEastAsia" w:hAnsiTheme="minorHAnsi" w:cstheme="minorBidi"/>
      <w:lang w:val="en-ZA"/>
    </w:rPr>
  </w:style>
  <w:style w:type="paragraph" w:styleId="TOC9">
    <w:name w:val="toc 9"/>
    <w:basedOn w:val="Normal"/>
    <w:next w:val="Normal"/>
    <w:autoRedefine/>
    <w:uiPriority w:val="39"/>
    <w:unhideWhenUsed/>
    <w:rsid w:val="00FC0F90"/>
    <w:pPr>
      <w:spacing w:after="100" w:line="259" w:lineRule="auto"/>
      <w:ind w:left="1760"/>
    </w:pPr>
    <w:rPr>
      <w:rFonts w:asciiTheme="minorHAnsi" w:eastAsiaTheme="minorEastAsia" w:hAnsiTheme="minorHAnsi" w:cstheme="minorBidi"/>
      <w:lang w:val="en-ZA"/>
    </w:rPr>
  </w:style>
  <w:style w:type="character" w:styleId="UnresolvedMention">
    <w:name w:val="Unresolved Mention"/>
    <w:basedOn w:val="DefaultParagraphFont"/>
    <w:uiPriority w:val="99"/>
    <w:semiHidden/>
    <w:unhideWhenUsed/>
    <w:rsid w:val="00FC0F90"/>
    <w:rPr>
      <w:color w:val="605E5C"/>
      <w:shd w:val="clear" w:color="auto" w:fill="E1DFDD"/>
    </w:rPr>
  </w:style>
  <w:style w:type="paragraph" w:customStyle="1" w:styleId="MinutesHeading1">
    <w:name w:val="Minutes Heading1"/>
    <w:basedOn w:val="Normal"/>
    <w:rsid w:val="0053496D"/>
    <w:pPr>
      <w:spacing w:line="240" w:lineRule="auto"/>
    </w:pPr>
    <w:rPr>
      <w:rFonts w:eastAsia="Times New Roman" w:cs="Times New Roman"/>
      <w:b/>
      <w:szCs w:val="24"/>
      <w:lang w:val="en-US" w:eastAsia="en-US"/>
    </w:rPr>
  </w:style>
  <w:style w:type="paragraph" w:customStyle="1" w:styleId="ItemDescription">
    <w:name w:val="Item Description"/>
    <w:basedOn w:val="Normal"/>
    <w:qFormat/>
    <w:rsid w:val="0053496D"/>
    <w:pPr>
      <w:spacing w:before="40" w:after="120" w:line="240" w:lineRule="auto"/>
      <w:ind w:right="360"/>
    </w:pPr>
    <w:rPr>
      <w:rFonts w:ascii="Franklin Gothic Book" w:eastAsia="Franklin Gothic Book" w:hAnsi="Franklin Gothic Book" w:cs="Times New Roman"/>
      <w:kern w:val="20"/>
      <w:sz w:val="24"/>
      <w:szCs w:val="20"/>
      <w:lang w:val="en-US" w:eastAsia="ja-JP"/>
    </w:rPr>
  </w:style>
  <w:style w:type="paragraph" w:customStyle="1" w:styleId="EndNoteBibliography">
    <w:name w:val="EndNote Bibliography"/>
    <w:basedOn w:val="Normal"/>
    <w:link w:val="EndNoteBibliographyChar"/>
    <w:rsid w:val="0053496D"/>
    <w:pPr>
      <w:numPr>
        <w:numId w:val="56"/>
      </w:numPr>
      <w:spacing w:line="240" w:lineRule="auto"/>
    </w:pPr>
    <w:rPr>
      <w:rFonts w:ascii="Times New Roman" w:eastAsia="Times New Roman" w:hAnsi="Times New Roman" w:cs="Times New Roman"/>
      <w:noProof/>
      <w:sz w:val="24"/>
      <w:szCs w:val="24"/>
      <w:lang w:val="en-US" w:eastAsia="en-US"/>
    </w:rPr>
  </w:style>
  <w:style w:type="character" w:customStyle="1" w:styleId="EndNoteBibliographyChar">
    <w:name w:val="EndNote Bibliography Char"/>
    <w:link w:val="EndNoteBibliography"/>
    <w:rsid w:val="0053496D"/>
    <w:rPr>
      <w:rFonts w:ascii="Times New Roman" w:eastAsia="Times New Roman" w:hAnsi="Times New Roman" w:cs="Times New Roman"/>
      <w:noProof/>
      <w:sz w:val="24"/>
      <w:szCs w:val="24"/>
      <w:lang w:val="en-US" w:eastAsia="en-US"/>
    </w:rPr>
  </w:style>
  <w:style w:type="paragraph" w:styleId="BodyText">
    <w:name w:val="Body Text"/>
    <w:basedOn w:val="Normal"/>
    <w:link w:val="BodyTextChar"/>
    <w:rsid w:val="00E4754B"/>
    <w:pPr>
      <w:spacing w:line="240" w:lineRule="auto"/>
    </w:pPr>
    <w:rPr>
      <w:rFonts w:eastAsia="Times New Roman" w:cs="Times New Roman"/>
      <w:szCs w:val="20"/>
      <w:lang w:val="en-NZ" w:eastAsia="en-US"/>
    </w:rPr>
  </w:style>
  <w:style w:type="character" w:customStyle="1" w:styleId="BodyTextChar">
    <w:name w:val="Body Text Char"/>
    <w:basedOn w:val="DefaultParagraphFont"/>
    <w:link w:val="BodyText"/>
    <w:rsid w:val="00E4754B"/>
    <w:rPr>
      <w:rFonts w:eastAsia="Times New Roman" w:cs="Times New Roman"/>
      <w:szCs w:val="20"/>
      <w:lang w:val="en-NZ"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970103">
      <w:bodyDiv w:val="1"/>
      <w:marLeft w:val="0"/>
      <w:marRight w:val="0"/>
      <w:marTop w:val="0"/>
      <w:marBottom w:val="0"/>
      <w:divBdr>
        <w:top w:val="none" w:sz="0" w:space="0" w:color="auto"/>
        <w:left w:val="none" w:sz="0" w:space="0" w:color="auto"/>
        <w:bottom w:val="none" w:sz="0" w:space="0" w:color="auto"/>
        <w:right w:val="none" w:sz="0" w:space="0" w:color="auto"/>
      </w:divBdr>
    </w:div>
    <w:div w:id="149372014">
      <w:bodyDiv w:val="1"/>
      <w:marLeft w:val="0"/>
      <w:marRight w:val="0"/>
      <w:marTop w:val="0"/>
      <w:marBottom w:val="0"/>
      <w:divBdr>
        <w:top w:val="none" w:sz="0" w:space="0" w:color="auto"/>
        <w:left w:val="none" w:sz="0" w:space="0" w:color="auto"/>
        <w:bottom w:val="none" w:sz="0" w:space="0" w:color="auto"/>
        <w:right w:val="none" w:sz="0" w:space="0" w:color="auto"/>
      </w:divBdr>
    </w:div>
    <w:div w:id="275448325">
      <w:bodyDiv w:val="1"/>
      <w:marLeft w:val="0"/>
      <w:marRight w:val="0"/>
      <w:marTop w:val="0"/>
      <w:marBottom w:val="0"/>
      <w:divBdr>
        <w:top w:val="none" w:sz="0" w:space="0" w:color="auto"/>
        <w:left w:val="none" w:sz="0" w:space="0" w:color="auto"/>
        <w:bottom w:val="none" w:sz="0" w:space="0" w:color="auto"/>
        <w:right w:val="none" w:sz="0" w:space="0" w:color="auto"/>
      </w:divBdr>
    </w:div>
    <w:div w:id="642660665">
      <w:bodyDiv w:val="1"/>
      <w:marLeft w:val="0"/>
      <w:marRight w:val="0"/>
      <w:marTop w:val="0"/>
      <w:marBottom w:val="0"/>
      <w:divBdr>
        <w:top w:val="none" w:sz="0" w:space="0" w:color="auto"/>
        <w:left w:val="none" w:sz="0" w:space="0" w:color="auto"/>
        <w:bottom w:val="none" w:sz="0" w:space="0" w:color="auto"/>
        <w:right w:val="none" w:sz="0" w:space="0" w:color="auto"/>
      </w:divBdr>
    </w:div>
    <w:div w:id="840512096">
      <w:bodyDiv w:val="1"/>
      <w:marLeft w:val="0"/>
      <w:marRight w:val="0"/>
      <w:marTop w:val="0"/>
      <w:marBottom w:val="0"/>
      <w:divBdr>
        <w:top w:val="none" w:sz="0" w:space="0" w:color="auto"/>
        <w:left w:val="none" w:sz="0" w:space="0" w:color="auto"/>
        <w:bottom w:val="none" w:sz="0" w:space="0" w:color="auto"/>
        <w:right w:val="none" w:sz="0" w:space="0" w:color="auto"/>
      </w:divBdr>
      <w:divsChild>
        <w:div w:id="403068161">
          <w:marLeft w:val="0"/>
          <w:marRight w:val="0"/>
          <w:marTop w:val="0"/>
          <w:marBottom w:val="0"/>
          <w:divBdr>
            <w:top w:val="none" w:sz="0" w:space="0" w:color="auto"/>
            <w:left w:val="none" w:sz="0" w:space="0" w:color="auto"/>
            <w:bottom w:val="none" w:sz="0" w:space="0" w:color="auto"/>
            <w:right w:val="none" w:sz="0" w:space="0" w:color="auto"/>
          </w:divBdr>
          <w:divsChild>
            <w:div w:id="1552766439">
              <w:marLeft w:val="0"/>
              <w:marRight w:val="0"/>
              <w:marTop w:val="0"/>
              <w:marBottom w:val="0"/>
              <w:divBdr>
                <w:top w:val="none" w:sz="0" w:space="0" w:color="auto"/>
                <w:left w:val="none" w:sz="0" w:space="0" w:color="auto"/>
                <w:bottom w:val="none" w:sz="0" w:space="0" w:color="auto"/>
                <w:right w:val="none" w:sz="0" w:space="0" w:color="auto"/>
              </w:divBdr>
              <w:divsChild>
                <w:div w:id="39088397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8882682">
      <w:bodyDiv w:val="1"/>
      <w:marLeft w:val="0"/>
      <w:marRight w:val="0"/>
      <w:marTop w:val="0"/>
      <w:marBottom w:val="0"/>
      <w:divBdr>
        <w:top w:val="none" w:sz="0" w:space="0" w:color="auto"/>
        <w:left w:val="none" w:sz="0" w:space="0" w:color="auto"/>
        <w:bottom w:val="none" w:sz="0" w:space="0" w:color="auto"/>
        <w:right w:val="none" w:sz="0" w:space="0" w:color="auto"/>
      </w:divBdr>
    </w:div>
    <w:div w:id="1003240020">
      <w:bodyDiv w:val="1"/>
      <w:marLeft w:val="0"/>
      <w:marRight w:val="0"/>
      <w:marTop w:val="0"/>
      <w:marBottom w:val="0"/>
      <w:divBdr>
        <w:top w:val="none" w:sz="0" w:space="0" w:color="auto"/>
        <w:left w:val="none" w:sz="0" w:space="0" w:color="auto"/>
        <w:bottom w:val="none" w:sz="0" w:space="0" w:color="auto"/>
        <w:right w:val="none" w:sz="0" w:space="0" w:color="auto"/>
      </w:divBdr>
    </w:div>
    <w:div w:id="1021707784">
      <w:bodyDiv w:val="1"/>
      <w:marLeft w:val="0"/>
      <w:marRight w:val="0"/>
      <w:marTop w:val="0"/>
      <w:marBottom w:val="0"/>
      <w:divBdr>
        <w:top w:val="none" w:sz="0" w:space="0" w:color="auto"/>
        <w:left w:val="none" w:sz="0" w:space="0" w:color="auto"/>
        <w:bottom w:val="none" w:sz="0" w:space="0" w:color="auto"/>
        <w:right w:val="none" w:sz="0" w:space="0" w:color="auto"/>
      </w:divBdr>
      <w:divsChild>
        <w:div w:id="1142313116">
          <w:marLeft w:val="0"/>
          <w:marRight w:val="0"/>
          <w:marTop w:val="0"/>
          <w:marBottom w:val="0"/>
          <w:divBdr>
            <w:top w:val="none" w:sz="0" w:space="0" w:color="auto"/>
            <w:left w:val="none" w:sz="0" w:space="0" w:color="auto"/>
            <w:bottom w:val="none" w:sz="0" w:space="0" w:color="auto"/>
            <w:right w:val="none" w:sz="0" w:space="0" w:color="auto"/>
          </w:divBdr>
        </w:div>
        <w:div w:id="2113351528">
          <w:marLeft w:val="0"/>
          <w:marRight w:val="0"/>
          <w:marTop w:val="0"/>
          <w:marBottom w:val="0"/>
          <w:divBdr>
            <w:top w:val="none" w:sz="0" w:space="0" w:color="auto"/>
            <w:left w:val="none" w:sz="0" w:space="0" w:color="auto"/>
            <w:bottom w:val="none" w:sz="0" w:space="0" w:color="auto"/>
            <w:right w:val="none" w:sz="0" w:space="0" w:color="auto"/>
          </w:divBdr>
        </w:div>
        <w:div w:id="1321807055">
          <w:marLeft w:val="0"/>
          <w:marRight w:val="0"/>
          <w:marTop w:val="0"/>
          <w:marBottom w:val="0"/>
          <w:divBdr>
            <w:top w:val="none" w:sz="0" w:space="0" w:color="auto"/>
            <w:left w:val="none" w:sz="0" w:space="0" w:color="auto"/>
            <w:bottom w:val="none" w:sz="0" w:space="0" w:color="auto"/>
            <w:right w:val="none" w:sz="0" w:space="0" w:color="auto"/>
          </w:divBdr>
        </w:div>
        <w:div w:id="235212004">
          <w:marLeft w:val="0"/>
          <w:marRight w:val="0"/>
          <w:marTop w:val="0"/>
          <w:marBottom w:val="0"/>
          <w:divBdr>
            <w:top w:val="none" w:sz="0" w:space="0" w:color="auto"/>
            <w:left w:val="none" w:sz="0" w:space="0" w:color="auto"/>
            <w:bottom w:val="none" w:sz="0" w:space="0" w:color="auto"/>
            <w:right w:val="none" w:sz="0" w:space="0" w:color="auto"/>
          </w:divBdr>
        </w:div>
        <w:div w:id="505946307">
          <w:marLeft w:val="0"/>
          <w:marRight w:val="0"/>
          <w:marTop w:val="0"/>
          <w:marBottom w:val="0"/>
          <w:divBdr>
            <w:top w:val="none" w:sz="0" w:space="0" w:color="auto"/>
            <w:left w:val="none" w:sz="0" w:space="0" w:color="auto"/>
            <w:bottom w:val="none" w:sz="0" w:space="0" w:color="auto"/>
            <w:right w:val="none" w:sz="0" w:space="0" w:color="auto"/>
          </w:divBdr>
        </w:div>
        <w:div w:id="1618441966">
          <w:marLeft w:val="0"/>
          <w:marRight w:val="0"/>
          <w:marTop w:val="0"/>
          <w:marBottom w:val="0"/>
          <w:divBdr>
            <w:top w:val="none" w:sz="0" w:space="0" w:color="auto"/>
            <w:left w:val="none" w:sz="0" w:space="0" w:color="auto"/>
            <w:bottom w:val="none" w:sz="0" w:space="0" w:color="auto"/>
            <w:right w:val="none" w:sz="0" w:space="0" w:color="auto"/>
          </w:divBdr>
        </w:div>
        <w:div w:id="916743367">
          <w:marLeft w:val="0"/>
          <w:marRight w:val="0"/>
          <w:marTop w:val="0"/>
          <w:marBottom w:val="0"/>
          <w:divBdr>
            <w:top w:val="none" w:sz="0" w:space="0" w:color="auto"/>
            <w:left w:val="none" w:sz="0" w:space="0" w:color="auto"/>
            <w:bottom w:val="none" w:sz="0" w:space="0" w:color="auto"/>
            <w:right w:val="none" w:sz="0" w:space="0" w:color="auto"/>
          </w:divBdr>
        </w:div>
        <w:div w:id="1307054015">
          <w:marLeft w:val="0"/>
          <w:marRight w:val="0"/>
          <w:marTop w:val="0"/>
          <w:marBottom w:val="0"/>
          <w:divBdr>
            <w:top w:val="none" w:sz="0" w:space="0" w:color="auto"/>
            <w:left w:val="none" w:sz="0" w:space="0" w:color="auto"/>
            <w:bottom w:val="none" w:sz="0" w:space="0" w:color="auto"/>
            <w:right w:val="none" w:sz="0" w:space="0" w:color="auto"/>
          </w:divBdr>
        </w:div>
        <w:div w:id="404379961">
          <w:marLeft w:val="0"/>
          <w:marRight w:val="0"/>
          <w:marTop w:val="0"/>
          <w:marBottom w:val="0"/>
          <w:divBdr>
            <w:top w:val="none" w:sz="0" w:space="0" w:color="auto"/>
            <w:left w:val="none" w:sz="0" w:space="0" w:color="auto"/>
            <w:bottom w:val="none" w:sz="0" w:space="0" w:color="auto"/>
            <w:right w:val="none" w:sz="0" w:space="0" w:color="auto"/>
          </w:divBdr>
        </w:div>
        <w:div w:id="170682723">
          <w:marLeft w:val="0"/>
          <w:marRight w:val="0"/>
          <w:marTop w:val="0"/>
          <w:marBottom w:val="0"/>
          <w:divBdr>
            <w:top w:val="none" w:sz="0" w:space="0" w:color="auto"/>
            <w:left w:val="none" w:sz="0" w:space="0" w:color="auto"/>
            <w:bottom w:val="none" w:sz="0" w:space="0" w:color="auto"/>
            <w:right w:val="none" w:sz="0" w:space="0" w:color="auto"/>
          </w:divBdr>
        </w:div>
        <w:div w:id="719865653">
          <w:marLeft w:val="0"/>
          <w:marRight w:val="0"/>
          <w:marTop w:val="0"/>
          <w:marBottom w:val="0"/>
          <w:divBdr>
            <w:top w:val="none" w:sz="0" w:space="0" w:color="auto"/>
            <w:left w:val="none" w:sz="0" w:space="0" w:color="auto"/>
            <w:bottom w:val="none" w:sz="0" w:space="0" w:color="auto"/>
            <w:right w:val="none" w:sz="0" w:space="0" w:color="auto"/>
          </w:divBdr>
        </w:div>
        <w:div w:id="1246458323">
          <w:marLeft w:val="0"/>
          <w:marRight w:val="0"/>
          <w:marTop w:val="0"/>
          <w:marBottom w:val="0"/>
          <w:divBdr>
            <w:top w:val="none" w:sz="0" w:space="0" w:color="auto"/>
            <w:left w:val="none" w:sz="0" w:space="0" w:color="auto"/>
            <w:bottom w:val="none" w:sz="0" w:space="0" w:color="auto"/>
            <w:right w:val="none" w:sz="0" w:space="0" w:color="auto"/>
          </w:divBdr>
        </w:div>
        <w:div w:id="1527251055">
          <w:marLeft w:val="0"/>
          <w:marRight w:val="0"/>
          <w:marTop w:val="0"/>
          <w:marBottom w:val="0"/>
          <w:divBdr>
            <w:top w:val="none" w:sz="0" w:space="0" w:color="auto"/>
            <w:left w:val="none" w:sz="0" w:space="0" w:color="auto"/>
            <w:bottom w:val="none" w:sz="0" w:space="0" w:color="auto"/>
            <w:right w:val="none" w:sz="0" w:space="0" w:color="auto"/>
          </w:divBdr>
        </w:div>
        <w:div w:id="908803032">
          <w:marLeft w:val="0"/>
          <w:marRight w:val="0"/>
          <w:marTop w:val="0"/>
          <w:marBottom w:val="0"/>
          <w:divBdr>
            <w:top w:val="none" w:sz="0" w:space="0" w:color="auto"/>
            <w:left w:val="none" w:sz="0" w:space="0" w:color="auto"/>
            <w:bottom w:val="none" w:sz="0" w:space="0" w:color="auto"/>
            <w:right w:val="none" w:sz="0" w:space="0" w:color="auto"/>
          </w:divBdr>
        </w:div>
        <w:div w:id="1706323471">
          <w:marLeft w:val="0"/>
          <w:marRight w:val="0"/>
          <w:marTop w:val="0"/>
          <w:marBottom w:val="0"/>
          <w:divBdr>
            <w:top w:val="none" w:sz="0" w:space="0" w:color="auto"/>
            <w:left w:val="none" w:sz="0" w:space="0" w:color="auto"/>
            <w:bottom w:val="none" w:sz="0" w:space="0" w:color="auto"/>
            <w:right w:val="none" w:sz="0" w:space="0" w:color="auto"/>
          </w:divBdr>
        </w:div>
        <w:div w:id="1658151957">
          <w:marLeft w:val="0"/>
          <w:marRight w:val="0"/>
          <w:marTop w:val="0"/>
          <w:marBottom w:val="0"/>
          <w:divBdr>
            <w:top w:val="none" w:sz="0" w:space="0" w:color="auto"/>
            <w:left w:val="none" w:sz="0" w:space="0" w:color="auto"/>
            <w:bottom w:val="none" w:sz="0" w:space="0" w:color="auto"/>
            <w:right w:val="none" w:sz="0" w:space="0" w:color="auto"/>
          </w:divBdr>
        </w:div>
        <w:div w:id="651565269">
          <w:marLeft w:val="0"/>
          <w:marRight w:val="0"/>
          <w:marTop w:val="0"/>
          <w:marBottom w:val="0"/>
          <w:divBdr>
            <w:top w:val="none" w:sz="0" w:space="0" w:color="auto"/>
            <w:left w:val="none" w:sz="0" w:space="0" w:color="auto"/>
            <w:bottom w:val="none" w:sz="0" w:space="0" w:color="auto"/>
            <w:right w:val="none" w:sz="0" w:space="0" w:color="auto"/>
          </w:divBdr>
        </w:div>
      </w:divsChild>
    </w:div>
    <w:div w:id="1078677991">
      <w:bodyDiv w:val="1"/>
      <w:marLeft w:val="0"/>
      <w:marRight w:val="0"/>
      <w:marTop w:val="0"/>
      <w:marBottom w:val="0"/>
      <w:divBdr>
        <w:top w:val="none" w:sz="0" w:space="0" w:color="auto"/>
        <w:left w:val="none" w:sz="0" w:space="0" w:color="auto"/>
        <w:bottom w:val="none" w:sz="0" w:space="0" w:color="auto"/>
        <w:right w:val="none" w:sz="0" w:space="0" w:color="auto"/>
      </w:divBdr>
    </w:div>
    <w:div w:id="1195727664">
      <w:bodyDiv w:val="1"/>
      <w:marLeft w:val="0"/>
      <w:marRight w:val="0"/>
      <w:marTop w:val="0"/>
      <w:marBottom w:val="0"/>
      <w:divBdr>
        <w:top w:val="none" w:sz="0" w:space="0" w:color="auto"/>
        <w:left w:val="none" w:sz="0" w:space="0" w:color="auto"/>
        <w:bottom w:val="none" w:sz="0" w:space="0" w:color="auto"/>
        <w:right w:val="none" w:sz="0" w:space="0" w:color="auto"/>
      </w:divBdr>
    </w:div>
    <w:div w:id="1253927359">
      <w:bodyDiv w:val="1"/>
      <w:marLeft w:val="0"/>
      <w:marRight w:val="0"/>
      <w:marTop w:val="0"/>
      <w:marBottom w:val="0"/>
      <w:divBdr>
        <w:top w:val="none" w:sz="0" w:space="0" w:color="auto"/>
        <w:left w:val="none" w:sz="0" w:space="0" w:color="auto"/>
        <w:bottom w:val="none" w:sz="0" w:space="0" w:color="auto"/>
        <w:right w:val="none" w:sz="0" w:space="0" w:color="auto"/>
      </w:divBdr>
    </w:div>
    <w:div w:id="1445079236">
      <w:bodyDiv w:val="1"/>
      <w:marLeft w:val="0"/>
      <w:marRight w:val="0"/>
      <w:marTop w:val="0"/>
      <w:marBottom w:val="0"/>
      <w:divBdr>
        <w:top w:val="none" w:sz="0" w:space="0" w:color="auto"/>
        <w:left w:val="none" w:sz="0" w:space="0" w:color="auto"/>
        <w:bottom w:val="none" w:sz="0" w:space="0" w:color="auto"/>
        <w:right w:val="none" w:sz="0" w:space="0" w:color="auto"/>
      </w:divBdr>
    </w:div>
    <w:div w:id="1601645582">
      <w:bodyDiv w:val="1"/>
      <w:marLeft w:val="0"/>
      <w:marRight w:val="0"/>
      <w:marTop w:val="0"/>
      <w:marBottom w:val="0"/>
      <w:divBdr>
        <w:top w:val="none" w:sz="0" w:space="0" w:color="auto"/>
        <w:left w:val="none" w:sz="0" w:space="0" w:color="auto"/>
        <w:bottom w:val="none" w:sz="0" w:space="0" w:color="auto"/>
        <w:right w:val="none" w:sz="0" w:space="0" w:color="auto"/>
      </w:divBdr>
      <w:divsChild>
        <w:div w:id="101191660">
          <w:marLeft w:val="0"/>
          <w:marRight w:val="0"/>
          <w:marTop w:val="0"/>
          <w:marBottom w:val="0"/>
          <w:divBdr>
            <w:top w:val="none" w:sz="0" w:space="0" w:color="auto"/>
            <w:left w:val="none" w:sz="0" w:space="0" w:color="auto"/>
            <w:bottom w:val="none" w:sz="0" w:space="0" w:color="auto"/>
            <w:right w:val="none" w:sz="0" w:space="0" w:color="auto"/>
          </w:divBdr>
          <w:divsChild>
            <w:div w:id="231038956">
              <w:marLeft w:val="0"/>
              <w:marRight w:val="0"/>
              <w:marTop w:val="0"/>
              <w:marBottom w:val="0"/>
              <w:divBdr>
                <w:top w:val="none" w:sz="0" w:space="0" w:color="auto"/>
                <w:left w:val="none" w:sz="0" w:space="0" w:color="auto"/>
                <w:bottom w:val="none" w:sz="0" w:space="0" w:color="auto"/>
                <w:right w:val="none" w:sz="0" w:space="0" w:color="auto"/>
              </w:divBdr>
              <w:divsChild>
                <w:div w:id="1009605735">
                  <w:marLeft w:val="-108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831994">
      <w:bodyDiv w:val="1"/>
      <w:marLeft w:val="0"/>
      <w:marRight w:val="0"/>
      <w:marTop w:val="0"/>
      <w:marBottom w:val="0"/>
      <w:divBdr>
        <w:top w:val="none" w:sz="0" w:space="0" w:color="auto"/>
        <w:left w:val="none" w:sz="0" w:space="0" w:color="auto"/>
        <w:bottom w:val="none" w:sz="0" w:space="0" w:color="auto"/>
        <w:right w:val="none" w:sz="0" w:space="0" w:color="auto"/>
      </w:divBdr>
    </w:div>
    <w:div w:id="1757747638">
      <w:bodyDiv w:val="1"/>
      <w:marLeft w:val="0"/>
      <w:marRight w:val="0"/>
      <w:marTop w:val="0"/>
      <w:marBottom w:val="0"/>
      <w:divBdr>
        <w:top w:val="none" w:sz="0" w:space="0" w:color="auto"/>
        <w:left w:val="none" w:sz="0" w:space="0" w:color="auto"/>
        <w:bottom w:val="none" w:sz="0" w:space="0" w:color="auto"/>
        <w:right w:val="none" w:sz="0" w:space="0" w:color="auto"/>
      </w:divBdr>
    </w:div>
    <w:div w:id="1831097842">
      <w:bodyDiv w:val="1"/>
      <w:marLeft w:val="0"/>
      <w:marRight w:val="0"/>
      <w:marTop w:val="0"/>
      <w:marBottom w:val="0"/>
      <w:divBdr>
        <w:top w:val="none" w:sz="0" w:space="0" w:color="auto"/>
        <w:left w:val="none" w:sz="0" w:space="0" w:color="auto"/>
        <w:bottom w:val="none" w:sz="0" w:space="0" w:color="auto"/>
        <w:right w:val="none" w:sz="0" w:space="0" w:color="auto"/>
      </w:divBdr>
    </w:div>
    <w:div w:id="1872721888">
      <w:bodyDiv w:val="1"/>
      <w:marLeft w:val="0"/>
      <w:marRight w:val="0"/>
      <w:marTop w:val="0"/>
      <w:marBottom w:val="0"/>
      <w:divBdr>
        <w:top w:val="none" w:sz="0" w:space="0" w:color="auto"/>
        <w:left w:val="none" w:sz="0" w:space="0" w:color="auto"/>
        <w:bottom w:val="none" w:sz="0" w:space="0" w:color="auto"/>
        <w:right w:val="none" w:sz="0" w:space="0" w:color="auto"/>
      </w:divBdr>
    </w:div>
    <w:div w:id="1909607253">
      <w:bodyDiv w:val="1"/>
      <w:marLeft w:val="0"/>
      <w:marRight w:val="0"/>
      <w:marTop w:val="0"/>
      <w:marBottom w:val="0"/>
      <w:divBdr>
        <w:top w:val="none" w:sz="0" w:space="0" w:color="auto"/>
        <w:left w:val="none" w:sz="0" w:space="0" w:color="auto"/>
        <w:bottom w:val="none" w:sz="0" w:space="0" w:color="auto"/>
        <w:right w:val="none" w:sz="0" w:space="0" w:color="auto"/>
      </w:divBdr>
    </w:div>
    <w:div w:id="1937470652">
      <w:bodyDiv w:val="1"/>
      <w:marLeft w:val="0"/>
      <w:marRight w:val="0"/>
      <w:marTop w:val="0"/>
      <w:marBottom w:val="0"/>
      <w:divBdr>
        <w:top w:val="none" w:sz="0" w:space="0" w:color="auto"/>
        <w:left w:val="none" w:sz="0" w:space="0" w:color="auto"/>
        <w:bottom w:val="none" w:sz="0" w:space="0" w:color="auto"/>
        <w:right w:val="none" w:sz="0" w:space="0" w:color="auto"/>
      </w:divBdr>
    </w:div>
    <w:div w:id="2033217724">
      <w:bodyDiv w:val="1"/>
      <w:marLeft w:val="0"/>
      <w:marRight w:val="0"/>
      <w:marTop w:val="0"/>
      <w:marBottom w:val="0"/>
      <w:divBdr>
        <w:top w:val="none" w:sz="0" w:space="0" w:color="auto"/>
        <w:left w:val="none" w:sz="0" w:space="0" w:color="auto"/>
        <w:bottom w:val="none" w:sz="0" w:space="0" w:color="auto"/>
        <w:right w:val="none" w:sz="0" w:space="0" w:color="auto"/>
      </w:divBdr>
    </w:div>
    <w:div w:id="2071228039">
      <w:bodyDiv w:val="1"/>
      <w:marLeft w:val="0"/>
      <w:marRight w:val="0"/>
      <w:marTop w:val="0"/>
      <w:marBottom w:val="0"/>
      <w:divBdr>
        <w:top w:val="none" w:sz="0" w:space="0" w:color="auto"/>
        <w:left w:val="none" w:sz="0" w:space="0" w:color="auto"/>
        <w:bottom w:val="none" w:sz="0" w:space="0" w:color="auto"/>
        <w:right w:val="none" w:sz="0" w:space="0" w:color="auto"/>
      </w:divBdr>
    </w:div>
    <w:div w:id="2117165899">
      <w:bodyDiv w:val="1"/>
      <w:marLeft w:val="0"/>
      <w:marRight w:val="0"/>
      <w:marTop w:val="0"/>
      <w:marBottom w:val="0"/>
      <w:divBdr>
        <w:top w:val="none" w:sz="0" w:space="0" w:color="auto"/>
        <w:left w:val="none" w:sz="0" w:space="0" w:color="auto"/>
        <w:bottom w:val="none" w:sz="0" w:space="0" w:color="auto"/>
        <w:right w:val="none" w:sz="0" w:space="0" w:color="auto"/>
      </w:divBdr>
    </w:div>
    <w:div w:id="2120055027">
      <w:bodyDiv w:val="1"/>
      <w:marLeft w:val="0"/>
      <w:marRight w:val="0"/>
      <w:marTop w:val="0"/>
      <w:marBottom w:val="0"/>
      <w:divBdr>
        <w:top w:val="none" w:sz="0" w:space="0" w:color="auto"/>
        <w:left w:val="none" w:sz="0" w:space="0" w:color="auto"/>
        <w:bottom w:val="none" w:sz="0" w:space="0" w:color="auto"/>
        <w:right w:val="none" w:sz="0" w:space="0" w:color="auto"/>
      </w:divBdr>
    </w:div>
    <w:div w:id="2133862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hyperlink" Target="https://tinyurl.com/HanoStrydomCV" TargetMode="External"/><Relationship Id="rId39" Type="http://schemas.openxmlformats.org/officeDocument/2006/relationships/hyperlink" Target="../ARTICLES/ADDITIONAL/Chapter-27---Metadata_2012_Digital-Forensics-for-Legal-Professionals.pdf"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hyperlink" Target="https://jalammar.github.io/illustrated-word2vec/"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hyperlink" Target="https://drive.google.com/file/d/1ciFxdNJw5qj4mSuX9XcG7c0eXrpRto0_/view?usp=sharing" TargetMode="External"/><Relationship Id="rId33" Type="http://schemas.openxmlformats.org/officeDocument/2006/relationships/hyperlink" Target="mailto:Robert.Maxwell@nwu.ac.za" TargetMode="External"/><Relationship Id="rId38"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cs.google.com/spreadsheets/d/1jryL0UYBpu5DdEZwaHfqw7AKsL30IgJ6/edit?usp=sharing&amp;ouid=118385194576115902541&amp;rtpof=true&amp;sd=true" TargetMode="External"/><Relationship Id="rId29" Type="http://schemas.openxmlformats.org/officeDocument/2006/relationships/image" Target="media/image15.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drive.google.com/file/d/1_X8QP_H3RFPiL_7yLLWG2OJYNyVxZGPm/view?usp=sharing" TargetMode="External"/><Relationship Id="rId32" Type="http://schemas.openxmlformats.org/officeDocument/2006/relationships/hyperlink" Target="mailto:Mentje.Gericke@nwu.ac.za" TargetMode="External"/><Relationship Id="rId37" Type="http://schemas.openxmlformats.org/officeDocument/2006/relationships/hyperlink" Target="https://docs.groupdocs.com/parser/net/extract-text-from-microsoft-office-word-documents/" TargetMode="External"/><Relationship Id="rId40" Type="http://schemas.openxmlformats.org/officeDocument/2006/relationships/hyperlink" Target="http://dh.obdurodon.org/Binongo-Chance.pdf"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mega.nz/file/7TZVzBhQ" TargetMode="External"/><Relationship Id="rId28" Type="http://schemas.openxmlformats.org/officeDocument/2006/relationships/hyperlink" Target="https://drive.google.com/file/d/1456gNARcK6MxcMuv1W0mW8DvSSM6JylD/view?usp=sharing" TargetMode="External"/><Relationship Id="rId36" Type="http://schemas.openxmlformats.org/officeDocument/2006/relationships/hyperlink" Target="https://d1wqtxts1xzle7.cloudfront.net/54261431/2016_Authorship_Attribution_using_Stylometry_and_Machine_Learning_Techniques-with-cover-page-v2.pdf?Expires=1653836164&amp;Signature=Chvhv7bFb-HbNU1erQ3qvLbsp8bb~9vMUNP6PAIj3T724hTSljPxE2hPEahB3dqCoGRbVWBI8~WGmYMtcwiE7FAZwDFgUIZJF0phVWaadFNXLXi~PQR4Aqw3-SxRdOc11CEN1K~nGxeA5jok3KfQD8JMxORN~nelf-fBk23ppnRTCzQ76wLf~xNE1CkDEIpOesZicdes5783FDCGV~hVuTvSbgENY9Okn~~ljDiw8Jl0Svrirsc5kOjQP4um47MWaH2jhfzxr1CoXIChEoc7zvg8inYPNlZzDs7wCORdJSa8G-nWcTgEJAWMdunk~F13uTC5t-YhgVz2AbQGzl9Pbw__&amp;Key-Pair-Id=APKAJLOHF5GGSLRBV4ZA" TargetMode="Externa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hyperlink" Target="mailto:Robert.Maxwell@nwu.ac.za" TargetMode="External"/><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jpeg"/><Relationship Id="rId27" Type="http://schemas.openxmlformats.org/officeDocument/2006/relationships/hyperlink" Target="https://drive.google.com/file/d/1J9Y7Y3yHzVcm6p6LROYVasL_38KFoiet/view?usp=sharing" TargetMode="External"/><Relationship Id="rId30" Type="http://schemas.openxmlformats.org/officeDocument/2006/relationships/hyperlink" Target="mailto:Mentje.Gericke@nwu.ac.za" TargetMode="External"/><Relationship Id="rId35" Type="http://schemas.openxmlformats.org/officeDocument/2006/relationships/hyperlink" Target="http://dh.obdurodon.org/Binongo-Chance.pdf" TargetMode="External"/><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EB9653-C128-4615-A362-DF82555DA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9</TotalTime>
  <Pages>65</Pages>
  <Words>17391</Words>
  <Characters>99131</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no Strydom</dc:creator>
  <cp:lastModifiedBy>Llewellyn Anthony</cp:lastModifiedBy>
  <cp:revision>281</cp:revision>
  <dcterms:created xsi:type="dcterms:W3CDTF">2022-03-24T17:22:00Z</dcterms:created>
  <dcterms:modified xsi:type="dcterms:W3CDTF">2022-06-10T11:06:00Z</dcterms:modified>
</cp:coreProperties>
</file>